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196C" w:rsidRPr="00D80539" w:rsidRDefault="00A720C8">
      <w:pPr>
        <w:rPr>
          <w:sz w:val="20"/>
          <w:szCs w:val="20"/>
        </w:rPr>
      </w:pPr>
      <w:r>
        <w:rPr>
          <w:rFonts w:ascii="Times New Roman" w:eastAsia="DengXian" w:hAnsi="Times New Roman" w:cs="Times New Roman"/>
          <w:b/>
          <w:bCs/>
          <w:color w:val="000000"/>
          <w:sz w:val="20"/>
          <w:szCs w:val="20"/>
        </w:rPr>
        <w:t xml:space="preserve">Supplementary </w:t>
      </w:r>
      <w:r w:rsidR="0054113E" w:rsidRPr="00D80539">
        <w:rPr>
          <w:rFonts w:ascii="Times New Roman" w:eastAsia="DengXian" w:hAnsi="Times New Roman" w:cs="Times New Roman"/>
          <w:b/>
          <w:bCs/>
          <w:color w:val="000000"/>
          <w:sz w:val="20"/>
          <w:szCs w:val="20"/>
        </w:rPr>
        <w:t xml:space="preserve">Table 1. </w:t>
      </w:r>
      <w:r w:rsidR="0027115E" w:rsidRPr="00D80539">
        <w:rPr>
          <w:rFonts w:ascii="Times New Roman" w:hAnsi="Times New Roman" w:cs="Times New Roman"/>
          <w:b/>
          <w:bCs/>
          <w:sz w:val="20"/>
          <w:szCs w:val="20"/>
        </w:rPr>
        <w:t>Summary</w:t>
      </w:r>
      <w:r w:rsidR="0054113E" w:rsidRPr="00D80539">
        <w:rPr>
          <w:rFonts w:ascii="Times New Roman" w:hAnsi="Times New Roman" w:cs="Times New Roman"/>
          <w:b/>
          <w:bCs/>
          <w:sz w:val="20"/>
          <w:szCs w:val="20"/>
        </w:rPr>
        <w:t xml:space="preserve"> of non-coding RNAs in sarcoma</w:t>
      </w:r>
      <w:r w:rsidR="00425AC4" w:rsidRPr="00D80539">
        <w:rPr>
          <w:rFonts w:ascii="Times New Roman" w:hAnsi="Times New Roman" w:cs="Times New Roman"/>
          <w:b/>
          <w:bCs/>
          <w:sz w:val="20"/>
          <w:szCs w:val="20"/>
        </w:rPr>
        <w:t xml:space="preserve"> therapeutic resistance</w:t>
      </w:r>
      <w:r w:rsidR="0054113E" w:rsidRPr="00D80539">
        <w:rPr>
          <w:rFonts w:ascii="Times New Roman" w:hAnsi="Times New Roman" w:cs="Times New Roman"/>
          <w:b/>
          <w:bCs/>
          <w:sz w:val="20"/>
          <w:szCs w:val="20"/>
        </w:rPr>
        <w:t>.</w:t>
      </w:r>
    </w:p>
    <w:tbl>
      <w:tblPr>
        <w:tblStyle w:val="PlainTable2"/>
        <w:tblW w:w="16160" w:type="dxa"/>
        <w:jc w:val="center"/>
        <w:tblBorders>
          <w:top w:val="single" w:sz="12" w:space="0" w:color="auto"/>
        </w:tblBorders>
        <w:tblLayout w:type="fixed"/>
        <w:tblLook w:val="04A0"/>
      </w:tblPr>
      <w:tblGrid>
        <w:gridCol w:w="1276"/>
        <w:gridCol w:w="1559"/>
        <w:gridCol w:w="993"/>
        <w:gridCol w:w="1842"/>
        <w:gridCol w:w="1418"/>
        <w:gridCol w:w="1276"/>
        <w:gridCol w:w="1984"/>
        <w:gridCol w:w="1985"/>
        <w:gridCol w:w="2976"/>
        <w:gridCol w:w="851"/>
      </w:tblGrid>
      <w:tr w:rsidR="009A3947" w:rsidRPr="00C20B21" w:rsidTr="00D417D5">
        <w:trPr>
          <w:cnfStyle w:val="100000000000"/>
          <w:trHeight w:val="688"/>
          <w:jc w:val="center"/>
        </w:trPr>
        <w:tc>
          <w:tcPr>
            <w:cnfStyle w:val="001000000000"/>
            <w:tcW w:w="1276" w:type="dxa"/>
            <w:tcBorders>
              <w:top w:val="single" w:sz="12" w:space="0" w:color="auto"/>
              <w:bottom w:val="single" w:sz="12" w:space="0" w:color="auto"/>
            </w:tcBorders>
            <w:shd w:val="clear" w:color="auto" w:fill="auto"/>
            <w:vAlign w:val="center"/>
          </w:tcPr>
          <w:p w:rsidR="009A3947" w:rsidRPr="00C20B21" w:rsidRDefault="009A3947" w:rsidP="005314FB">
            <w:pPr>
              <w:spacing w:line="276" w:lineRule="auto"/>
              <w:rPr>
                <w:rFonts w:ascii="Times New Roman" w:eastAsia="Times New Roman" w:hAnsi="Times New Roman" w:cs="Times New Roman"/>
                <w:b w:val="0"/>
                <w:bCs w:val="0"/>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First author</w:t>
            </w:r>
          </w:p>
          <w:p w:rsidR="009A3947" w:rsidRPr="00C20B21" w:rsidRDefault="009A3947" w:rsidP="005314FB">
            <w:pPr>
              <w:spacing w:line="276" w:lineRule="auto"/>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Year</w:t>
            </w:r>
          </w:p>
          <w:p w:rsidR="009A3947" w:rsidRPr="00C20B21" w:rsidRDefault="009A3947" w:rsidP="005314FB">
            <w:pPr>
              <w:spacing w:line="276" w:lineRule="auto"/>
              <w:rPr>
                <w:rFonts w:ascii="Times New Roman" w:eastAsia="Times New Roman" w:hAnsi="Times New Roman" w:cs="Times New Roman"/>
                <w:b w:val="0"/>
                <w:bCs w:val="0"/>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Reference]</w:t>
            </w:r>
          </w:p>
        </w:tc>
        <w:tc>
          <w:tcPr>
            <w:tcW w:w="1559" w:type="dxa"/>
            <w:tcBorders>
              <w:top w:val="single" w:sz="12" w:space="0" w:color="auto"/>
              <w:bottom w:val="single" w:sz="12" w:space="0" w:color="auto"/>
            </w:tcBorders>
            <w:shd w:val="clear" w:color="auto" w:fill="auto"/>
            <w:vAlign w:val="center"/>
          </w:tcPr>
          <w:p w:rsidR="009A3947" w:rsidRPr="00C20B21" w:rsidRDefault="009A3947" w:rsidP="005314FB">
            <w:pPr>
              <w:spacing w:line="276" w:lineRule="auto"/>
              <w:cnfStyle w:val="100000000000"/>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t>Pathological type</w:t>
            </w:r>
          </w:p>
          <w:p w:rsidR="009A3947" w:rsidRPr="00C20B21" w:rsidRDefault="009A3947" w:rsidP="005314FB">
            <w:pPr>
              <w:spacing w:line="276" w:lineRule="auto"/>
              <w:cnfStyle w:val="1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ubtype)</w:t>
            </w:r>
          </w:p>
        </w:tc>
        <w:tc>
          <w:tcPr>
            <w:tcW w:w="993" w:type="dxa"/>
            <w:tcBorders>
              <w:top w:val="single" w:sz="12" w:space="0" w:color="auto"/>
              <w:bottom w:val="single" w:sz="12" w:space="0" w:color="auto"/>
            </w:tcBorders>
            <w:shd w:val="clear" w:color="auto" w:fill="auto"/>
            <w:vAlign w:val="center"/>
          </w:tcPr>
          <w:p w:rsidR="009A3947" w:rsidRPr="00C20B21" w:rsidRDefault="009A3947" w:rsidP="005314FB">
            <w:pPr>
              <w:spacing w:line="276" w:lineRule="auto"/>
              <w:cnfStyle w:val="1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Setting</w:t>
            </w:r>
          </w:p>
        </w:tc>
        <w:tc>
          <w:tcPr>
            <w:tcW w:w="1842" w:type="dxa"/>
            <w:tcBorders>
              <w:top w:val="single" w:sz="12" w:space="0" w:color="auto"/>
              <w:bottom w:val="single" w:sz="12" w:space="0" w:color="auto"/>
            </w:tcBorders>
            <w:shd w:val="clear" w:color="auto" w:fill="auto"/>
            <w:vAlign w:val="center"/>
          </w:tcPr>
          <w:p w:rsidR="009A3947" w:rsidRPr="00C20B21" w:rsidRDefault="009A3947" w:rsidP="005314FB">
            <w:pPr>
              <w:spacing w:line="276" w:lineRule="auto"/>
              <w:cnfStyle w:val="1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Non-coding RNA investigated</w:t>
            </w:r>
          </w:p>
        </w:tc>
        <w:tc>
          <w:tcPr>
            <w:tcW w:w="1418" w:type="dxa"/>
            <w:tcBorders>
              <w:top w:val="single" w:sz="12" w:space="0" w:color="auto"/>
              <w:bottom w:val="single" w:sz="12" w:space="0" w:color="auto"/>
            </w:tcBorders>
            <w:shd w:val="clear" w:color="auto" w:fill="auto"/>
            <w:vAlign w:val="center"/>
          </w:tcPr>
          <w:p w:rsidR="009A3947" w:rsidRPr="00C20B21" w:rsidRDefault="009A3947" w:rsidP="005314FB">
            <w:pPr>
              <w:spacing w:line="276" w:lineRule="auto"/>
              <w:cnfStyle w:val="1000000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tervention</w:t>
            </w:r>
          </w:p>
        </w:tc>
        <w:tc>
          <w:tcPr>
            <w:tcW w:w="1276" w:type="dxa"/>
            <w:tcBorders>
              <w:top w:val="single" w:sz="12" w:space="0" w:color="auto"/>
              <w:bottom w:val="single" w:sz="12" w:space="0" w:color="auto"/>
            </w:tcBorders>
            <w:shd w:val="clear" w:color="auto" w:fill="auto"/>
            <w:vAlign w:val="center"/>
          </w:tcPr>
          <w:p w:rsidR="009A3947" w:rsidRPr="00C20B21" w:rsidRDefault="009A3947" w:rsidP="005314FB">
            <w:pPr>
              <w:spacing w:line="276" w:lineRule="auto"/>
              <w:cnfStyle w:val="1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Methods</w:t>
            </w:r>
          </w:p>
        </w:tc>
        <w:tc>
          <w:tcPr>
            <w:tcW w:w="1984" w:type="dxa"/>
            <w:tcBorders>
              <w:top w:val="single" w:sz="12" w:space="0" w:color="auto"/>
              <w:bottom w:val="single" w:sz="12" w:space="0" w:color="auto"/>
            </w:tcBorders>
            <w:shd w:val="clear" w:color="auto" w:fill="auto"/>
            <w:vAlign w:val="center"/>
          </w:tcPr>
          <w:p w:rsidR="00D07E63" w:rsidRPr="00C20B21" w:rsidRDefault="009A3947" w:rsidP="005314FB">
            <w:pPr>
              <w:spacing w:line="276" w:lineRule="auto"/>
              <w:cnfStyle w:val="100000000000"/>
              <w:rPr>
                <w:rFonts w:ascii="Times New Roman" w:eastAsia="Times New Roman" w:hAnsi="Times New Roman" w:cs="Times New Roman"/>
                <w:b w:val="0"/>
                <w:bCs w:val="0"/>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Number of replicates/</w:t>
            </w:r>
          </w:p>
          <w:p w:rsidR="009A3947" w:rsidRPr="00C20B21" w:rsidRDefault="009A3947" w:rsidP="005314FB">
            <w:pPr>
              <w:spacing w:line="276" w:lineRule="auto"/>
              <w:cnfStyle w:val="1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subjects</w:t>
            </w:r>
          </w:p>
        </w:tc>
        <w:tc>
          <w:tcPr>
            <w:tcW w:w="1985" w:type="dxa"/>
            <w:tcBorders>
              <w:top w:val="single" w:sz="12" w:space="0" w:color="auto"/>
              <w:bottom w:val="single" w:sz="12" w:space="0" w:color="auto"/>
            </w:tcBorders>
            <w:shd w:val="clear" w:color="auto" w:fill="auto"/>
            <w:vAlign w:val="center"/>
          </w:tcPr>
          <w:p w:rsidR="009A3947" w:rsidRPr="007632D5" w:rsidRDefault="009A3947" w:rsidP="005314FB">
            <w:pPr>
              <w:spacing w:line="276" w:lineRule="auto"/>
              <w:cnfStyle w:val="100000000000"/>
              <w:rPr>
                <w:rFonts w:ascii="Times New Roman" w:hAnsi="Times New Roman" w:cs="Times New Roman"/>
                <w:color w:val="000000" w:themeColor="text1"/>
                <w:sz w:val="20"/>
                <w:szCs w:val="20"/>
              </w:rPr>
            </w:pPr>
            <w:r w:rsidRPr="007632D5">
              <w:rPr>
                <w:rFonts w:ascii="Times New Roman" w:eastAsia="Times New Roman" w:hAnsi="Times New Roman" w:cs="Times New Roman"/>
                <w:color w:val="000000" w:themeColor="text1"/>
                <w:sz w:val="20"/>
                <w:szCs w:val="20"/>
                <w:lang w:val="en-HK"/>
              </w:rPr>
              <w:t>Genes and pathways</w:t>
            </w:r>
          </w:p>
        </w:tc>
        <w:tc>
          <w:tcPr>
            <w:tcW w:w="2976" w:type="dxa"/>
            <w:tcBorders>
              <w:top w:val="single" w:sz="12" w:space="0" w:color="auto"/>
              <w:bottom w:val="single" w:sz="12" w:space="0" w:color="auto"/>
            </w:tcBorders>
            <w:shd w:val="clear" w:color="auto" w:fill="auto"/>
            <w:vAlign w:val="center"/>
          </w:tcPr>
          <w:p w:rsidR="009A3947" w:rsidRPr="00C20B21" w:rsidRDefault="009A3947" w:rsidP="005314FB">
            <w:pPr>
              <w:spacing w:line="276" w:lineRule="auto"/>
              <w:cnfStyle w:val="1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Major conclusion</w:t>
            </w:r>
          </w:p>
        </w:tc>
        <w:tc>
          <w:tcPr>
            <w:tcW w:w="851" w:type="dxa"/>
            <w:tcBorders>
              <w:top w:val="single" w:sz="12" w:space="0" w:color="auto"/>
              <w:bottom w:val="single" w:sz="12" w:space="0" w:color="auto"/>
            </w:tcBorders>
            <w:shd w:val="clear" w:color="auto" w:fill="auto"/>
            <w:vAlign w:val="center"/>
          </w:tcPr>
          <w:p w:rsidR="009A3947" w:rsidRPr="00C20B21" w:rsidRDefault="00766625" w:rsidP="005314FB">
            <w:pPr>
              <w:spacing w:line="276" w:lineRule="auto"/>
              <w:cnfStyle w:val="100000000000"/>
              <w:rPr>
                <w:rFonts w:ascii="Times New Roman" w:hAnsi="Times New Roman" w:cs="Times New Roman"/>
                <w:color w:val="000000" w:themeColor="text1"/>
                <w:sz w:val="20"/>
                <w:szCs w:val="20"/>
              </w:rPr>
            </w:pPr>
            <w:r w:rsidRPr="00C20B21">
              <w:rPr>
                <w:rFonts w:ascii="Times New Roman" w:eastAsia="DtrgvfAdvOT3b30f6db . B" w:hAnsi="Times New Roman" w:cs="Times New Roman"/>
                <w:color w:val="231F20"/>
                <w:sz w:val="20"/>
                <w:szCs w:val="20"/>
              </w:rPr>
              <w:t>W-MeQS</w:t>
            </w:r>
          </w:p>
        </w:tc>
      </w:tr>
      <w:tr w:rsidR="00D07E63" w:rsidRPr="00C20B21" w:rsidTr="00D417D5">
        <w:trPr>
          <w:cnfStyle w:val="000000100000"/>
          <w:jc w:val="center"/>
        </w:trPr>
        <w:tc>
          <w:tcPr>
            <w:cnfStyle w:val="001000000000"/>
            <w:tcW w:w="16160" w:type="dxa"/>
            <w:gridSpan w:val="10"/>
            <w:tcBorders>
              <w:top w:val="nil"/>
              <w:bottom w:val="nil"/>
            </w:tcBorders>
            <w:shd w:val="clear" w:color="auto" w:fill="auto"/>
            <w:vAlign w:val="center"/>
          </w:tcPr>
          <w:p w:rsidR="00D07E63" w:rsidRPr="007632D5" w:rsidRDefault="00EF37AD" w:rsidP="0070504D">
            <w:pPr>
              <w:spacing w:line="276" w:lineRule="auto"/>
              <w:rPr>
                <w:rFonts w:ascii="Times New Roman" w:hAnsi="Times New Roman" w:cs="Times New Roman"/>
                <w:color w:val="231F20"/>
                <w:sz w:val="20"/>
                <w:szCs w:val="20"/>
              </w:rPr>
            </w:pPr>
            <w:r w:rsidRPr="007632D5">
              <w:rPr>
                <w:rFonts w:ascii="Times New Roman" w:hAnsi="Times New Roman" w:cs="Times New Roman"/>
                <w:color w:val="000000" w:themeColor="text1"/>
                <w:sz w:val="20"/>
                <w:szCs w:val="20"/>
              </w:rPr>
              <w:t>C</w:t>
            </w:r>
            <w:r w:rsidR="00D07E63" w:rsidRPr="007632D5">
              <w:rPr>
                <w:rFonts w:ascii="Times New Roman" w:hAnsi="Times New Roman" w:cs="Times New Roman"/>
                <w:color w:val="000000" w:themeColor="text1"/>
                <w:sz w:val="20"/>
                <w:szCs w:val="20"/>
              </w:rPr>
              <w:t>hemotherapy</w:t>
            </w:r>
            <w:r w:rsidRPr="007632D5">
              <w:rPr>
                <w:rFonts w:ascii="Times New Roman" w:hAnsi="Times New Roman" w:cs="Times New Roman"/>
                <w:color w:val="000000" w:themeColor="text1"/>
                <w:sz w:val="20"/>
                <w:szCs w:val="20"/>
              </w:rPr>
              <w:t xml:space="preserve"> (OS)</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Xie</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Xie&lt;/Author&gt;&lt;Year&gt;2020&lt;/Year&gt;&lt;RecNum&gt;285&lt;/RecNum&gt;&lt;DisplayText&gt;[1]&lt;/DisplayText&gt;&lt;record&gt;&lt;rec-number&gt;285&lt;/rec-number&gt;&lt;foreign-keys&gt;&lt;key app="EN" db-id="e20f0zxe22rs2nesxt35w0wifz0rpfe95s9a" timestamp="0"&gt;285&lt;/key&gt;&lt;/foreign-keys&gt;&lt;ref-type name="Journal Article"&gt;17&lt;/ref-type&gt;&lt;contributors&gt;&lt;authors&gt;&lt;author&gt;Xie, Xin&lt;/author&gt;&lt;author&gt;Liu, Wenjun&lt;/author&gt;&lt;author&gt;Duan, Zhiyuan&lt;/author&gt;&lt;author&gt;Li, Xu&lt;/author&gt;&lt;author&gt;Zhang, Lide&lt;/author&gt;&lt;author&gt;Yang, Guanlin&lt;/author&gt;&lt;/authors&gt;&lt;/contributors&gt;&lt;titles&gt;&lt;title&gt;LncRNA NORAD targets miR-410-3p to regulate drug resistance sensitivity of osteosarcoma&lt;/title&gt;&lt;secondary-title&gt;Cellular and Molecular Biology&lt;/secondary-title&gt;&lt;/titles&gt;&lt;volume&gt;66&lt;/volume&gt;&lt;number&gt;3&lt;/number&gt;&lt;section&gt;143&lt;/section&gt;&lt;dates&gt;&lt;year&gt;2020&lt;/year&gt;&lt;/dates&gt;&lt;isbn&gt;1165-158X&lt;/isbn&gt;&lt;accession-num&gt; 32538761&lt;/accession-num&gt;&lt;urls&gt;&lt;/urls&gt;&lt;electronic-resource-num&gt;10.14715/cmb/2020.66.3.2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NORAD</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noProof/>
                <w:sz w:val="20"/>
                <w:szCs w:val="20"/>
              </w:rPr>
              <w:t>miR-410-3p</w:t>
            </w:r>
            <w:r w:rsidRPr="007632D5">
              <w:rPr>
                <w:rFonts w:ascii="Times New Roman" w:hAnsi="Times New Roman" w:cs="Times New Roman"/>
                <w:color w:val="000000" w:themeColor="text1"/>
                <w:sz w:val="20"/>
                <w:szCs w:val="20"/>
              </w:rPr>
              <w:t>/NF-κB</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nhibition of lncRNA NORAD expression can increase sensitivity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MaTwvQXV0aG9yPjxZZWFyPjIwMTk8L1llYXI+PFJlY051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MaTwvQXV0aG9yPjxZZWFyPjIwMTk8L1llYXI+PFJlY051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ANRIL</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2B591E"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hint="eastAsia"/>
                <w:color w:val="000000" w:themeColor="text1"/>
                <w:sz w:val="20"/>
                <w:szCs w:val="20"/>
              </w:rPr>
              <w:t>mi</w:t>
            </w:r>
            <w:r w:rsidRPr="007632D5">
              <w:rPr>
                <w:rFonts w:ascii="Times New Roman" w:hAnsi="Times New Roman" w:cs="Times New Roman"/>
                <w:color w:val="000000" w:themeColor="text1"/>
                <w:sz w:val="20"/>
                <w:szCs w:val="20"/>
              </w:rPr>
              <w:t>R-125</w:t>
            </w:r>
            <w:r w:rsidRPr="007632D5">
              <w:rPr>
                <w:rFonts w:ascii="Times New Roman" w:hAnsi="Times New Roman" w:cs="Times New Roman" w:hint="eastAsia"/>
                <w:color w:val="000000" w:themeColor="text1"/>
                <w:sz w:val="20"/>
                <w:szCs w:val="20"/>
              </w:rPr>
              <w:t>a</w:t>
            </w:r>
            <w:r w:rsidRPr="007632D5">
              <w:rPr>
                <w:rFonts w:ascii="Times New Roman" w:hAnsi="Times New Roman" w:cs="Times New Roman"/>
                <w:color w:val="000000" w:themeColor="text1"/>
                <w:sz w:val="20"/>
                <w:szCs w:val="20"/>
              </w:rPr>
              <w:t>-5p/</w:t>
            </w:r>
            <w:r w:rsidR="0070504D" w:rsidRPr="007632D5">
              <w:rPr>
                <w:rFonts w:ascii="Times New Roman" w:hAnsi="Times New Roman" w:cs="Times New Roman"/>
                <w:color w:val="000000" w:themeColor="text1"/>
                <w:sz w:val="20"/>
                <w:szCs w:val="20"/>
              </w:rPr>
              <w:t>STAT3</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ANRIL knockdown sensitizes OS cell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ee</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ee&lt;/Author&gt;&lt;Year&gt;2021&lt;/Year&gt;&lt;RecNum&gt;299&lt;/RecNum&gt;&lt;DisplayText&gt;[3]&lt;/DisplayText&gt;&lt;record&gt;&lt;rec-number&gt;299&lt;/rec-number&gt;&lt;foreign-keys&gt;&lt;key app="EN" db-id="e20f0zxe22rs2nesxt35w0wifz0rpfe95s9a" timestamp="0"&gt;299&lt;/key&gt;&lt;/foreign-keys&gt;&lt;ref-type name="Journal Article"&gt;17&lt;/ref-type&gt;&lt;contributors&gt;&lt;authors&gt;&lt;author&gt;Lee, A. M.&lt;/author&gt;&lt;author&gt;Ferdjallah, A.&lt;/author&gt;&lt;author&gt;Moore, E.&lt;/author&gt;&lt;author&gt;Kim, D. C.&lt;/author&gt;&lt;author&gt;Nath, A.&lt;/author&gt;&lt;author&gt;Greengard, E.&lt;/author&gt;&lt;author&gt;Huang, R. S.&lt;/author&gt;&lt;/authors&gt;&lt;/contributors&gt;&lt;auth-address&gt;Department of Experimental and Clinical Pharmacology, College of Pharmacy, University of Minnesota, Minneapolis, MN 55455, USA.&amp;#xD;Department of Pediatrics, Hematology &amp;amp; Oncology, University of Minnesota, Minneapolis, MN 55455, USA.&amp;#xD;Department of Natural Sciences, Zanvyl Krieger School of Arts and Sciences, The Johns Hopkins University, Baltimore, MD 21218, USA.&amp;#xD;Department of Medical Oncology and Therapeutics, City of Hope Comprehensive Cancer Center, Monrovia, CA 91007, USA.&lt;/auth-address&gt;&lt;titles&gt;&lt;title&gt;Long Non-Coding RNA ANRIL as a Potential Biomarker of Chemosensitivity and Clinical Outcomes in Osteosarcoma&lt;/title&gt;&lt;secondary-title&gt;Int J Mol Sci&lt;/secondary-title&gt;&lt;/titles&gt;&lt;volume&gt;22&lt;/volume&gt;&lt;number&gt;20&lt;/number&gt;&lt;edition&gt;2021/10/24&lt;/edition&gt;&lt;keywords&gt;&lt;keyword&gt;Anril&lt;/keyword&gt;&lt;keyword&gt;Cdkn2b-as1&lt;/keyword&gt;&lt;keyword&gt;chemosensitivity&lt;/keyword&gt;&lt;keyword&gt;cisplatin&lt;/keyword&gt;&lt;keyword&gt;doxorubicin&lt;/keyword&gt;&lt;keyword&gt;long non-coding RNA&lt;/keyword&gt;&lt;keyword&gt;osteosarcoma&lt;/keyword&gt;&lt;/keywords&gt;&lt;dates&gt;&lt;year&gt;2021&lt;/year&gt;&lt;pub-dates&gt;&lt;date&gt;Oct 16&lt;/date&gt;&lt;/pub-dates&gt;&lt;/dates&gt;&lt;isbn&gt;1422-0067 (Electronic)&amp;#xD;1422-0067 (Linking)&lt;/isbn&gt;&lt;accession-num&gt;34681828&lt;/accession-num&gt;&lt;urls&gt;&lt;related-urls&gt;&lt;url&gt;https://www.ncbi.nlm.nih.gov/pubmed/34681828&lt;/url&gt;&lt;/related-urls&gt;&lt;/urls&gt;&lt;custom2&gt;PMC8538287&lt;/custom2&gt;&lt;electronic-resource-num&gt;10.3390/ijms222011168&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ANRIL</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The over-expression of ANRIL in OS cells led to an increased resistance to both agent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Wang&lt;/Author&gt;&lt;Year&gt;2016&lt;/Year&gt;&lt;RecNum&gt;287&lt;/RecNum&gt;&lt;DisplayText&gt;[4]&lt;/DisplayText&gt;&lt;record&gt;&lt;rec-number&gt;287&lt;/rec-number&gt;&lt;foreign-keys&gt;&lt;key app="EN" db-id="e20f0zxe22rs2nesxt35w0wifz0rpfe95s9a" timestamp="0"&gt;287&lt;/key&gt;&lt;/foreign-keys&gt;&lt;ref-type name="Journal Article"&gt;17&lt;/ref-type&gt;&lt;contributors&gt;&lt;authors&gt;&lt;author&gt;Wang, Yuan&lt;/author&gt;&lt;author&gt;Zhang, Li&lt;/author&gt;&lt;author&gt;Zheng, Xifu&lt;/author&gt;&lt;author&gt;Zhong, Weiliang&lt;/author&gt;&lt;author&gt;Tian, Xiliang&lt;/author&gt;&lt;author&gt;Yin, Baosheng&lt;/author&gt;&lt;author&gt;Tian, Kang&lt;/author&gt;&lt;author&gt;Zhang, Weiguo&lt;/author&gt;&lt;/authors&gt;&lt;/contributors&gt;&lt;titles&gt;&lt;title&gt;Long non-coding RNA LINC00161 sensitises osteosarcoma cells to cisplatin-induced apoptosis by regulating the miR-645-IFIT2 axis&lt;/title&gt;&lt;secondary-title&gt;Cancer Letters&lt;/secondary-title&gt;&lt;/titles&gt;&lt;pages&gt;137-146&lt;/pages&gt;&lt;volume&gt;382&lt;/volume&gt;&lt;number&gt;2&lt;/number&gt;&lt;section&gt;137&lt;/section&gt;&lt;dates&gt;&lt;year&gt;2016&lt;/year&gt;&lt;/dates&gt;&lt;isbn&gt;03043835&lt;/isbn&gt;&lt;accession-num&gt; 27609068&lt;/accession-num&gt;&lt;urls&gt;&lt;/urls&gt;&lt;electronic-resource-num&gt;10.1016/j.canlet.2016.08.024&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INC0016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array</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C35C17"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645/</w:t>
            </w:r>
            <w:r w:rsidR="0070504D" w:rsidRPr="007632D5">
              <w:rPr>
                <w:rFonts w:ascii="Times New Roman" w:hAnsi="Times New Roman" w:cs="Times New Roman"/>
                <w:color w:val="000000" w:themeColor="text1"/>
                <w:sz w:val="20"/>
                <w:szCs w:val="20"/>
              </w:rPr>
              <w:t>IFIT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INC00161 sensitizes OS cell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ng&lt;/Author&gt;&lt;Year&gt;2021&lt;/Year&gt;&lt;RecNum&gt;288&lt;/RecNum&gt;&lt;DisplayText&gt;[5]&lt;/DisplayText&gt;&lt;record&gt;&lt;rec-number&gt;288&lt;/rec-number&gt;&lt;foreign-keys&gt;&lt;key app="EN" db-id="e20f0zxe22rs2nesxt35w0wifz0rpfe95s9a" timestamp="0"&gt;288&lt;/key&gt;&lt;/foreign-keys&gt;&lt;ref-type name="Journal Article"&gt;17&lt;/ref-type&gt;&lt;contributors&gt;&lt;authors&gt;&lt;author&gt;Zhang, Q. Q.&lt;/author&gt;&lt;author&gt;Xu, S. L.&lt;/author&gt;&lt;author&gt;Ding, C.&lt;/author&gt;&lt;author&gt;Ma, C. C.&lt;/author&gt;&lt;author&gt;Yuan, T. S.&lt;/author&gt;&lt;author&gt;Hua, C. C.&lt;/author&gt;&lt;author&gt;Wang, X. H.&lt;/author&gt;&lt;/authors&gt;&lt;/contributors&gt;&lt;auth-address&gt;Department of Orthopedics, Bozhou People&amp;apos;s Hospital, Bozhou, China. 975111530@qq.com.&lt;/auth-address&gt;&lt;titles&gt;&lt;title&gt;LncRNA FOXD2-AS1 knockdown inhibits the resistance of human osteosarcoma cells to cisplatin by inhibiting miR-143 expression&lt;/title&gt;&lt;secondary-title&gt;European review for medical and pharmacological sciences&lt;/secondary-title&gt;&lt;alt-title&gt;Eur Rev Med Pharmacol Sci&lt;/alt-title&gt;&lt;/titles&gt;&lt;pages&gt;678-686&lt;/pages&gt;&lt;volume&gt;25&lt;/volume&gt;&lt;number&gt;2&lt;/number&gt;&lt;dates&gt;&lt;year&gt;2021&lt;/year&gt;&lt;/dates&gt;&lt;isbn&gt;2284-0729&lt;/isbn&gt;&lt;accession-num&gt;33577022&lt;/accession-num&gt;&lt;urls&gt;&lt;related-urls&gt;&lt;url&gt;https://pubmed.ncbi.nlm.nih.gov/33577022&lt;/url&gt;&lt;/related-urls&gt;&lt;/urls&gt;&lt;electronic-resource-num&gt;10.26355/eurrev_202101_24629&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FOXD2-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5" w:type="dxa"/>
            <w:tcBorders>
              <w:top w:val="nil"/>
              <w:left w:val="nil"/>
              <w:bottom w:val="nil"/>
              <w:right w:val="nil"/>
            </w:tcBorders>
            <w:shd w:val="clear" w:color="auto" w:fill="auto"/>
            <w:vAlign w:val="center"/>
          </w:tcPr>
          <w:p w:rsidR="0070504D" w:rsidRPr="007632D5" w:rsidRDefault="00F47699"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143/ (</w:t>
            </w:r>
            <w:r w:rsidR="0070504D" w:rsidRPr="007632D5">
              <w:rPr>
                <w:rFonts w:ascii="Times New Roman" w:hAnsi="Times New Roman" w:cs="Times New Roman"/>
                <w:color w:val="000000" w:themeColor="text1"/>
                <w:sz w:val="20"/>
                <w:szCs w:val="20"/>
              </w:rPr>
              <w:t>Bax</w:t>
            </w:r>
            <w:r w:rsidRPr="007632D5">
              <w:rPr>
                <w:rFonts w:ascii="Times New Roman" w:hAnsi="Times New Roman" w:cs="Times New Roman"/>
                <w:color w:val="000000" w:themeColor="text1"/>
                <w:sz w:val="20"/>
                <w:szCs w:val="20"/>
              </w:rPr>
              <w:t>&amp;</w:t>
            </w:r>
            <w:r w:rsidR="0070504D" w:rsidRPr="007632D5">
              <w:rPr>
                <w:rFonts w:ascii="Times New Roman" w:hAnsi="Times New Roman" w:cs="Times New Roman"/>
                <w:color w:val="000000" w:themeColor="text1"/>
                <w:sz w:val="20"/>
                <w:szCs w:val="20"/>
              </w:rPr>
              <w:t>Bcl-2</w:t>
            </w: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FOXD2-AS1 knockdown inhibits the resistance of human OS cell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lt;/Author&gt;&lt;Year&gt;2021&lt;/Year&gt;&lt;RecNum&gt;289&lt;/RecNum&gt;&lt;DisplayText&gt;[6]&lt;/DisplayText&gt;&lt;record&gt;&lt;rec-number&gt;289&lt;/rec-number&gt;&lt;foreign-keys&gt;&lt;key app="EN" db-id="e20f0zxe22rs2nesxt35w0wifz0rpfe95s9a" timestamp="0"&gt;289&lt;/key&gt;&lt;/foreign-keys&gt;&lt;ref-type name="Journal Article"&gt;17&lt;/ref-type&gt;&lt;contributors&gt;&lt;authors&gt;&lt;author&gt;Li, Ran&lt;/author&gt;&lt;author&gt;Ruan, Qing&lt;/author&gt;&lt;author&gt;Zheng, Jia&lt;/author&gt;&lt;author&gt;Zhang, Butian&lt;/author&gt;&lt;author&gt;Yang, Hongliang&lt;/author&gt;&lt;/authors&gt;&lt;/contributors&gt;&lt;titles&gt;&lt;title&gt;LINC01116 Promotes Doxorubicin Resistance in Osteosarcoma by Epigenetically Silencing miR-424-5p and Inducing Epithelial-Mesenchymal Transition&lt;/title&gt;&lt;secondary-title&gt;Frontiers in Pharmacology&lt;/secondary-title&gt;&lt;/titles&gt;&lt;volume&gt;12&lt;/volume&gt;&lt;dates&gt;&lt;year&gt;2021&lt;/year&gt;&lt;/dates&gt;&lt;isbn&gt;1663-9812&lt;/isbn&gt;&lt;accession-num&gt; 33762953&lt;/accession-num&gt;&lt;urls&gt;&lt;/urls&gt;&lt;electronic-resource-num&gt;10.3389/fphar.2021.632206&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INC01116</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C35C17"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424-5</w:t>
            </w:r>
            <w:r w:rsidRPr="007632D5">
              <w:rPr>
                <w:rFonts w:ascii="Times New Roman" w:hAnsi="Times New Roman" w:cs="Times New Roman" w:hint="eastAsia"/>
                <w:color w:val="000000" w:themeColor="text1"/>
                <w:sz w:val="20"/>
                <w:szCs w:val="20"/>
              </w:rPr>
              <w:t>p</w:t>
            </w:r>
            <w:r w:rsidRPr="007632D5">
              <w:rPr>
                <w:rFonts w:ascii="Times New Roman" w:hAnsi="Times New Roman" w:cs="Times New Roman"/>
                <w:color w:val="000000" w:themeColor="text1"/>
                <w:sz w:val="20"/>
                <w:szCs w:val="20"/>
              </w:rPr>
              <w:t>/</w:t>
            </w:r>
            <w:r w:rsidR="0070504D" w:rsidRPr="007632D5">
              <w:rPr>
                <w:rFonts w:ascii="Times New Roman" w:hAnsi="Times New Roman" w:cs="Times New Roman"/>
                <w:color w:val="000000" w:themeColor="text1"/>
                <w:sz w:val="20"/>
                <w:szCs w:val="20"/>
              </w:rPr>
              <w:t>HMAG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INC01116 promotes doxorubicin resistanc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Che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Cheng&lt;/Author&gt;&lt;Year&gt;2019&lt;/Year&gt;&lt;RecNum&gt;290&lt;/RecNum&gt;&lt;DisplayText&gt;[7]&lt;/DisplayText&gt;&lt;record&gt;&lt;rec-number&gt;290&lt;/rec-number&gt;&lt;foreign-keys&gt;&lt;key app="EN" db-id="e20f0zxe22rs2nesxt35w0wifz0rpfe95s9a" timestamp="0"&gt;290&lt;/key&gt;&lt;/foreign-keys&gt;&lt;ref-type name="Journal Article"&gt;17&lt;/ref-type&gt;&lt;contributors&gt;&lt;authors&gt;&lt;author&gt;Cheng, Y.&lt;/author&gt;&lt;author&gt;Shen, X.&lt;/author&gt;&lt;author&gt;Zheng, M.&lt;/author&gt;&lt;author&gt;Zou, G.&lt;/author&gt;&lt;author&gt;Shen, Y.&lt;/author&gt;&lt;/authors&gt;&lt;/contributors&gt;&lt;auth-address&gt;Department of Orthopedics, The Second Affiliated Hospital of Soochow University, Suzhou 215004, People&amp;apos;s Republic of China.&amp;#xD;Department of Orthopedics, Yancheng City No.1 People&amp;apos;s Hospital, Yancheng 224005, People&amp;apos;s Republic of China.&lt;/auth-address&gt;&lt;titles&gt;&lt;title&gt;Knockdown Of lncRNA NCK-AS1 Regulates Cisplatin Resistance Through Modulating miR-137 In Osteosarcoma Cells&lt;/title&gt;&lt;secondary-title&gt;Onco Targets Ther&lt;/secondary-title&gt;&lt;/titles&gt;&lt;pages&gt;11057-11068&lt;/pages&gt;&lt;volume&gt;12&lt;/volume&gt;&lt;edition&gt;2020/01/08&lt;/edition&gt;&lt;keywords&gt;&lt;keyword&gt;Nck1-as1&lt;/keyword&gt;&lt;keyword&gt;cisplatin&lt;/keyword&gt;&lt;keyword&gt;drug resistance&lt;/keyword&gt;&lt;keyword&gt;miR-137&lt;/keyword&gt;&lt;keyword&gt;osteosarcoma&lt;/keyword&gt;&lt;/keywords&gt;&lt;dates&gt;&lt;year&gt;2019&lt;/year&gt;&lt;/dates&gt;&lt;isbn&gt;1178-6930 (Print)&amp;#xD;1178-6930 (Linking)&lt;/isbn&gt;&lt;accession-num&gt;31908475&lt;/accession-num&gt;&lt;urls&gt;&lt;related-urls&gt;&lt;url&gt;https://www.ncbi.nlm.nih.gov/pubmed/31908475&lt;/url&gt;&lt;/related-urls&gt;&lt;/urls&gt;&lt;custom2&gt;PMC6924660&lt;/custom2&gt;&lt;electronic-resource-num&gt;10.2147/OTT.S228199&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NCK-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F47699"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137/ (Bax, Bcl-2 &amp;</w:t>
            </w:r>
            <w:r w:rsidR="0070504D" w:rsidRPr="007632D5">
              <w:rPr>
                <w:rFonts w:ascii="Times New Roman" w:hAnsi="Times New Roman" w:cs="Times New Roman"/>
                <w:color w:val="000000" w:themeColor="text1"/>
                <w:sz w:val="20"/>
                <w:szCs w:val="20"/>
              </w:rPr>
              <w:t>cleaved caspase 3</w:t>
            </w: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CK-AS1 knockdown enhanced DDP sensitivity of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aaGFuZzwvQXV0aG9yPjxZZWFyPjIwMTc8L1llYXI+PFJl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aaGFuZzwvQXV0aG9yPjxZZWFyPjIwMTc8L1llYXI+PFJl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INC00473</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C35C17" w:rsidP="00C35C17">
            <w:pPr>
              <w:cnfStyle w:val="000000100000"/>
              <w:rPr>
                <w:rFonts w:ascii="Times New Roman" w:hAnsi="Times New Roman" w:cs="Times New Roman"/>
                <w:sz w:val="20"/>
                <w:szCs w:val="20"/>
              </w:rPr>
            </w:pPr>
            <w:r w:rsidRPr="007632D5">
              <w:rPr>
                <w:rFonts w:ascii="Times New Roman" w:hAnsi="Times New Roman" w:cs="Times New Roman"/>
                <w:sz w:val="20"/>
                <w:szCs w:val="20"/>
              </w:rPr>
              <w:t>C/EBPβ-IL24</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levated ZBTB7A inhibits cisplatin-induced apoptosis by repressing LINC00473 expression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Su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2</w:t>
            </w:r>
          </w:p>
          <w:p w:rsidR="0070504D" w:rsidRPr="00C20B21" w:rsidRDefault="00E90653" w:rsidP="0070504D">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Sun&lt;/Author&gt;&lt;Year&gt;2022&lt;/Year&gt;&lt;RecNum&gt;80&lt;/RecNum&gt;&lt;DisplayText&gt;[9]&lt;/DisplayText&gt;&lt;record&gt;&lt;rec-number&gt;80&lt;/rec-number&gt;&lt;foreign-keys&gt;&lt;key app="EN" db-id="0555tf5ros0r9qe925vv5avqsszeftx2vt0z" timestamp="1660894743"&gt;80&lt;/key&gt;&lt;/foreign-keys&gt;&lt;ref-type name="Journal Article"&gt;17&lt;/ref-type&gt;&lt;contributors&gt;&lt;authors&gt;&lt;author&gt;Sun, Y. F.&lt;/author&gt;&lt;author&gt;Wang, Y.&lt;/author&gt;&lt;author&gt;Li, X. D.&lt;/author&gt;&lt;author&gt;Wang, H.&lt;/author&gt;&lt;/authors&gt;&lt;/contributors&gt;&lt;auth-address&gt;Department of Spine Surgery, First Affiliated Hospital &amp;amp; Institute of Cancer Stem Cell Dalian Medical University Dalian 116011, Liaoning, China.&amp;#xD;The Second Affiliated Hospital, Dalian Medical University Dalian 116044, Liaoning, China.&amp;#xD;Department of Spine Surgery, Dalian Municipal Central Hospital Dalian 116022, Liaoning, China.&lt;/auth-address&gt;&lt;titles&gt;&lt;title&gt;SNHG15, a p53-regulated lncRNA, suppresses cisplatin-induced apoptosis and ROS accumulation through the miR-335-3p/ZNF32 axis&lt;/title&gt;&lt;secondary-title&gt;Am J Cancer Res&lt;/secondary-title&gt;&lt;/titles&gt;&lt;periodical&gt;&lt;full-title&gt;Am J Cancer Res&lt;/full-title&gt;&lt;/periodical&gt;&lt;pages&gt;816-828&lt;/pages&gt;&lt;volume&gt;12&lt;/volume&gt;&lt;number&gt;2&lt;/number&gt;&lt;edition&gt;2022/03/10&lt;/edition&gt;&lt;keywords&gt;&lt;keyword&gt;Snhg15&lt;/keyword&gt;&lt;keyword&gt;apoptosis&lt;/keyword&gt;&lt;keyword&gt;osteosarcoma&lt;/keyword&gt;&lt;keyword&gt;p53&lt;/keyword&gt;&lt;/keywords&gt;&lt;dates&gt;&lt;year&gt;2022&lt;/year&gt;&lt;/dates&gt;&lt;isbn&gt;2156-6976 (Print)&amp;#xD;2156-6976 (Linking)&lt;/isbn&gt;&lt;accession-num&gt;35261804&lt;/accession-num&gt;&lt;urls&gt;&lt;related-urls&gt;&lt;url&gt;https://www.ncbi.nlm.nih.gov/pubmed/35261804&lt;/url&gt;&lt;/related-urls&gt;&lt;/urls&gt;&lt;custom2&gt;PMC8899989&lt;/custom2&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hAnsi="Times New Roman" w:cs="Times New Roman"/>
                <w:color w:val="000000" w:themeColor="text1"/>
                <w:sz w:val="20"/>
                <w:szCs w:val="20"/>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SNHG15</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335-3p/ZNF3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NHG15 suppresses cisplatin-induced apoptosis and ROS accumulation through the miR-335-3p/ZNF32 pathway.</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XYW5nPC9BdXRob3I+PFllYXI+MjAyMTwvWWVhcj48UmVj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XYW5nPC9BdXRob3I+PFllYXI+MjAyMTwvWWVhcj48UmVj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DICER1-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arboplatin</w:t>
            </w:r>
          </w:p>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etoposide</w:t>
            </w:r>
          </w:p>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methotrexate</w:t>
            </w:r>
          </w:p>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34a-5p/GADD45A</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DICER1-AS1 indeed involves in the inhibition of the multi-drugresistance of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9</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So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Tb25nPC9BdXRob3I+PFllYXI+MjAxOTwvWWVhcj48UmVj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Tb25nPC9BdXRob3I+PFllYXI+MjAxOTwvWWVhcj48UmVj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hAnsi="Times New Roman" w:cs="Times New Roman"/>
                <w:color w:val="000000" w:themeColor="text1"/>
                <w:sz w:val="20"/>
                <w:szCs w:val="20"/>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OIP5-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D1D1E" w:rsidP="007D1D1E">
            <w:pPr>
              <w:pStyle w:val="1"/>
              <w:outlineLvl w:val="0"/>
              <w:cnfStyle w:val="000000000000"/>
              <w:rPr>
                <w:b w:val="0"/>
                <w:bCs w:val="0"/>
                <w:sz w:val="20"/>
                <w:szCs w:val="20"/>
              </w:rPr>
            </w:pPr>
            <w:r w:rsidRPr="007632D5">
              <w:rPr>
                <w:rFonts w:ascii="Times New Roman" w:hAnsi="Times New Roman" w:cs="Times New Roman"/>
                <w:b w:val="0"/>
                <w:bCs w:val="0"/>
                <w:color w:val="000000" w:themeColor="text1"/>
                <w:sz w:val="20"/>
                <w:szCs w:val="20"/>
              </w:rPr>
              <w:t>miR-340-5p/ LPAAT</w:t>
            </w:r>
            <w:r w:rsidRPr="007632D5">
              <w:rPr>
                <w:rFonts w:ascii="Times New Roman" w:hAnsi="Times New Roman" w:cs="Times New Roman"/>
                <w:b w:val="0"/>
                <w:bCs w:val="0"/>
                <w:sz w:val="20"/>
                <w:szCs w:val="20"/>
              </w:rPr>
              <w:t>β</w:t>
            </w:r>
            <w:r w:rsidRPr="007632D5">
              <w:rPr>
                <w:rFonts w:ascii="Times New Roman" w:hAnsi="Times New Roman" w:cs="Times New Roman"/>
                <w:b w:val="0"/>
                <w:bCs w:val="0"/>
                <w:color w:val="000000" w:themeColor="text1"/>
                <w:sz w:val="20"/>
                <w:szCs w:val="20"/>
              </w:rPr>
              <w:t>/</w:t>
            </w:r>
            <w:r w:rsidR="0070504D" w:rsidRPr="007632D5">
              <w:rPr>
                <w:rFonts w:ascii="Times New Roman" w:hAnsi="Times New Roman" w:cs="Times New Roman"/>
                <w:b w:val="0"/>
                <w:bCs w:val="0"/>
                <w:color w:val="000000" w:themeColor="text1"/>
                <w:sz w:val="20"/>
                <w:szCs w:val="20"/>
              </w:rPr>
              <w:t xml:space="preserve">PI3K/AKT/mTOR </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 RNA OIP5AS1 causes cisplatin resistanc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Ha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Han&lt;/Author&gt;&lt;Year&gt;2018&lt;/Year&gt;&lt;RecNum&gt;293&lt;/RecNum&gt;&lt;DisplayText&gt;[12]&lt;/DisplayText&gt;&lt;record&gt;&lt;rec-number&gt;293&lt;/rec-number&gt;&lt;foreign-keys&gt;&lt;key app="EN" db-id="e20f0zxe22rs2nesxt35w0wifz0rpfe95s9a" timestamp="0"&gt;293&lt;/key&gt;&lt;/foreign-keys&gt;&lt;ref-type name="Journal Article"&gt;17&lt;/ref-type&gt;&lt;contributors&gt;&lt;authors&gt;&lt;author&gt;Han, Zhe&lt;/author&gt;&lt;author&gt;Shi, Liying&lt;/author&gt;&lt;/authors&gt;&lt;/contributors&gt;&lt;titles&gt;&lt;title&gt;Long non-coding RNA LUCAT1 modulates methotrexate resistance in osteosarcoma via miR-200c/ABCB1 axis&lt;/title&gt;&lt;secondary-title&gt;Biochemical and Biophysical Research Communications&lt;/secondary-title&gt;&lt;/titles&gt;&lt;pages&gt;947-953&lt;/pages&gt;&lt;volume&gt;495&lt;/volume&gt;&lt;number&gt;1&lt;/number&gt;&lt;section&gt;947&lt;/section&gt;&lt;dates&gt;&lt;year&gt;2018&lt;/year&gt;&lt;/dates&gt;&lt;isbn&gt;0006291X&lt;/isbn&gt;&lt;accession-num&gt; 29170124&lt;/accession-num&gt;&lt;urls&gt;&lt;/urls&gt;&lt;electronic-resource-num&gt;10.1016/j.bbrc.2017.11.121&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LUCAT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70ED6"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hint="eastAsia"/>
                <w:color w:val="000000" w:themeColor="text1"/>
                <w:sz w:val="20"/>
                <w:szCs w:val="20"/>
              </w:rPr>
              <w:t>mi</w:t>
            </w:r>
            <w:r w:rsidRPr="007632D5">
              <w:rPr>
                <w:rFonts w:ascii="Times New Roman" w:hAnsi="Times New Roman" w:cs="Times New Roman"/>
                <w:color w:val="000000" w:themeColor="text1"/>
                <w:sz w:val="20"/>
                <w:szCs w:val="20"/>
              </w:rPr>
              <w:t>R-200</w:t>
            </w:r>
            <w:r w:rsidRPr="007632D5">
              <w:rPr>
                <w:rFonts w:ascii="Times New Roman" w:hAnsi="Times New Roman" w:cs="Times New Roman" w:hint="eastAsia"/>
                <w:color w:val="000000" w:themeColor="text1"/>
                <w:sz w:val="20"/>
                <w:szCs w:val="20"/>
              </w:rPr>
              <w:t>c</w:t>
            </w:r>
            <w:r w:rsidRPr="007632D5">
              <w:rPr>
                <w:rFonts w:ascii="Times New Roman" w:hAnsi="Times New Roman" w:cs="Times New Roman"/>
                <w:color w:val="000000" w:themeColor="text1"/>
                <w:sz w:val="20"/>
                <w:szCs w:val="20"/>
              </w:rPr>
              <w:t>/</w:t>
            </w:r>
            <w:r w:rsidR="0070504D" w:rsidRPr="007632D5">
              <w:rPr>
                <w:rFonts w:ascii="Times New Roman" w:hAnsi="Times New Roman" w:cs="Times New Roman"/>
                <w:color w:val="000000" w:themeColor="text1"/>
                <w:sz w:val="20"/>
                <w:szCs w:val="20"/>
              </w:rPr>
              <w:t>ABCB1</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UCAT1 knockdown decreased the expression levels drug resistance related gene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o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ou&lt;/Author&gt;&lt;Year&gt;2019&lt;/Year&gt;&lt;RecNum&gt;294&lt;/RecNum&gt;&lt;DisplayText&gt;[13]&lt;/DisplayText&gt;&lt;record&gt;&lt;rec-number&gt;294&lt;/rec-number&gt;&lt;foreign-keys&gt;&lt;key app="EN" db-id="e20f0zxe22rs2nesxt35w0wifz0rpfe95s9a" timestamp="0"&gt;294&lt;/key&gt;&lt;/foreign-keys&gt;&lt;ref-type name="Journal Article"&gt;17&lt;/ref-type&gt;&lt;contributors&gt;&lt;authors&gt;&lt;author&gt;Zhou, Qiang&lt;/author&gt;&lt;author&gt;Hu, Tongzhou&lt;/author&gt;&lt;author&gt;Xu, Yuan&lt;/author&gt;&lt;/authors&gt;&lt;/contributors&gt;&lt;titles&gt;&lt;title&gt;Anticancer potential of TUG1 knockdown in cisplatin-resistant osteosarcoma through inhibition of MET/Akt signalling&lt;/title&gt;&lt;secondary-title&gt;Journal of Drug Targeting&lt;/secondary-title&gt;&lt;/titles&gt;&lt;pages&gt;204-211&lt;/pages&gt;&lt;volume&gt;28&lt;/volume&gt;&lt;number&gt;2&lt;/number&gt;&lt;section&gt;204&lt;/section&gt;&lt;dates&gt;&lt;year&gt;2019&lt;/year&gt;&lt;/dates&gt;&lt;isbn&gt;1061-186X&amp;#xD;1029-2330&lt;/isbn&gt;&lt;accession-num&gt;31305159&lt;/accession-num&gt;&lt;urls&gt;&lt;/urls&gt;&lt;electronic-resource-num&gt;10.1080/1061186x.2019.1644651&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TUG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 xml:space="preserve">MET/AKT </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Knockdown of TUG1 inhibited the cisplatin resistanc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H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Hu&lt;/Author&gt;&lt;Year&gt;2019&lt;/Year&gt;&lt;RecNum&gt;296&lt;/RecNum&gt;&lt;DisplayText&gt;[14]&lt;/DisplayText&gt;&lt;record&gt;&lt;rec-number&gt;296&lt;/rec-number&gt;&lt;foreign-keys&gt;&lt;key app="EN" db-id="e20f0zxe22rs2nesxt35w0wifz0rpfe95s9a" timestamp="0"&gt;296&lt;/key&gt;&lt;/foreign-keys&gt;&lt;ref-type name="Journal Article"&gt;17&lt;/ref-type&gt;&lt;contributors&gt;&lt;authors&gt;&lt;author&gt;Hu, Tongzhou&lt;/author&gt;&lt;author&gt;Fei, Zhenghua&lt;/author&gt;&lt;author&gt;Su, Huafang&lt;/author&gt;&lt;author&gt;Xie, Raoying&lt;/author&gt;&lt;author&gt;Chen, Liting&lt;/author&gt;&lt;/authors&gt;&lt;/contributors&gt;&lt;titles&gt;&lt;title&gt;Polydatin inhibits proliferation and promotes apoptosis of doxorubicin-resistant osteosarcoma through LncRNA TUG1 mediated suppression of Akt signaling&lt;/title&gt;&lt;secondary-title&gt;Toxicology and Applied Pharmacology&lt;/secondary-title&gt;&lt;/titles&gt;&lt;pages&gt;55-62&lt;/pages&gt;&lt;volume&gt;371&lt;/volume&gt;&lt;section&gt;55&lt;/section&gt;&lt;dates&gt;&lt;year&gt;2019&lt;/year&gt;&lt;/dates&gt;&lt;isbn&gt;0041008X&lt;/isbn&gt;&lt;accession-num&gt; 30974157&lt;/accession-num&gt;&lt;urls&gt;&lt;/urls&gt;&lt;electronic-resource-num&gt;10.1016/j.taap.2019.04.005&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TUG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KT</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wn-regulating of lncRNA TUG1 promotes apoptosis of doxorubicin resistant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Su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Sun&lt;/Author&gt;&lt;Year&gt;2019&lt;/Year&gt;&lt;RecNum&gt;295&lt;/RecNum&gt;&lt;DisplayText&gt;[15]&lt;/DisplayText&gt;&lt;record&gt;&lt;rec-number&gt;295&lt;/rec-number&gt;&lt;foreign-keys&gt;&lt;key app="EN" db-id="e20f0zxe22rs2nesxt35w0wifz0rpfe95s9a" timestamp="0"&gt;295&lt;/key&gt;&lt;/foreign-keys&gt;&lt;ref-type name="Journal Article"&gt;17&lt;/ref-type&gt;&lt;contributors&gt;&lt;authors&gt;&lt;author&gt;Sun, Ze-Yu&lt;/author&gt;&lt;author&gt;Jian, Yue-Kui&lt;/author&gt;&lt;author&gt;Zhu, Huan-Ye&lt;/author&gt;&lt;author&gt;Li, Bo&lt;/author&gt;&lt;/authors&gt;&lt;/contributors&gt;&lt;titles&gt;&lt;title&gt;lncRNAPVT1 targets miR-152 to enhance chemoresistance of osteosarcoma to gemcitabine through activating c-MET/PI3K/AKT pathway&lt;/title&gt;&lt;secondary-title&gt;Pathology - Research and Practice&lt;/secondary-title&gt;&lt;/titles&gt;&lt;pages&gt;555-563&lt;/pages&gt;&lt;volume&gt;215&lt;/volume&gt;&lt;number&gt;3&lt;/number&gt;&lt;section&gt;555&lt;/section&gt;&lt;dates&gt;&lt;year&gt;2019&lt;/year&gt;&lt;/dates&gt;&lt;isbn&gt;03440338&lt;/isbn&gt;&lt;accession-num&gt;30661902&lt;/accession-num&gt;&lt;urls&gt;&lt;/urls&gt;&lt;electronic-resource-num&gt;10.1016/j.prp.2018.12.013&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PVT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emcitabin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415D49"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hint="eastAsia"/>
                <w:color w:val="000000" w:themeColor="text1"/>
                <w:sz w:val="20"/>
                <w:szCs w:val="20"/>
              </w:rPr>
              <w:t>mi</w:t>
            </w:r>
            <w:r w:rsidRPr="007632D5">
              <w:rPr>
                <w:rFonts w:ascii="Times New Roman" w:hAnsi="Times New Roman" w:cs="Times New Roman"/>
                <w:color w:val="000000" w:themeColor="text1"/>
                <w:sz w:val="20"/>
                <w:szCs w:val="20"/>
              </w:rPr>
              <w:t>R</w:t>
            </w:r>
            <w:r w:rsidRPr="007632D5">
              <w:rPr>
                <w:rFonts w:ascii="Times New Roman" w:hAnsi="Times New Roman" w:cs="Times New Roman" w:hint="eastAsia"/>
                <w:color w:val="000000" w:themeColor="text1"/>
                <w:sz w:val="20"/>
                <w:szCs w:val="20"/>
              </w:rPr>
              <w:t>-</w:t>
            </w:r>
            <w:r w:rsidRPr="007632D5">
              <w:rPr>
                <w:rFonts w:ascii="Times New Roman" w:hAnsi="Times New Roman" w:cs="Times New Roman"/>
                <w:color w:val="000000" w:themeColor="text1"/>
                <w:sz w:val="20"/>
                <w:szCs w:val="20"/>
              </w:rPr>
              <w:t>152/</w:t>
            </w:r>
            <w:r w:rsidR="0070504D" w:rsidRPr="007632D5">
              <w:rPr>
                <w:rFonts w:ascii="Times New Roman" w:hAnsi="Times New Roman" w:cs="Times New Roman"/>
                <w:color w:val="000000" w:themeColor="text1"/>
                <w:sz w:val="20"/>
                <w:szCs w:val="20"/>
              </w:rPr>
              <w:t>c-MET/PI3K/AKT</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PVT1 targets miR-152 to enhance chemoresistance of OS to gemcitabin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A7008C"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u&lt;/Author&gt;&lt;Year&gt;2021&lt;/Year&gt;&lt;RecNum&gt;13&lt;/RecNum&gt;&lt;DisplayText&gt;[16]&lt;/DisplayText&gt;&lt;record&gt;&lt;rec-number&gt;13&lt;/rec-number&gt;&lt;foreign-keys&gt;&lt;key app="EN" db-id="0555tf5ros0r9qe925vv5avqsszeftx2vt0z" timestamp="1661440081"&gt;13&lt;/key&gt;&lt;key app="ENWeb" db-id=""&gt;0&lt;/key&gt;&lt;/foreign-keys&gt;&lt;ref-type name="Journal Article"&gt;17&lt;/ref-type&gt;&lt;contributors&gt;&lt;authors&gt;&lt;author&gt;Liu, C.&lt;/author&gt;&lt;author&gt;Han, X.&lt;/author&gt;&lt;author&gt;Li, B.&lt;/author&gt;&lt;author&gt;Huang, S.&lt;/author&gt;&lt;author&gt;Zhou, Z.&lt;/author&gt;&lt;author&gt;Wang, Z.&lt;/author&gt;&lt;author&gt;Wang, W.&lt;/author&gt;&lt;/authors&gt;&lt;/contributors&gt;&lt;auth-address&gt;Department of Orthopedics, The 900th Hospital of Joint Logistic Support Force, Fuzhou, Fujian Province, 350025, People&amp;apos;s Republic of China.&amp;#xD;Department of Orthopedics, Changhai Hospital Affiliated to the Naval Medical University, Shanghai, 200433, People&amp;apos;s Republic of China.&lt;/auth-address&gt;&lt;titles&gt;&lt;title&gt;MALAT-1 is Associated with the Doxorubicin Resistance in U-2OS Osteosarcoma Cells&lt;/title&gt;&lt;secondary-title&gt;Cancer Manag Res&lt;/secondary-title&gt;&lt;/titles&gt;&lt;periodical&gt;&lt;full-title&gt;Cancer Manag Res&lt;/full-title&gt;&lt;/periodical&gt;&lt;pages&gt;6879-6889&lt;/pages&gt;&lt;volume&gt;13&lt;/volume&gt;&lt;edition&gt;2021/09/14&lt;/edition&gt;&lt;keywords&gt;&lt;keyword&gt;Malat-1&lt;/keyword&gt;&lt;keyword&gt;chemotherapy resistance&lt;/keyword&gt;&lt;keyword&gt;doxorubicin&lt;/keyword&gt;&lt;keyword&gt;extracellular regulated protein kinases&lt;/keyword&gt;&lt;keyword&gt;long noncoding RNA&lt;/keyword&gt;&lt;keyword&gt;osteosarcoma&lt;/keyword&gt;&lt;/keywords&gt;&lt;dates&gt;&lt;year&gt;2021&lt;/year&gt;&lt;/dates&gt;&lt;isbn&gt;1179-1322 (Print)&amp;#xD;1179-1322 (Linking)&lt;/isbn&gt;&lt;accession-num&gt;34512027&lt;/accession-num&gt;&lt;urls&gt;&lt;related-urls&gt;&lt;url&gt;https://www.ncbi.nlm.nih.gov/pubmed/34512027&lt;/url&gt;&lt;/related-urls&gt;&lt;/urls&gt;&lt;custom2&gt;PMC8421671&lt;/custom2&gt;&lt;electronic-resource-num&gt;10.2147/CMAR.S30492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Style w:val="A7"/>
                <w:rFonts w:ascii="Times New Roman" w:hAnsi="Times New Roman" w:cs="Times New Roman"/>
                <w:color w:val="000000" w:themeColor="text1"/>
                <w:sz w:val="20"/>
                <w:szCs w:val="20"/>
              </w:rPr>
              <w:t>lnc MALAT-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ERK</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wnregulating MALAT-1 in the doxorubicin resistance OS cells could reverse the resistance and may improve chemotherapeutic efficiency.</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A7008C"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P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lastRenderedPageBreak/>
              <w:fldChar w:fldCharType="begin">
                <w:fldData xml:space="preserve">PEVuZE5vdGU+PENpdGU+PEF1dGhvcj5QdTwvQXV0aG9yPjxZZWFyPjIwMjE8L1llYXI+PFJlY051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QdTwvQXV0aG9yPjxZZWFyPjIwMjE8L1llYXI+PFJlY051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Style w:val="A7"/>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lncRNA LAMTOR5-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F47699">
            <w:pPr>
              <w:widowControl w:val="0"/>
              <w:autoSpaceDE w:val="0"/>
              <w:autoSpaceDN w:val="0"/>
              <w:adjustRightInd w:val="0"/>
              <w:cnfStyle w:val="000000000000"/>
              <w:rPr>
                <w:rFonts w:ascii="Times New Roman" w:eastAsiaTheme="minorEastAsia"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NRF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 xml:space="preserve">LAMTOR5-AS1 significantly inhibits the proliferation and drug </w:t>
            </w:r>
            <w:r w:rsidRPr="00C20B21">
              <w:rPr>
                <w:rFonts w:ascii="Times New Roman" w:eastAsiaTheme="minorEastAsia" w:hAnsi="Times New Roman" w:cs="Times New Roman"/>
                <w:color w:val="000000" w:themeColor="text1"/>
                <w:sz w:val="20"/>
                <w:szCs w:val="20"/>
              </w:rPr>
              <w:lastRenderedPageBreak/>
              <w:t>resistance of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lastRenderedPageBreak/>
              <w:t>9</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She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Shen&lt;/Author&gt;&lt;Year&gt;2020&lt;/Year&gt;&lt;RecNum&gt;297&lt;/RecNum&gt;&lt;DisplayText&gt;[18]&lt;/DisplayText&gt;&lt;record&gt;&lt;rec-number&gt;297&lt;/rec-number&gt;&lt;foreign-keys&gt;&lt;key app="EN" db-id="e20f0zxe22rs2nesxt35w0wifz0rpfe95s9a" timestamp="0"&gt;297&lt;/key&gt;&lt;/foreign-keys&gt;&lt;ref-type name="Journal Article"&gt;17&lt;/ref-type&gt;&lt;contributors&gt;&lt;authors&gt;&lt;author&gt;Shen, P.&lt;/author&gt;&lt;author&gt;Cheng, Y.&lt;/author&gt;&lt;/authors&gt;&lt;/contributors&gt;&lt;auth-address&gt;Department of Dermatology, Shengjing Hospital of China Medical University, 36 Sanhao Street, Heping District, Shenyang, Liaoning, 110004, China.&amp;#xD;Department of Dermatology, Shengjing Hospital of China Medical University, 36 Sanhao Street, Heping District, Shenyang, Liaoning, 110004, China. pumpkin0452@163.com.&lt;/auth-address&gt;&lt;titles&gt;&lt;title&gt;Long noncoding RNA lncARSR confers resistance to Adriamycin and promotes osteosarcoma progression&lt;/title&gt;&lt;secondary-title&gt;Cell Death Dis&lt;/secondary-title&gt;&lt;/titles&gt;&lt;pages&gt;362&lt;/pages&gt;&lt;volume&gt;11&lt;/volume&gt;&lt;number&gt;5&lt;/number&gt;&lt;edition&gt;2020/05/15&lt;/edition&gt;&lt;keywords&gt;&lt;keyword&gt;Apoptosis/drug effects&lt;/keyword&gt;&lt;keyword&gt;Cell Line, Tumor&lt;/keyword&gt;&lt;keyword&gt;Cell Proliferation/drug effects/genetics&lt;/keyword&gt;&lt;keyword&gt;Doxorubicin/*pharmacology&lt;/keyword&gt;&lt;keyword&gt;Drug Resistance, Neoplasm/drug effects/genetics&lt;/keyword&gt;&lt;keyword&gt;Humans&lt;/keyword&gt;&lt;keyword&gt;Matrix Metalloproteinase 2/drug effects/metabolism&lt;/keyword&gt;&lt;keyword&gt;Osteosarcoma/*drug therapy/genetics/*metabolism&lt;/keyword&gt;&lt;keyword&gt;RNA, Long Noncoding/*genetics&lt;/keyword&gt;&lt;keyword&gt;Signal Transduction/drug effects/genetics&lt;/keyword&gt;&lt;/keywords&gt;&lt;dates&gt;&lt;year&gt;2020&lt;/year&gt;&lt;pub-dates&gt;&lt;date&gt;May 13&lt;/date&gt;&lt;/pub-dates&gt;&lt;/dates&gt;&lt;isbn&gt;2041-4889 (Electronic)&lt;/isbn&gt;&lt;accession-num&gt;32404870&lt;/accession-num&gt;&lt;urls&gt;&lt;related-urls&gt;&lt;url&gt;https://www.ncbi.nlm.nih.gov/pubmed/32404870&lt;/url&gt;&lt;/related-urls&gt;&lt;/urls&gt;&lt;custom2&gt;PMC7220921&lt;/custom2&gt;&lt;electronic-resource-num&gt;10.1038/s41419-020-2573-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 ARSR</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adriamyc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aclitaxel</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array</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bookmarkStart w:id="0" w:name="_Hlk98775647"/>
            <w:r w:rsidRPr="007632D5">
              <w:rPr>
                <w:rFonts w:ascii="Times New Roman" w:hAnsi="Times New Roman" w:cs="Times New Roman"/>
                <w:color w:val="000000" w:themeColor="text1"/>
                <w:sz w:val="20"/>
                <w:szCs w:val="20"/>
              </w:rPr>
              <w:t>MRP1</w:t>
            </w:r>
            <w:bookmarkEnd w:id="0"/>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he reduction of lnc ARSR overcame the resistance to adriamyc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9</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Wang&lt;/Author&gt;&lt;Year&gt;2020&lt;/Year&gt;&lt;RecNum&gt;298&lt;/RecNum&gt;&lt;DisplayText&gt;[19]&lt;/DisplayText&gt;&lt;record&gt;&lt;rec-number&gt;298&lt;/rec-number&gt;&lt;foreign-keys&gt;&lt;key app="EN" db-id="e20f0zxe22rs2nesxt35w0wifz0rpfe95s9a" timestamp="0"&gt;298&lt;/key&gt;&lt;/foreign-keys&gt;&lt;ref-type name="Journal Article"&gt;17&lt;/ref-type&gt;&lt;contributors&gt;&lt;authors&gt;&lt;author&gt;Wang, Lulin&lt;/author&gt;&lt;author&gt;Luo, Yi&lt;/author&gt;&lt;author&gt;Zheng, Yiquan&lt;/author&gt;&lt;author&gt;Zheng, Lifeng&lt;/author&gt;&lt;author&gt;Lin, Wenxiang&lt;/author&gt;&lt;author&gt;Chen, Zonglin&lt;/author&gt;&lt;author&gt;Wu, Shichun&lt;/author&gt;&lt;author&gt;Chen, Jinhong&lt;/author&gt;&lt;author&gt;Xie, Yun&lt;/author&gt;&lt;/authors&gt;&lt;/contributors&gt;&lt;titles&gt;&lt;title&gt;Long non-coding RNA LINC00426 contributes to doxorubicin resistance by sponging miR-4319 in osteosarcoma&lt;/title&gt;&lt;secondary-title&gt;Biology Direct&lt;/secondary-title&gt;&lt;/titles&gt;&lt;volume&gt;15&lt;/volume&gt;&lt;number&gt;1&lt;/number&gt;&lt;dates&gt;&lt;year&gt;2020&lt;/year&gt;&lt;/dates&gt;&lt;isbn&gt;1745-6150&lt;/isbn&gt;&lt;accession-num&gt;32620145&lt;/accession-num&gt;&lt;urls&gt;&lt;/urls&gt;&lt;electronic-resource-num&gt;10.1186/s13062-020-00265-4&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INC00426</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Style w:val="markedcontent"/>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000000"/>
              <w:rPr>
                <w:rStyle w:val="markedcontent"/>
                <w:rFonts w:ascii="Times New Roman" w:hAnsi="Times New Roman" w:cs="Times New Roman"/>
                <w:color w:val="000000" w:themeColor="text1"/>
                <w:sz w:val="20"/>
                <w:szCs w:val="20"/>
              </w:rPr>
            </w:pPr>
            <w:r w:rsidRPr="00C20B21">
              <w:rPr>
                <w:rStyle w:val="markedcontent"/>
                <w:rFonts w:ascii="Times New Roman" w:hAnsi="Times New Roman" w:cs="Times New Roman"/>
                <w:color w:val="000000" w:themeColor="text1"/>
                <w:sz w:val="20"/>
                <w:szCs w:val="20"/>
              </w:rPr>
              <w:t>OS tissues:50</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Style w:val="markedcontent"/>
                <w:rFonts w:ascii="Times New Roman" w:hAnsi="Times New Roman" w:cs="Times New Roman"/>
                <w:color w:val="000000" w:themeColor="text1"/>
                <w:sz w:val="20"/>
                <w:szCs w:val="20"/>
              </w:rPr>
              <w:t>normal tissues:50</w:t>
            </w:r>
          </w:p>
        </w:tc>
        <w:tc>
          <w:tcPr>
            <w:tcW w:w="1985" w:type="dxa"/>
            <w:tcBorders>
              <w:top w:val="nil"/>
              <w:left w:val="nil"/>
              <w:bottom w:val="nil"/>
              <w:right w:val="nil"/>
            </w:tcBorders>
            <w:shd w:val="clear" w:color="auto" w:fill="auto"/>
            <w:vAlign w:val="center"/>
          </w:tcPr>
          <w:p w:rsidR="0070504D" w:rsidRPr="007632D5" w:rsidRDefault="00A451BE"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hint="eastAsia"/>
                <w:color w:val="000000" w:themeColor="text1"/>
                <w:sz w:val="20"/>
                <w:szCs w:val="20"/>
              </w:rPr>
              <w:t>mi</w:t>
            </w:r>
            <w:r w:rsidRPr="007632D5">
              <w:rPr>
                <w:rFonts w:ascii="Times New Roman" w:hAnsi="Times New Roman" w:cs="Times New Roman"/>
                <w:color w:val="000000" w:themeColor="text1"/>
                <w:sz w:val="20"/>
                <w:szCs w:val="20"/>
              </w:rPr>
              <w:t>R-4319/</w:t>
            </w:r>
            <w:r w:rsidR="0070504D" w:rsidRPr="007632D5">
              <w:rPr>
                <w:rFonts w:ascii="Times New Roman" w:hAnsi="Times New Roman" w:cs="Times New Roman"/>
                <w:color w:val="000000" w:themeColor="text1"/>
                <w:sz w:val="20"/>
                <w:szCs w:val="20"/>
              </w:rPr>
              <w:t>caspase 3</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INC00426 contributes to doxorubicin resistanc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trHeight w:val="1035"/>
          <w:jc w:val="center"/>
        </w:trPr>
        <w:tc>
          <w:tcPr>
            <w:cnfStyle w:val="001000000000"/>
            <w:tcW w:w="1276" w:type="dxa"/>
            <w:vMerge w:val="restart"/>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u&lt;/Author&gt;&lt;Year&gt;2019&lt;/Year&gt;&lt;RecNum&gt;301&lt;/RecNum&gt;&lt;DisplayText&gt;[20]&lt;/DisplayText&gt;&lt;record&gt;&lt;rec-number&gt;301&lt;/rec-number&gt;&lt;foreign-keys&gt;&lt;key app="EN" db-id="e20f0zxe22rs2nesxt35w0wifz0rpfe95s9a" timestamp="0"&gt;301&lt;/key&gt;&lt;/foreign-keys&gt;&lt;ref-type name="Journal Article"&gt;17&lt;/ref-type&gt;&lt;contributors&gt;&lt;authors&gt;&lt;author&gt;Zhu, Kun-Peng&lt;/author&gt;&lt;author&gt;Zhang, Chun-Lin&lt;/author&gt;&lt;author&gt;Ma, Xiao-Long&lt;/author&gt;&lt;author&gt;Hu, Jian-Ping&lt;/author&gt;&lt;author&gt;Cai, Tao&lt;/author&gt;&lt;author&gt;Zhang, Lei&lt;/author&gt;&lt;/authors&gt;&lt;/contributors&gt;&lt;titles&gt;&lt;title&gt;Analyzing the Interactions of mRNAs and ncRNAs to Predict Competing Endogenous RNA Networks in Osteosarcoma Chemo-Resistance&lt;/title&gt;&lt;secondary-title&gt;Molecular Therapy&lt;/secondary-title&gt;&lt;/titles&gt;&lt;pages&gt;518-530&lt;/pages&gt;&lt;volume&gt;27&lt;/volume&gt;&lt;number&gt;3&lt;/number&gt;&lt;section&gt;518&lt;/section&gt;&lt;dates&gt;&lt;year&gt;2019&lt;/year&gt;&lt;/dates&gt;&lt;isbn&gt;15250016&lt;/isbn&gt;&lt;accession-num&gt;30692017&lt;/accession-num&gt;&lt;urls&gt;&lt;/urls&gt;&lt;electronic-resource-num&gt;10.1016/j.ymthe.2019.01.001&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20]</w:t>
            </w:r>
            <w:r w:rsidRPr="00C20B21">
              <w:rPr>
                <w:rFonts w:ascii="Times New Roman" w:hAnsi="Times New Roman" w:cs="Times New Roman"/>
                <w:color w:val="000000" w:themeColor="text1"/>
                <w:sz w:val="20"/>
                <w:szCs w:val="20"/>
              </w:rPr>
              <w:fldChar w:fldCharType="end"/>
            </w:r>
          </w:p>
        </w:tc>
        <w:tc>
          <w:tcPr>
            <w:tcW w:w="1559" w:type="dxa"/>
            <w:vMerge w:val="restart"/>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vMerge w:val="restart"/>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MEG3</w:t>
            </w:r>
          </w:p>
        </w:tc>
        <w:tc>
          <w:tcPr>
            <w:tcW w:w="1418" w:type="dxa"/>
            <w:vMerge w:val="restart"/>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vMerge w:val="restart"/>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vMerge w:val="restart"/>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sensitive OS tissue:48</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resistance OS tissue:32</w:t>
            </w:r>
          </w:p>
        </w:tc>
        <w:tc>
          <w:tcPr>
            <w:tcW w:w="1985" w:type="dxa"/>
            <w:tcBorders>
              <w:top w:val="nil"/>
              <w:left w:val="nil"/>
              <w:bottom w:val="nil"/>
              <w:right w:val="nil"/>
            </w:tcBorders>
            <w:shd w:val="clear" w:color="auto" w:fill="auto"/>
            <w:vAlign w:val="center"/>
          </w:tcPr>
          <w:p w:rsidR="0070504D" w:rsidRPr="007632D5" w:rsidRDefault="00F47699" w:rsidP="00EF37AD">
            <w:pPr>
              <w:widowControl w:val="0"/>
              <w:autoSpaceDE w:val="0"/>
              <w:autoSpaceDN w:val="0"/>
              <w:adjustRightInd w:val="0"/>
              <w:cnfStyle w:val="000000100000"/>
              <w:rPr>
                <w:rFonts w:ascii="Times New Roman" w:eastAsiaTheme="minorEastAsia" w:hAnsi="Times New Roman" w:cs="Times New Roman"/>
                <w:sz w:val="20"/>
                <w:szCs w:val="20"/>
              </w:rPr>
            </w:pPr>
            <w:r w:rsidRPr="007632D5">
              <w:rPr>
                <w:rFonts w:ascii="Times New Roman" w:eastAsiaTheme="minorEastAsia" w:hAnsi="Times New Roman" w:cs="Times New Roman"/>
                <w:sz w:val="20"/>
                <w:szCs w:val="20"/>
              </w:rPr>
              <w:t>hsa-miR-200b-3p/AKT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MEG3 could promote the OS doxorubicin resistance through miR-200b-3p/AKT2 axis.</w:t>
            </w:r>
          </w:p>
        </w:tc>
        <w:tc>
          <w:tcPr>
            <w:tcW w:w="851" w:type="dxa"/>
            <w:vMerge w:val="restart"/>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9</w:t>
            </w:r>
          </w:p>
        </w:tc>
      </w:tr>
      <w:tr w:rsidR="0070504D" w:rsidRPr="00C20B21" w:rsidTr="00D417D5">
        <w:trPr>
          <w:trHeight w:val="1035"/>
          <w:jc w:val="center"/>
        </w:trPr>
        <w:tc>
          <w:tcPr>
            <w:cnfStyle w:val="001000000000"/>
            <w:tcW w:w="1276" w:type="dxa"/>
            <w:vMerge/>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color w:val="000000" w:themeColor="text1"/>
                <w:sz w:val="20"/>
                <w:szCs w:val="20"/>
              </w:rPr>
            </w:pPr>
          </w:p>
        </w:tc>
        <w:tc>
          <w:tcPr>
            <w:tcW w:w="1559" w:type="dxa"/>
            <w:vMerge/>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p>
        </w:tc>
        <w:tc>
          <w:tcPr>
            <w:tcW w:w="993" w:type="dxa"/>
            <w:vMerge/>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sa_circ_0001258</w:t>
            </w:r>
          </w:p>
        </w:tc>
        <w:tc>
          <w:tcPr>
            <w:tcW w:w="1418" w:type="dxa"/>
            <w:vMerge/>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p>
        </w:tc>
        <w:tc>
          <w:tcPr>
            <w:tcW w:w="1276" w:type="dxa"/>
            <w:vMerge/>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p>
        </w:tc>
        <w:tc>
          <w:tcPr>
            <w:tcW w:w="1984" w:type="dxa"/>
            <w:vMerge/>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p>
        </w:tc>
        <w:tc>
          <w:tcPr>
            <w:tcW w:w="1985" w:type="dxa"/>
            <w:tcBorders>
              <w:top w:val="nil"/>
              <w:left w:val="nil"/>
              <w:bottom w:val="nil"/>
              <w:right w:val="nil"/>
            </w:tcBorders>
            <w:shd w:val="clear" w:color="auto" w:fill="auto"/>
            <w:vAlign w:val="center"/>
          </w:tcPr>
          <w:p w:rsidR="0070504D" w:rsidRPr="007632D5" w:rsidRDefault="00F47699"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eastAsiaTheme="minorEastAsia" w:hAnsi="Times New Roman" w:cs="Times New Roman"/>
                <w:sz w:val="20"/>
                <w:szCs w:val="20"/>
              </w:rPr>
              <w:t>hsa-miR-744-3p/GSTM</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sa_circ_0001258 suppressed the doxorubicin resistance of OS cells through hsa-miR-744-3p /GSTM2 axis.</w:t>
            </w:r>
          </w:p>
        </w:tc>
        <w:tc>
          <w:tcPr>
            <w:tcW w:w="851" w:type="dxa"/>
            <w:vMerge/>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F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Fu&lt;/Author&gt;&lt;Year&gt;2019&lt;/Year&gt;&lt;RecNum&gt;302&lt;/RecNum&gt;&lt;DisplayText&gt;[21]&lt;/DisplayText&gt;&lt;record&gt;&lt;rec-number&gt;302&lt;/rec-number&gt;&lt;foreign-keys&gt;&lt;key app="EN" db-id="e20f0zxe22rs2nesxt35w0wifz0rpfe95s9a" timestamp="0"&gt;302&lt;/key&gt;&lt;/foreign-keys&gt;&lt;ref-type name="Journal Article"&gt;17&lt;/ref-type&gt;&lt;contributors&gt;&lt;authors&gt;&lt;author&gt;Fu, Dong&lt;/author&gt;&lt;author&gt;Lu, Chunwen&lt;/author&gt;&lt;author&gt;Qu, Xingzhou&lt;/author&gt;&lt;author&gt;Li, Peng&lt;/author&gt;&lt;author&gt;Chen, Kai&lt;/author&gt;&lt;author&gt;Shan, Liancheng&lt;/author&gt;&lt;author&gt;Zhu, Xiaodong&lt;/author&gt;&lt;/authors&gt;&lt;/contributors&gt;&lt;auth-address&gt;Children&amp;apos;s Hospital of Shanghai, School of Medicine, Shanghai Jiao Tong University, Shanghai, China.&amp;#xD;Department of Spinal Surgery, Changhai Hospital, Affiliated to Naval Military Medical University, Shanghai, China.&amp;#xD;The Department of Oral Maxillofacial and Head Neck Oncology in the Ninth Hospital Affiliated Shanghai Jiaotong University, Shanghai, China.&amp;#xD;Hai&amp;apos;an People&amp;apos;s Hospital, Hai&amp;apos;an, Nantong, Jiangsu, China.&amp;#xD;Department of Orthopedics, Tongren Hospital, Shanghai Jiao Tong University School of Medicine, Shanghai, China.&lt;/auth-address&gt;&lt;titles&gt;&lt;title&gt;LncRNA TTN-AS1 regulates osteosarcoma cell apoptosis and drug resistance via the miR-134-5p/MBTD1 axis&lt;/title&gt;&lt;secondary-title&gt;Aging&lt;/secondary-title&gt;&lt;alt-title&gt;Aging (Albany NY)&lt;/alt-title&gt;&lt;/titles&gt;&lt;pages&gt;8374-8385&lt;/pages&gt;&lt;volume&gt;11&lt;/volume&gt;&lt;number&gt;19&lt;/number&gt;&lt;dates&gt;&lt;year&gt;2019&lt;/year&gt;&lt;/dates&gt;&lt;isbn&gt;1945-4589&lt;/isbn&gt;&lt;accession-num&gt;31600142&lt;/accession-num&gt;&lt;urls&gt;&lt;related-urls&gt;&lt;url&gt;https://pubmed.ncbi.nlm.nih.gov/31600142&lt;/url&gt;&lt;/related-urls&gt;&lt;/urls&gt;&lt;electronic-resource-num&gt;10.18632/aging.102325&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2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Style w:val="markedcontent"/>
                <w:rFonts w:ascii="Times New Roman" w:hAnsi="Times New Roman" w:cs="Times New Roman"/>
                <w:color w:val="000000" w:themeColor="text1"/>
                <w:sz w:val="20"/>
                <w:szCs w:val="20"/>
              </w:rPr>
              <w:t>lncRNA TTN-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spacing w:line="276" w:lineRule="auto"/>
              <w:cnfStyle w:val="000000100000"/>
              <w:rPr>
                <w:rStyle w:val="markedcontent"/>
                <w:rFonts w:ascii="Times New Roman" w:hAnsi="Times New Roman" w:cs="Times New Roman"/>
                <w:color w:val="000000" w:themeColor="text1"/>
                <w:sz w:val="20"/>
                <w:szCs w:val="20"/>
              </w:rPr>
            </w:pPr>
            <w:r w:rsidRPr="00C20B21">
              <w:rPr>
                <w:rStyle w:val="markedcontent"/>
                <w:rFonts w:ascii="Times New Roman" w:hAnsi="Times New Roman" w:cs="Times New Roman"/>
                <w:color w:val="000000" w:themeColor="text1"/>
                <w:sz w:val="20"/>
                <w:szCs w:val="20"/>
              </w:rPr>
              <w:t>OS tissues:55</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Style w:val="markedcontent"/>
                <w:rFonts w:ascii="Times New Roman" w:hAnsi="Times New Roman" w:cs="Times New Roman"/>
                <w:color w:val="000000" w:themeColor="text1"/>
                <w:sz w:val="20"/>
                <w:szCs w:val="20"/>
              </w:rPr>
              <w:t>normal tissues:9</w:t>
            </w:r>
          </w:p>
        </w:tc>
        <w:tc>
          <w:tcPr>
            <w:tcW w:w="1985" w:type="dxa"/>
            <w:tcBorders>
              <w:top w:val="nil"/>
              <w:left w:val="nil"/>
              <w:bottom w:val="nil"/>
              <w:right w:val="nil"/>
            </w:tcBorders>
            <w:shd w:val="clear" w:color="auto" w:fill="auto"/>
            <w:vAlign w:val="center"/>
          </w:tcPr>
          <w:p w:rsidR="0070504D" w:rsidRPr="007632D5" w:rsidRDefault="008217EA" w:rsidP="0070504D">
            <w:pPr>
              <w:spacing w:line="276" w:lineRule="auto"/>
              <w:cnfStyle w:val="000000100000"/>
              <w:rPr>
                <w:rFonts w:ascii="Times New Roman" w:hAnsi="Times New Roman" w:cs="Times New Roman"/>
                <w:bCs/>
                <w:color w:val="000000" w:themeColor="text1"/>
                <w:sz w:val="20"/>
                <w:szCs w:val="20"/>
              </w:rPr>
            </w:pPr>
            <w:r w:rsidRPr="007632D5">
              <w:rPr>
                <w:rFonts w:ascii="Times New Roman" w:hAnsi="Times New Roman" w:cs="Times New Roman"/>
                <w:bCs/>
                <w:noProof/>
                <w:sz w:val="20"/>
                <w:szCs w:val="20"/>
              </w:rPr>
              <w:t>miR-134-5p/MBTD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Style w:val="markedcontent"/>
                <w:rFonts w:ascii="Times New Roman" w:hAnsi="Times New Roman" w:cs="Times New Roman"/>
                <w:color w:val="000000" w:themeColor="text1"/>
                <w:sz w:val="20"/>
                <w:szCs w:val="20"/>
              </w:rPr>
              <w:t>Downregulation of lncRNA TTN-AS1 reduced drug resistanc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ng&lt;/Author&gt;&lt;Year&gt;2020&lt;/Year&gt;&lt;RecNum&gt;303&lt;/RecNum&gt;&lt;DisplayText&gt;[22]&lt;/DisplayText&gt;&lt;record&gt;&lt;rec-number&gt;303&lt;/rec-number&gt;&lt;foreign-keys&gt;&lt;key app="EN" db-id="e20f0zxe22rs2nesxt35w0wifz0rpfe95s9a" timestamp="0"&gt;303&lt;/key&gt;&lt;/foreign-keys&gt;&lt;ref-type name="Journal Article"&gt;17&lt;/ref-type&gt;&lt;contributors&gt;&lt;authors&gt;&lt;author&gt;Zhang, Longqiang&lt;/author&gt;&lt;author&gt;Zhao, Guangzong&lt;/author&gt;&lt;author&gt;Ji, Shaolin&lt;/author&gt;&lt;author&gt;Yuan, Qihua&lt;/author&gt;&lt;author&gt;Zhou, Haiyan&lt;/author&gt;&lt;/authors&gt;&lt;/contributors&gt;&lt;titles&gt;&lt;title&gt;Downregulated Long Non-Coding RNA MSC-AS1 Inhibits Osteosarcoma Progression and Increases Sensitivity to Cisplatin by Binding to MicroRNA-142&lt;/title&gt;&lt;secondary-title&gt;Medical Science Monitor&lt;/secondary-title&gt;&lt;/titles&gt;&lt;volume&gt;26&lt;/volume&gt;&lt;dates&gt;&lt;year&gt;2020&lt;/year&gt;&lt;/dates&gt;&lt;isbn&gt;1643-3750&lt;/isbn&gt;&lt;accession-num&gt;32155139&lt;/accession-num&gt;&lt;urls&gt;&lt;/urls&gt;&lt;electronic-resource-num&gt;10.12659/msm.921594&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2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MSC-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Style w:val="markedcontent"/>
                <w:rFonts w:ascii="Times New Roman" w:hAnsi="Times New Roman" w:cs="Times New Roman"/>
                <w:color w:val="000000" w:themeColor="text1"/>
                <w:sz w:val="20"/>
                <w:szCs w:val="20"/>
              </w:rPr>
              <w:t>OS</w:t>
            </w:r>
            <w:r w:rsidRPr="00C20B21">
              <w:rPr>
                <w:rFonts w:ascii="Times New Roman" w:hAnsi="Times New Roman" w:cs="Times New Roman"/>
                <w:color w:val="000000" w:themeColor="text1"/>
                <w:sz w:val="20"/>
                <w:szCs w:val="20"/>
              </w:rPr>
              <w:t xml:space="preserve"> tissues:45</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45</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 xml:space="preserve">miR-142/PI3K/AKT </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lience MSC-AS1 made OS cells more sensitive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u&lt;/Author&gt;&lt;Year&gt;2020&lt;/Year&gt;&lt;RecNum&gt;304&lt;/RecNum&gt;&lt;DisplayText&gt;[23]&lt;/DisplayText&gt;&lt;record&gt;&lt;rec-number&gt;304&lt;/rec-number&gt;&lt;foreign-keys&gt;&lt;key app="EN" db-id="e20f0zxe22rs2nesxt35w0wifz0rpfe95s9a" timestamp="0"&gt;304&lt;/key&gt;&lt;/foreign-keys&gt;&lt;ref-type name="Journal Article"&gt;17&lt;/ref-type&gt;&lt;contributors&gt;&lt;authors&gt;&lt;author&gt;Liu, L.&lt;/author&gt;&lt;author&gt;Wang, S.&lt;/author&gt;&lt;/authors&gt;&lt;/contributors&gt;&lt;auth-address&gt;Department of Surgery, Huaihe Hospital of Henan University, Kaifeng 475000, Henan, People&amp;apos;s Republic of China.&lt;/auth-address&gt;&lt;titles&gt;&lt;title&gt;Long Non-Coding RNA OIP5-AS1 Knockdown Enhances CDDP Sensitivity in Osteosarcoma via miR-377-3p/FOSL2 Axis&lt;/title&gt;&lt;secondary-title&gt;Onco Targets Ther&lt;/secondary-title&gt;&lt;/titles&gt;&lt;pages&gt;3853-3866&lt;/pages&gt;&lt;volume&gt;13&lt;/volume&gt;&lt;edition&gt;2020/05/23&lt;/edition&gt;&lt;keywords&gt;&lt;keyword&gt;CDDP resistance&lt;/keyword&gt;&lt;keyword&gt;Fosl2&lt;/keyword&gt;&lt;keyword&gt;lncRNA OIP5-AS1&lt;/keyword&gt;&lt;keyword&gt;miR-377-3p&lt;/keyword&gt;&lt;keyword&gt;osteosarcoma&lt;/keyword&gt;&lt;/keywords&gt;&lt;dates&gt;&lt;year&gt;2020&lt;/year&gt;&lt;/dates&gt;&lt;isbn&gt;1178-6930 (Print)&amp;#xD;1178-6930 (Linking)&lt;/isbn&gt;&lt;accession-num&gt;32440152&lt;/accession-num&gt;&lt;urls&gt;&lt;related-urls&gt;&lt;url&gt;https://www.ncbi.nlm.nih.gov/pubmed/32440152&lt;/url&gt;&lt;/related-urls&gt;&lt;/urls&gt;&lt;custom2&gt;PMC7213903&lt;/custom2&gt;&lt;electronic-resource-num&gt;10.2147/OTT.S232918&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2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OIP5-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resistant OS tissue: 3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cisplatin-sensitive OS tissue: 17 </w:t>
            </w:r>
          </w:p>
        </w:tc>
        <w:tc>
          <w:tcPr>
            <w:tcW w:w="1985" w:type="dxa"/>
            <w:tcBorders>
              <w:top w:val="nil"/>
              <w:left w:val="nil"/>
              <w:bottom w:val="nil"/>
              <w:right w:val="nil"/>
            </w:tcBorders>
            <w:shd w:val="clear" w:color="auto" w:fill="auto"/>
            <w:vAlign w:val="center"/>
          </w:tcPr>
          <w:p w:rsidR="0070504D" w:rsidRPr="007632D5" w:rsidRDefault="008217EA" w:rsidP="0070504D">
            <w:pPr>
              <w:spacing w:line="276" w:lineRule="auto"/>
              <w:cnfStyle w:val="000000100000"/>
              <w:rPr>
                <w:rFonts w:ascii="Times New Roman" w:hAnsi="Times New Roman" w:cs="Times New Roman"/>
                <w:bCs/>
                <w:color w:val="000000" w:themeColor="text1"/>
                <w:sz w:val="20"/>
                <w:szCs w:val="20"/>
              </w:rPr>
            </w:pPr>
            <w:r w:rsidRPr="007632D5">
              <w:rPr>
                <w:rFonts w:ascii="Times New Roman" w:hAnsi="Times New Roman" w:cs="Times New Roman"/>
                <w:bCs/>
                <w:noProof/>
                <w:sz w:val="20"/>
                <w:szCs w:val="20"/>
              </w:rPr>
              <w:t>miR-377-3p/FOSL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OIP5-AS1 positively modulated FOSL2 expression to decrease cisplatin sensitivity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G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Gu&lt;/Author&gt;&lt;Year&gt;2020&lt;/Year&gt;&lt;RecNum&gt;305&lt;/RecNum&gt;&lt;DisplayText&gt;[24]&lt;/DisplayText&gt;&lt;record&gt;&lt;rec-number&gt;305&lt;/rec-number&gt;&lt;foreign-keys&gt;&lt;key app="EN" db-id="e20f0zxe22rs2nesxt35w0wifz0rpfe95s9a" timestamp="0"&gt;305&lt;/key&gt;&lt;/foreign-keys&gt;&lt;ref-type name="Journal Article"&gt;17&lt;/ref-type&gt;&lt;contributors&gt;&lt;authors&gt;&lt;author&gt;Gu, Zenghui&lt;/author&gt;&lt;author&gt;Zhou, Yuanxi&lt;/author&gt;&lt;author&gt;Cao, Chenye&lt;/author&gt;&lt;author&gt;Wang, Xinqiang&lt;/author&gt;&lt;author&gt;Wu, Liangbang&lt;/author&gt;&lt;author&gt;Ye, Zhaoming&lt;/author&gt;&lt;/authors&gt;&lt;/contributors&gt;&lt;titles&gt;&lt;title&gt;TFAP2C-mediated LINC00922 signaling underpins doxorubicin-resistant osteosarcoma&lt;/title&gt;&lt;secondary-title&gt;Biomedicine &amp;amp; Pharmacotherapy&lt;/secondary-title&gt;&lt;/titles&gt;&lt;volume&gt;129&lt;/volume&gt;&lt;section&gt;110363&lt;/section&gt;&lt;dates&gt;&lt;year&gt;2020&lt;/year&gt;&lt;/dates&gt;&lt;isbn&gt;07533322&lt;/isbn&gt;&lt;accession-num&gt;32563982&lt;/accession-num&gt;&lt;urls&gt;&lt;/urls&gt;&lt;electronic-resource-num&gt;10.1016/j.biopha.2020.110363&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2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INC0092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array</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Style w:val="markedcontent"/>
                <w:rFonts w:ascii="Times New Roman" w:hAnsi="Times New Roman" w:cs="Times New Roman"/>
                <w:color w:val="000000" w:themeColor="text1"/>
                <w:sz w:val="20"/>
                <w:szCs w:val="20"/>
              </w:rPr>
              <w:t>OS</w:t>
            </w:r>
            <w:r w:rsidRPr="00C20B21">
              <w:rPr>
                <w:rFonts w:ascii="Times New Roman" w:hAnsi="Times New Roman" w:cs="Times New Roman"/>
                <w:color w:val="000000" w:themeColor="text1"/>
                <w:sz w:val="20"/>
                <w:szCs w:val="20"/>
              </w:rPr>
              <w:t xml:space="preserve"> tissues:40</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40</w:t>
            </w:r>
          </w:p>
        </w:tc>
        <w:tc>
          <w:tcPr>
            <w:tcW w:w="1985" w:type="dxa"/>
            <w:tcBorders>
              <w:top w:val="nil"/>
              <w:left w:val="nil"/>
              <w:bottom w:val="nil"/>
              <w:right w:val="nil"/>
            </w:tcBorders>
            <w:shd w:val="clear" w:color="auto" w:fill="auto"/>
            <w:vAlign w:val="center"/>
          </w:tcPr>
          <w:p w:rsidR="0070504D" w:rsidRPr="007632D5" w:rsidRDefault="00A32AFE"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eastAsia="CharisSIL" w:hAnsi="Times New Roman" w:cs="Times New Roman" w:hint="eastAsia"/>
                <w:color w:val="000000" w:themeColor="text1"/>
                <w:sz w:val="20"/>
                <w:szCs w:val="20"/>
              </w:rPr>
              <w:t>mi</w:t>
            </w:r>
            <w:r w:rsidRPr="007632D5">
              <w:rPr>
                <w:rFonts w:ascii="Times New Roman" w:eastAsia="CharisSIL" w:hAnsi="Times New Roman" w:cs="Times New Roman"/>
                <w:color w:val="000000" w:themeColor="text1"/>
                <w:sz w:val="20"/>
                <w:szCs w:val="20"/>
              </w:rPr>
              <w:t>R-424-5</w:t>
            </w:r>
            <w:r w:rsidRPr="007632D5">
              <w:rPr>
                <w:rFonts w:ascii="Times New Roman" w:eastAsia="CharisSIL" w:hAnsi="Times New Roman" w:cs="Times New Roman" w:hint="eastAsia"/>
                <w:color w:val="000000" w:themeColor="text1"/>
                <w:sz w:val="20"/>
                <w:szCs w:val="20"/>
              </w:rPr>
              <w:t>p/</w:t>
            </w:r>
            <w:r w:rsidR="0070504D" w:rsidRPr="007632D5">
              <w:rPr>
                <w:rFonts w:ascii="Times New Roman" w:eastAsia="CharisSIL" w:hAnsi="Times New Roman" w:cs="Times New Roman"/>
                <w:color w:val="000000" w:themeColor="text1"/>
                <w:sz w:val="20"/>
                <w:szCs w:val="20"/>
              </w:rPr>
              <w:t>TFAP2C</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INC00922 accelerated OS doxorubicin-resistanc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Su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lastRenderedPageBreak/>
              <w:fldChar w:fldCharType="begin"/>
            </w:r>
            <w:r w:rsidR="0070504D" w:rsidRPr="00C20B21">
              <w:rPr>
                <w:rFonts w:ascii="Times New Roman" w:hAnsi="Times New Roman" w:cs="Times New Roman"/>
                <w:color w:val="000000" w:themeColor="text1"/>
                <w:sz w:val="20"/>
                <w:szCs w:val="20"/>
              </w:rPr>
              <w:instrText xml:space="preserve"> ADDIN EN.CITE &lt;EndNote&gt;&lt;Cite&gt;&lt;Author&gt;Sun&lt;/Author&gt;&lt;Year&gt;2020&lt;/Year&gt;&lt;RecNum&gt;306&lt;/RecNum&gt;&lt;DisplayText&gt;[25]&lt;/DisplayText&gt;&lt;record&gt;&lt;rec-number&gt;306&lt;/rec-number&gt;&lt;foreign-keys&gt;&lt;key app="EN" db-id="e20f0zxe22rs2nesxt35w0wifz0rpfe95s9a" timestamp="0"&gt;306&lt;/key&gt;&lt;/foreign-keys&gt;&lt;ref-type name="Journal Article"&gt;17&lt;/ref-type&gt;&lt;contributors&gt;&lt;authors&gt;&lt;author&gt;Sun, Xingxing&lt;/author&gt;&lt;author&gt;Tian, Cong&lt;/author&gt;&lt;author&gt;Zhang, Hui&lt;/author&gt;&lt;author&gt;Han, Kun&lt;/author&gt;&lt;author&gt;Zhou, Meixiang&lt;/author&gt;&lt;author&gt;Gan, Zhihua&lt;/author&gt;&lt;author&gt;Zhu, Hongling&lt;/author&gt;&lt;author&gt;Min, Daliu&lt;/author&gt;&lt;/authors&gt;&lt;/contributors&gt;&lt;titles&gt;&lt;title&gt;Long noncoding RNA OIP5-AS1 mediates resistance to doxorubicin by regulating miR-137-3p/PTN axis in osteosarcoma&lt;/title&gt;&lt;secondary-title&gt;Biomedicine &amp;amp; Pharmacotherapy&lt;/secondary-title&gt;&lt;/titles&gt;&lt;volume&gt;128&lt;/volume&gt;&lt;section&gt;110201&lt;/section&gt;&lt;dates&gt;&lt;year&gt;2020&lt;/year&gt;&lt;/dates&gt;&lt;isbn&gt;07533322&lt;/isbn&gt;&lt;accession-num&gt; 32460190&lt;/accession-num&gt;&lt;urls&gt;&lt;/urls&gt;&lt;electronic-resource-num&gt;10.1016/j.biopha.2020.110201&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2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lastRenderedPageBreak/>
              <w:t>humans</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lncRNA OIP5-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Style w:val="markedcontent"/>
                <w:rFonts w:ascii="Times New Roman" w:hAnsi="Times New Roman" w:cs="Times New Roman"/>
                <w:color w:val="000000" w:themeColor="text1"/>
                <w:sz w:val="20"/>
                <w:szCs w:val="20"/>
              </w:rPr>
              <w:t xml:space="preserve">OS </w:t>
            </w:r>
            <w:r w:rsidRPr="00C20B21">
              <w:rPr>
                <w:rFonts w:ascii="Times New Roman" w:hAnsi="Times New Roman" w:cs="Times New Roman"/>
                <w:color w:val="000000" w:themeColor="text1"/>
                <w:sz w:val="20"/>
                <w:szCs w:val="20"/>
              </w:rPr>
              <w:t>tissues:56</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normal tissues:16</w:t>
            </w:r>
          </w:p>
        </w:tc>
        <w:tc>
          <w:tcPr>
            <w:tcW w:w="1985" w:type="dxa"/>
            <w:tcBorders>
              <w:top w:val="nil"/>
              <w:left w:val="nil"/>
              <w:bottom w:val="nil"/>
              <w:right w:val="nil"/>
            </w:tcBorders>
            <w:shd w:val="clear" w:color="auto" w:fill="auto"/>
            <w:vAlign w:val="center"/>
          </w:tcPr>
          <w:p w:rsidR="0070504D" w:rsidRPr="007632D5" w:rsidRDefault="00F56BAC" w:rsidP="0070504D">
            <w:pPr>
              <w:spacing w:line="276" w:lineRule="auto"/>
              <w:cnfStyle w:val="000000100000"/>
              <w:rPr>
                <w:rFonts w:ascii="Times New Roman" w:hAnsi="Times New Roman" w:cs="Times New Roman"/>
                <w:color w:val="000000" w:themeColor="text1"/>
                <w:sz w:val="20"/>
                <w:szCs w:val="20"/>
              </w:rPr>
            </w:pPr>
            <w:bookmarkStart w:id="1" w:name="_Hlk98775718"/>
            <w:r w:rsidRPr="007632D5">
              <w:rPr>
                <w:rFonts w:ascii="Times New Roman" w:hAnsi="Times New Roman" w:cs="Times New Roman" w:hint="eastAsia"/>
                <w:color w:val="000000" w:themeColor="text1"/>
                <w:sz w:val="20"/>
                <w:szCs w:val="20"/>
              </w:rPr>
              <w:lastRenderedPageBreak/>
              <w:t>mi</w:t>
            </w:r>
            <w:r w:rsidRPr="007632D5">
              <w:rPr>
                <w:rFonts w:ascii="Times New Roman" w:hAnsi="Times New Roman" w:cs="Times New Roman"/>
                <w:color w:val="000000" w:themeColor="text1"/>
                <w:sz w:val="20"/>
                <w:szCs w:val="20"/>
              </w:rPr>
              <w:t>R-137-3</w:t>
            </w:r>
            <w:r w:rsidRPr="007632D5">
              <w:rPr>
                <w:rFonts w:ascii="Times New Roman" w:hAnsi="Times New Roman" w:cs="Times New Roman" w:hint="eastAsia"/>
                <w:color w:val="000000" w:themeColor="text1"/>
                <w:sz w:val="20"/>
                <w:szCs w:val="20"/>
              </w:rPr>
              <w:t>p</w:t>
            </w:r>
            <w:r w:rsidRPr="007632D5">
              <w:rPr>
                <w:rFonts w:ascii="Times New Roman" w:hAnsi="Times New Roman" w:cs="Times New Roman"/>
                <w:color w:val="000000" w:themeColor="text1"/>
                <w:sz w:val="20"/>
                <w:szCs w:val="20"/>
              </w:rPr>
              <w:t>/PTN</w:t>
            </w:r>
            <w:bookmarkEnd w:id="1"/>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LncRNA OIP5-AS1 promotes resistance to doxorubicin by </w:t>
            </w:r>
            <w:r w:rsidRPr="00C20B21">
              <w:rPr>
                <w:rFonts w:ascii="Times New Roman" w:hAnsi="Times New Roman" w:cs="Times New Roman"/>
                <w:color w:val="000000" w:themeColor="text1"/>
                <w:sz w:val="20"/>
                <w:szCs w:val="20"/>
              </w:rPr>
              <w:lastRenderedPageBreak/>
              <w:t>regulating miR-137-3p/PTN axis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lastRenderedPageBreak/>
              <w:t>6</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Me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Meng&lt;/Author&gt;&lt;Year&gt;2020&lt;/Year&gt;&lt;RecNum&gt;307&lt;/RecNum&gt;&lt;DisplayText&gt;[26]&lt;/DisplayText&gt;&lt;record&gt;&lt;rec-number&gt;307&lt;/rec-number&gt;&lt;foreign-keys&gt;&lt;key app="EN" db-id="e20f0zxe22rs2nesxt35w0wifz0rpfe95s9a" timestamp="0"&gt;307&lt;/key&gt;&lt;/foreign-keys&gt;&lt;ref-type name="Journal Article"&gt;17&lt;/ref-type&gt;&lt;contributors&gt;&lt;authors&gt;&lt;author&gt;Meng, Yibin&lt;/author&gt;&lt;author&gt;Hao, Dingjun&lt;/author&gt;&lt;author&gt;Huang, Yunfei&lt;/author&gt;&lt;author&gt;Jia, Shuaijun&lt;/author&gt;&lt;author&gt;Zhang, Jianan&lt;/author&gt;&lt;author&gt;He, Xirui&lt;/author&gt;&lt;author&gt;Sun, Liang&lt;/author&gt;&lt;author&gt;Liu, Deyin&lt;/author&gt;&lt;/authors&gt;&lt;/contributors&gt;&lt;titles&gt;&lt;title&gt;Positive feedback loop SP1/MIR17HG/miR-130a-3p promotes osteosarcoma proliferation and cisplatin resistance&lt;/title&gt;&lt;secondary-title&gt;Biochemical and Biophysical Research Communications&lt;/secondary-title&gt;&lt;/titles&gt;&lt;pages&gt;739-745&lt;/pages&gt;&lt;volume&gt;521&lt;/volume&gt;&lt;number&gt;3&lt;/number&gt;&lt;section&gt;739&lt;/section&gt;&lt;dates&gt;&lt;year&gt;2020&lt;/year&gt;&lt;/dates&gt;&lt;isbn&gt;0006291X&lt;/isbn&gt;&lt;accession-num&gt;31706574&lt;/accession-num&gt;&lt;urls&gt;&lt;/urls&gt;&lt;electronic-resource-num&gt;10.1016/j.bbrc.2019.10.180&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2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teoblastic/ chondroblastic/ fibroblastic/ mixed 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MIR17HG</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Style w:val="markedcontent"/>
                <w:rFonts w:ascii="Times New Roman" w:hAnsi="Times New Roman" w:cs="Times New Roman"/>
                <w:color w:val="000000" w:themeColor="text1"/>
                <w:sz w:val="20"/>
                <w:szCs w:val="20"/>
              </w:rPr>
              <w:t>OS</w:t>
            </w:r>
            <w:r w:rsidRPr="00C20B21">
              <w:rPr>
                <w:rFonts w:ascii="Times New Roman" w:hAnsi="Times New Roman" w:cs="Times New Roman"/>
                <w:color w:val="000000" w:themeColor="text1"/>
                <w:sz w:val="20"/>
                <w:szCs w:val="20"/>
              </w:rPr>
              <w:t xml:space="preserve"> tissues:40</w:t>
            </w:r>
          </w:p>
          <w:p w:rsidR="0070504D" w:rsidRPr="00C20B21" w:rsidRDefault="0070504D" w:rsidP="0070504D">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15 osteoblastic, 10 chondroblastic, 9 fibroblastic and 6 mixed 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40</w:t>
            </w:r>
          </w:p>
        </w:tc>
        <w:tc>
          <w:tcPr>
            <w:tcW w:w="1985" w:type="dxa"/>
            <w:tcBorders>
              <w:top w:val="nil"/>
              <w:left w:val="nil"/>
              <w:bottom w:val="nil"/>
              <w:right w:val="nil"/>
            </w:tcBorders>
            <w:shd w:val="clear" w:color="auto" w:fill="auto"/>
            <w:vAlign w:val="center"/>
          </w:tcPr>
          <w:p w:rsidR="0070504D" w:rsidRPr="007632D5" w:rsidRDefault="00F56BAC"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hint="eastAsia"/>
                <w:color w:val="000000" w:themeColor="text1"/>
                <w:sz w:val="20"/>
                <w:szCs w:val="20"/>
              </w:rPr>
              <w:t>mi</w:t>
            </w:r>
            <w:r w:rsidRPr="007632D5">
              <w:rPr>
                <w:rFonts w:ascii="Times New Roman" w:hAnsi="Times New Roman" w:cs="Times New Roman"/>
                <w:color w:val="000000" w:themeColor="text1"/>
                <w:sz w:val="20"/>
                <w:szCs w:val="20"/>
              </w:rPr>
              <w:t>R-130</w:t>
            </w:r>
            <w:r w:rsidRPr="007632D5">
              <w:rPr>
                <w:rFonts w:ascii="Times New Roman" w:hAnsi="Times New Roman" w:cs="Times New Roman" w:hint="eastAsia"/>
                <w:color w:val="000000" w:themeColor="text1"/>
                <w:sz w:val="20"/>
                <w:szCs w:val="20"/>
              </w:rPr>
              <w:t>a</w:t>
            </w:r>
            <w:r w:rsidRPr="007632D5">
              <w:rPr>
                <w:rFonts w:ascii="Times New Roman" w:hAnsi="Times New Roman" w:cs="Times New Roman"/>
                <w:color w:val="000000" w:themeColor="text1"/>
                <w:sz w:val="20"/>
                <w:szCs w:val="20"/>
              </w:rPr>
              <w:t>-3</w:t>
            </w:r>
            <w:r w:rsidRPr="007632D5">
              <w:rPr>
                <w:rFonts w:ascii="Times New Roman" w:hAnsi="Times New Roman" w:cs="Times New Roman" w:hint="eastAsia"/>
                <w:color w:val="000000" w:themeColor="text1"/>
                <w:sz w:val="20"/>
                <w:szCs w:val="20"/>
              </w:rPr>
              <w:t>p</w:t>
            </w:r>
            <w:r w:rsidRPr="007632D5">
              <w:rPr>
                <w:rFonts w:ascii="Times New Roman" w:hAnsi="Times New Roman" w:cs="Times New Roman"/>
                <w:color w:val="000000" w:themeColor="text1"/>
                <w:sz w:val="20"/>
                <w:szCs w:val="20"/>
              </w:rPr>
              <w:t>/</w:t>
            </w:r>
            <w:r w:rsidR="0070504D" w:rsidRPr="007632D5">
              <w:rPr>
                <w:rFonts w:ascii="Times New Roman" w:hAnsi="Times New Roman" w:cs="Times New Roman"/>
                <w:color w:val="000000" w:themeColor="text1"/>
                <w:sz w:val="20"/>
                <w:szCs w:val="20"/>
              </w:rPr>
              <w:t>SP1</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7HG promoted the</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roliferation, invasion and cisplatin resistance of OS cells in vitro.</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918"/>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ang&lt;/Author&gt;&lt;Year&gt;2019&lt;/Year&gt;&lt;RecNum&gt;308&lt;/RecNum&gt;&lt;DisplayText&gt;[27]&lt;/DisplayText&gt;&lt;record&gt;&lt;rec-number&gt;308&lt;/rec-number&gt;&lt;foreign-keys&gt;&lt;key app="EN" db-id="e20f0zxe22rs2nesxt35w0wifz0rpfe95s9a" timestamp="0"&gt;308&lt;/key&gt;&lt;/foreign-keys&gt;&lt;ref-type name="Journal Article"&gt;17&lt;/ref-type&gt;&lt;contributors&gt;&lt;authors&gt;&lt;author&gt;Liang, Ridong&lt;/author&gt;&lt;author&gt;Liu, Zezheng&lt;/author&gt;&lt;author&gt;Chen, Zhixu&lt;/author&gt;&lt;author&gt;Yang, Yang&lt;/author&gt;&lt;author&gt;Li, Yuejun&lt;/author&gt;&lt;author&gt;Cui, Zhifei&lt;/author&gt;&lt;author&gt;Chen, Ajuan&lt;/author&gt;&lt;author&gt;Long, Zhenxue&lt;/author&gt;&lt;author&gt;Chen, Jinbin&lt;/author&gt;&lt;author&gt;Lu, Jiachun&lt;/author&gt;&lt;author&gt;Huang, Bin&lt;/author&gt;&lt;author&gt;Li, Qingchu&lt;/author&gt;&lt;/authors&gt;&lt;/contributors&gt;&lt;titles&gt;&lt;title&gt;Long noncoding RNA DNAJC3-AS1 promotes osteosarcoma progression via its sense-cognate gene DNAJC3&lt;/title&gt;&lt;secondary-title&gt;Cancer Medicine&lt;/secondary-title&gt;&lt;/titles&gt;&lt;pages&gt;761-772&lt;/pages&gt;&lt;volume&gt;8&lt;/volume&gt;&lt;number&gt;2&lt;/number&gt;&lt;section&gt;761&lt;/section&gt;&lt;dates&gt;&lt;year&gt;2019&lt;/year&gt;&lt;/dates&gt;&lt;isbn&gt;20457634&lt;/isbn&gt;&lt;accession-num&gt; 30652414&lt;/accession-num&gt;&lt;urls&gt;&lt;/urls&gt;&lt;electronic-resource-num&gt;10.1002/cam4.1955&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2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teoblastoma/other 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DNAJC3‐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s: 30</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19 osteoblastoma and 11 other 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 3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DNAJC3</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NAJC3‐AS1 reduced sensitivity of O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918"/>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Sh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Shi&lt;/Author&gt;&lt;Year&gt;2020&lt;/Year&gt;&lt;RecNum&gt;650&lt;/RecNum&gt;&lt;DisplayText&gt;[28]&lt;/DisplayText&gt;&lt;record&gt;&lt;rec-number&gt;650&lt;/rec-number&gt;&lt;foreign-keys&gt;&lt;key app="EN" db-id="x92e2adr8rvpf4edsavx00s5zsd0r2p0zxer" timestamp="1638778454"&gt;650&lt;/key&gt;&lt;key app="ENWeb" db-id=""&gt;0&lt;/key&gt;&lt;/foreign-keys&gt;&lt;ref-type name="Journal Article"&gt;17&lt;/ref-type&gt;&lt;contributors&gt;&lt;authors&gt;&lt;author&gt;Shi, Jiyuan&lt;/author&gt;&lt;author&gt;Fu, Qiang&lt;/author&gt;&lt;author&gt;Yang, Pei&lt;/author&gt;&lt;author&gt;Yi, Zhi&lt;/author&gt;&lt;author&gt;Liu, Shizhang&lt;/author&gt;&lt;author&gt;Wang, Kunzheng&lt;/author&gt;&lt;/authors&gt;&lt;/contributors&gt;&lt;titles&gt;&lt;title&gt;Long noncoding&amp;#xD; RNA PWRN1&amp;#xD; is lowly expressed in osteosarcoma and modulates cancer proliferation and migration by targeting&amp;#xD; hsa‐miR&amp;#xD; ‐214‐5p&lt;/title&gt;&lt;secondary-title&gt;IUBMB Life&lt;/secondary-title&gt;&lt;/titles&gt;&lt;periodical&gt;&lt;full-title&gt;IUBMB Life&lt;/full-title&gt;&lt;/periodical&gt;&lt;pages&gt;2444-2453&lt;/pages&gt;&lt;volume&gt;72&lt;/volume&gt;&lt;number&gt;11&lt;/number&gt;&lt;section&gt;2444&lt;/section&gt;&lt;dates&gt;&lt;year&gt;2020&lt;/year&gt;&lt;/dates&gt;&lt;isbn&gt;1521-6543&amp;#xD;1521-6551&lt;/isbn&gt;&lt;urls&gt;&lt;/urls&gt;&lt;electronic-resource-num&gt;10.1002/iub.2370&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2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PWRN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 54</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 54</w:t>
            </w:r>
          </w:p>
        </w:tc>
        <w:tc>
          <w:tcPr>
            <w:tcW w:w="1985" w:type="dxa"/>
            <w:tcBorders>
              <w:top w:val="nil"/>
              <w:left w:val="nil"/>
              <w:bottom w:val="nil"/>
              <w:right w:val="nil"/>
            </w:tcBorders>
            <w:shd w:val="clear" w:color="auto" w:fill="auto"/>
            <w:vAlign w:val="center"/>
          </w:tcPr>
          <w:p w:rsidR="0070504D" w:rsidRPr="007632D5" w:rsidRDefault="00F56BAC"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214-5p</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WRN1 overexpression inhibited cisplatin chemoresistance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trHeight w:val="162"/>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u&lt;/Author&gt;&lt;Year&gt;2020&lt;/Year&gt;&lt;RecNum&gt;310&lt;/RecNum&gt;&lt;DisplayText&gt;[29]&lt;/DisplayText&gt;&lt;record&gt;&lt;rec-number&gt;310&lt;/rec-number&gt;&lt;foreign-keys&gt;&lt;key app="EN" db-id="e20f0zxe22rs2nesxt35w0wifz0rpfe95s9a" timestamp="0"&gt;310&lt;/key&gt;&lt;/foreign-keys&gt;&lt;ref-type name="Journal Article"&gt;17&lt;/ref-type&gt;&lt;contributors&gt;&lt;authors&gt;&lt;author&gt;Zhu, Kewei&lt;/author&gt;&lt;author&gt;Yuan, Yang&lt;/author&gt;&lt;author&gt;Wen, Jie&lt;/author&gt;&lt;author&gt;Chen, Ding&lt;/author&gt;&lt;author&gt;Zhu, Weihong&lt;/author&gt;&lt;author&gt;Ouyang, Zhengxiao&lt;/author&gt;&lt;author&gt;Wang, Wanchun&lt;/author&gt;&lt;/authors&gt;&lt;/contributors&gt;&lt;auth-address&gt;Department of Orthopedics, The Second Xiangya Hospital, Central South University, Changsha, Hunan 410011, China.&amp;#xD;Department of Orthopedics, Xiangya Changde Hospital, Changde, Hunan 415000, China.&amp;#xD;Department of Pediatric Orthopedics, Hunan Provincial Peoples&amp;apos; Hospital, Changsha, Hunan 410006, China.&lt;/auth-address&gt;&lt;titles&gt;&lt;title&gt;LncRNA Sox2OT-V7 promotes doxorubicin-induced autophagy and chemoresistance in osteosarcoma via tumor-suppressive miR-142/miR-22&lt;/title&gt;&lt;secondary-title&gt;Aging&lt;/secondary-title&gt;&lt;alt-title&gt;Aging (Albany NY)&lt;/alt-title&gt;&lt;/titles&gt;&lt;pages&gt;6644-6666&lt;/pages&gt;&lt;volume&gt;12&lt;/volume&gt;&lt;number&gt;8&lt;/number&gt;&lt;dates&gt;&lt;year&gt;2020&lt;/year&gt;&lt;/dates&gt;&lt;isbn&gt;1945-4589&lt;/isbn&gt;&lt;accession-num&gt;32302291&lt;/accession-num&gt;&lt;urls&gt;&lt;related-urls&gt;&lt;url&gt;https://pubmed.ncbi.nlm.nih.gov/32302291&lt;/url&gt;&lt;/related-urls&gt;&lt;/urls&gt;&lt;electronic-resource-num&gt;10.18632/aging.103004&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2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Sox2OT-V7</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 32</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 32</w:t>
            </w:r>
          </w:p>
        </w:tc>
        <w:tc>
          <w:tcPr>
            <w:tcW w:w="1985" w:type="dxa"/>
            <w:tcBorders>
              <w:top w:val="nil"/>
              <w:left w:val="nil"/>
              <w:bottom w:val="nil"/>
              <w:right w:val="nil"/>
            </w:tcBorders>
            <w:shd w:val="clear" w:color="auto" w:fill="auto"/>
            <w:vAlign w:val="center"/>
          </w:tcPr>
          <w:p w:rsidR="0070504D" w:rsidRPr="007632D5" w:rsidRDefault="00F47699"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eastAsiaTheme="minorEastAsia" w:hAnsi="Times New Roman" w:cs="Times New Roman"/>
                <w:bCs/>
                <w:color w:val="000000"/>
                <w:sz w:val="20"/>
                <w:szCs w:val="20"/>
              </w:rPr>
              <w:t>miR-142/miR-2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ox2OT-V7 promotes doxorubicin-induced chemoresistanc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e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Wen&lt;/Author&gt;&lt;Year&gt;2020&lt;/Year&gt;&lt;RecNum&gt;311&lt;/RecNum&gt;&lt;DisplayText&gt;[30]&lt;/DisplayText&gt;&lt;record&gt;&lt;rec-number&gt;311&lt;/rec-number&gt;&lt;foreign-keys&gt;&lt;key app="EN" db-id="e20f0zxe22rs2nesxt35w0wifz0rpfe95s9a" timestamp="0"&gt;311&lt;/key&gt;&lt;/foreign-keys&gt;&lt;ref-type name="Journal Article"&gt;17&lt;/ref-type&gt;&lt;contributors&gt;&lt;authors&gt;&lt;author&gt;Wen, Ji-Feng&lt;/author&gt;&lt;author&gt;Jiang, Yong-Qing&lt;/author&gt;&lt;author&gt;Li, Chao&lt;/author&gt;&lt;author&gt;Dai, Xian-Kui&lt;/author&gt;&lt;author&gt;Wu, Tong&lt;/author&gt;&lt;author&gt;Yin, Wen-Zhe&lt;/author&gt;&lt;/authors&gt;&lt;/contributors&gt;&lt;titles&gt;&lt;title&gt;LncRNA-SARCC sensitizes osteosarcoma to cisplatin through the miR-143-mediated glycolysis inhibition by targeting Hexokinase 2&lt;/title&gt;&lt;secondary-title&gt;Cancer Biomarkers&lt;/secondary-title&gt;&lt;/titles&gt;&lt;pages&gt;231-246&lt;/pages&gt;&lt;volume&gt;28&lt;/volume&gt;&lt;number&gt;2&lt;/number&gt;&lt;section&gt;231&lt;/section&gt;&lt;dates&gt;&lt;year&gt;2020&lt;/year&gt;&lt;/dates&gt;&lt;isbn&gt;18758592&amp;#xD;15740153&lt;/isbn&gt;&lt;accession-num&gt;32508321&lt;/accession-num&gt;&lt;urls&gt;&lt;/urls&gt;&lt;electronic-resource-num&gt;10.3233/cbm-191181&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3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SARCC</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sensitive OS tissue:20</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resistant OS tissue:20</w:t>
            </w:r>
          </w:p>
        </w:tc>
        <w:tc>
          <w:tcPr>
            <w:tcW w:w="1985" w:type="dxa"/>
            <w:tcBorders>
              <w:top w:val="nil"/>
              <w:left w:val="nil"/>
              <w:bottom w:val="nil"/>
              <w:right w:val="nil"/>
            </w:tcBorders>
            <w:shd w:val="clear" w:color="auto" w:fill="auto"/>
            <w:vAlign w:val="center"/>
          </w:tcPr>
          <w:p w:rsidR="0070504D" w:rsidRPr="007632D5" w:rsidRDefault="00F56BAC"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143/</w:t>
            </w:r>
            <w:r w:rsidR="0070504D" w:rsidRPr="007632D5">
              <w:rPr>
                <w:rFonts w:ascii="Times New Roman" w:hAnsi="Times New Roman" w:cs="Times New Roman"/>
                <w:color w:val="000000" w:themeColor="text1"/>
                <w:sz w:val="20"/>
                <w:szCs w:val="20"/>
              </w:rPr>
              <w:t>Hexokinase 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SARCC sensitizes O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Wang&lt;/Author&gt;&lt;Year&gt;2017&lt;/Year&gt;&lt;RecNum&gt;312&lt;/RecNum&gt;&lt;DisplayText&gt;[31]&lt;/DisplayText&gt;&lt;record&gt;&lt;rec-number&gt;312&lt;/rec-number&gt;&lt;foreign-keys&gt;&lt;key app="EN" db-id="e20f0zxe22rs2nesxt35w0wifz0rpfe95s9a" timestamp="0"&gt;312&lt;/key&gt;&lt;/foreign-keys&gt;&lt;ref-type name="Journal Article"&gt;17&lt;/ref-type&gt;&lt;contributors&gt;&lt;authors&gt;&lt;author&gt;Wang, Zhengguang&lt;/author&gt;&lt;author&gt;Liu, Zhendong&lt;/author&gt;&lt;author&gt;Wu, Song&lt;/author&gt;&lt;/authors&gt;&lt;/contributors&gt;&lt;auth-address&gt;Department of Orthopaedics, The Third Xiangya Hospital, Central South University, Changsha, Hunan 410013, China.&lt;/auth-address&gt;&lt;titles&gt;&lt;title&gt;Long non-coding RNA CTA sensitizes osteosarcoma cells to doxorubicin through inhibition of autophagy&lt;/title&gt;&lt;secondary-title&gt;Oncotarget&lt;/secondary-title&gt;&lt;alt-title&gt;Oncotarget&lt;/alt-title&gt;&lt;/titles&gt;&lt;pages&gt;31465-31477&lt;/pages&gt;&lt;volume&gt;8&lt;/volume&gt;&lt;number&gt;19&lt;/number&gt;&lt;dates&gt;&lt;year&gt;2017&lt;/year&gt;&lt;/dates&gt;&lt;isbn&gt;1949-2553&lt;/isbn&gt;&lt;accession-num&gt;28415557&lt;/accession-num&gt;&lt;urls&gt;&lt;related-urls&gt;&lt;url&gt;https://pubmed.ncbi.nlm.nih.gov/28415557&lt;/url&gt;&lt;/related-urls&gt;&lt;/urls&gt;&lt;electronic-resource-num&gt;10.18632/oncotarget.16356&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3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CT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 3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 30</w:t>
            </w:r>
          </w:p>
        </w:tc>
        <w:tc>
          <w:tcPr>
            <w:tcW w:w="1985" w:type="dxa"/>
            <w:tcBorders>
              <w:top w:val="nil"/>
              <w:left w:val="nil"/>
              <w:bottom w:val="nil"/>
              <w:right w:val="nil"/>
            </w:tcBorders>
            <w:shd w:val="clear" w:color="auto" w:fill="auto"/>
            <w:vAlign w:val="center"/>
          </w:tcPr>
          <w:p w:rsidR="0070504D" w:rsidRPr="007632D5" w:rsidRDefault="00F47699"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210/ (</w:t>
            </w:r>
            <w:r w:rsidR="0070504D" w:rsidRPr="007632D5">
              <w:rPr>
                <w:rFonts w:ascii="Times New Roman" w:hAnsi="Times New Roman" w:cs="Times New Roman"/>
                <w:color w:val="000000" w:themeColor="text1"/>
                <w:sz w:val="20"/>
                <w:szCs w:val="20"/>
              </w:rPr>
              <w:t>p62</w:t>
            </w:r>
            <w:r w:rsidRPr="007632D5">
              <w:rPr>
                <w:rFonts w:ascii="Times New Roman" w:hAnsi="Times New Roman" w:cs="Times New Roman"/>
                <w:color w:val="000000" w:themeColor="text1"/>
                <w:sz w:val="20"/>
                <w:szCs w:val="20"/>
              </w:rPr>
              <w:t xml:space="preserve">, </w:t>
            </w:r>
            <w:r w:rsidR="0070504D" w:rsidRPr="007632D5">
              <w:rPr>
                <w:rFonts w:ascii="Times New Roman" w:hAnsi="Times New Roman" w:cs="Times New Roman"/>
                <w:color w:val="000000" w:themeColor="text1"/>
                <w:sz w:val="20"/>
                <w:szCs w:val="20"/>
              </w:rPr>
              <w:t>cleaved caspase 3</w:t>
            </w:r>
            <w:r w:rsidRPr="007632D5">
              <w:rPr>
                <w:rFonts w:ascii="Times New Roman" w:hAnsi="Times New Roman" w:cs="Times New Roman"/>
                <w:color w:val="000000" w:themeColor="text1"/>
                <w:sz w:val="20"/>
                <w:szCs w:val="20"/>
              </w:rPr>
              <w:t>&amp;</w:t>
            </w:r>
            <w:r w:rsidR="0070504D" w:rsidRPr="007632D5">
              <w:rPr>
                <w:rFonts w:ascii="Times New Roman" w:hAnsi="Times New Roman" w:cs="Times New Roman"/>
                <w:color w:val="000000" w:themeColor="text1"/>
                <w:sz w:val="20"/>
                <w:szCs w:val="20"/>
              </w:rPr>
              <w:t xml:space="preserve"> Bcl-2</w:t>
            </w: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CTA sensitizes OS cells to doxorubic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Guo</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Guo&lt;/Author&gt;&lt;Year&gt;2020&lt;/Year&gt;&lt;RecNum&gt;313&lt;/RecNum&gt;&lt;DisplayText&gt;[32]&lt;/DisplayText&gt;&lt;record&gt;&lt;rec-number&gt;313&lt;/rec-number&gt;&lt;foreign-keys&gt;&lt;key app="EN" db-id="e20f0zxe22rs2nesxt35w0wifz0rpfe95s9a" timestamp="0"&gt;313&lt;/key&gt;&lt;/foreign-keys&gt;&lt;ref-type name="Journal Article"&gt;17&lt;/ref-type&gt;&lt;contributors&gt;&lt;authors&gt;&lt;author&gt;Guo, Jiankuo&lt;/author&gt;&lt;author&gt;Dou, Dongmei&lt;/author&gt;&lt;author&gt;Zhang, Tianlun&lt;/author&gt;&lt;author&gt;Wang, Bo&lt;/author&gt;&lt;/authors&gt;&lt;/contributors&gt;&lt;titles&gt;&lt;title&gt;HOTAIR Promotes Cisplatin Resistance of Osteosarcoma Cells by Regulating Cell Proliferation, Invasion, and Apoptosis via miR-106a-5p/STAT3 Axis&lt;/title&gt;&lt;secondary-title&gt;Cell Transplantation&lt;/secondary-title&gt;&lt;/titles&gt;&lt;volume&gt;29&lt;/volume&gt;&lt;section&gt;096368972094844&lt;/section&gt;&lt;dates&gt;&lt;year&gt;2020&lt;/year&gt;&lt;/dates&gt;&lt;isbn&gt;0963-6897&amp;#xD;1555-3892&lt;/isbn&gt;&lt;accession-num&gt; 32757663&lt;/accession-num&gt;&lt;urls&gt;&lt;/urls&gt;&lt;electronic-resource-num&gt;10.1177/0963689720948447&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3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HOTAIR</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ensitive cases:20 resistant cases:20</w:t>
            </w:r>
          </w:p>
        </w:tc>
        <w:tc>
          <w:tcPr>
            <w:tcW w:w="1985" w:type="dxa"/>
            <w:tcBorders>
              <w:top w:val="nil"/>
              <w:left w:val="nil"/>
              <w:bottom w:val="nil"/>
              <w:right w:val="nil"/>
            </w:tcBorders>
            <w:shd w:val="clear" w:color="auto" w:fill="auto"/>
            <w:vAlign w:val="center"/>
          </w:tcPr>
          <w:p w:rsidR="0070504D" w:rsidRPr="007632D5" w:rsidRDefault="00F56BAC"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106a-5p/</w:t>
            </w:r>
            <w:r w:rsidR="0070504D" w:rsidRPr="007632D5">
              <w:rPr>
                <w:rFonts w:ascii="Times New Roman" w:hAnsi="Times New Roman" w:cs="Times New Roman"/>
                <w:color w:val="000000" w:themeColor="text1"/>
                <w:sz w:val="20"/>
                <w:szCs w:val="20"/>
              </w:rPr>
              <w:t>STAT3</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OTAIR enhanced cisplatin resistance of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Zho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ou&lt;/Author&gt;&lt;Year&gt;2018&lt;/Year&gt;&lt;RecNum&gt;314&lt;/RecNum&gt;&lt;DisplayText&gt;[33]&lt;/DisplayText&gt;&lt;record&gt;&lt;rec-number&gt;314&lt;/rec-number&gt;&lt;foreign-keys&gt;&lt;key app="EN" db-id="e20f0zxe22rs2nesxt35w0wifz0rpfe95s9a" timestamp="0"&gt;314&lt;/key&gt;&lt;/foreign-keys&gt;&lt;ref-type name="Journal Article"&gt;17&lt;/ref-type&gt;&lt;contributors&gt;&lt;authors&gt;&lt;author&gt;Zhou, Binghua&lt;/author&gt;&lt;author&gt;Li, Lijun&lt;/author&gt;&lt;author&gt;Li, Yajing&lt;/author&gt;&lt;author&gt;Sun, Huimin&lt;/author&gt;&lt;author&gt;Zeng, Changchun&lt;/author&gt;&lt;/authors&gt;&lt;/contributors&gt;&lt;titles&gt;&lt;title&gt;Long noncoding RNA SNHG12 mediates doxorubicin resistance of osteosarcoma via miR-320a/MCL1 axis&lt;/title&gt;&lt;secondary-title&gt;Biomedicine &amp;amp; Pharmacotherapy&lt;/secondary-title&gt;&lt;/titles&gt;&lt;pages&gt;850-857&lt;/pages&gt;&lt;volume&gt;106&lt;/volume&gt;&lt;section&gt;850&lt;/section&gt;&lt;dates&gt;&lt;year&gt;2018&lt;/year&gt;&lt;/dates&gt;&lt;isbn&gt;07533322&lt;/isbn&gt;&lt;accession-num&gt;30119255&lt;/accession-num&gt;&lt;urls&gt;&lt;/urls&gt;&lt;electronic-resource-num&gt;10.1016/j.biopha.2018.07.003&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3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SNHG1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ensitive cases:32 resistant cases:32</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320a/MCL1</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Knockdown of SNHG12 </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proved the sensitivity of doxorubic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ng&lt;/Author&gt;&lt;Year&gt;2015&lt;/Year&gt;&lt;RecNum&gt;315&lt;/RecNum&gt;&lt;DisplayText&gt;[34]&lt;/DisplayText&gt;&lt;record&gt;&lt;rec-number&gt;315&lt;/rec-number&gt;&lt;foreign-keys&gt;&lt;key app="EN" db-id="e20f0zxe22rs2nesxt35w0wifz0rpfe95s9a" timestamp="0"&gt;315&lt;/key&gt;&lt;/foreign-keys&gt;&lt;ref-type name="Journal Article"&gt;17&lt;/ref-type&gt;&lt;contributors&gt;&lt;authors&gt;&lt;author&gt;Zhang, Chun-Lin&lt;/author&gt;&lt;author&gt;Zhu, Kun-Peng&lt;/author&gt;&lt;author&gt;Shen, Guo-Qi&lt;/author&gt;&lt;author&gt;Zhu, Zhong-Sheng&lt;/author&gt;&lt;/authors&gt;&lt;/contributors&gt;&lt;titles&gt;&lt;title&gt;A long non-coding RNA contributes to doxorubicin resistance of osteosarcoma&lt;/title&gt;&lt;secondary-title&gt;Tumor Biology&lt;/secondary-title&gt;&lt;/titles&gt;&lt;pages&gt;2737-2748&lt;/pages&gt;&lt;volume&gt;37&lt;/volume&gt;&lt;number&gt;2&lt;/number&gt;&lt;section&gt;2737&lt;/section&gt;&lt;dates&gt;&lt;year&gt;2015&lt;/year&gt;&lt;/dates&gt;&lt;isbn&gt;1010-4283&amp;#xD;1423-0380&lt;/isbn&gt;&lt;accession-num&gt;26408180&lt;/accession-num&gt;&lt;urls&gt;&lt;/urls&gt;&lt;electronic-resource-num&gt;10.1007/s13277-015-4130-7&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3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ODRUL</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ensitive cases:30 resistant cases:3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BCB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ODRUL contributes to doxorubicin resistance of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60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Che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Cheng&lt;/Author&gt;&lt;Year&gt;2019&lt;/Year&gt;&lt;RecNum&gt;316&lt;/RecNum&gt;&lt;DisplayText&gt;[35]&lt;/DisplayText&gt;&lt;record&gt;&lt;rec-number&gt;316&lt;/rec-number&gt;&lt;foreign-keys&gt;&lt;key app="EN" db-id="e20f0zxe22rs2nesxt35w0wifz0rpfe95s9a" timestamp="0"&gt;316&lt;/key&gt;&lt;/foreign-keys&gt;&lt;ref-type name="Journal Article"&gt;17&lt;/ref-type&gt;&lt;contributors&gt;&lt;authors&gt;&lt;author&gt;Cheng, F. H.&lt;/author&gt;&lt;author&gt;Zhao, Z. S.&lt;/author&gt;&lt;author&gt;Liu, W. D.&lt;/author&gt;&lt;/authors&gt;&lt;/contributors&gt;&lt;auth-address&gt;Department of Orthopedics, Weinan Central Hospital, Shaanxi, China. chilanlusw5@126.com.&lt;/auth-address&gt;&lt;titles&gt;&lt;title&gt;Long non-coding RNA ROR regulated ABCB1 to induce cisplatin resistance in osteosarcoma by sponging miR-153-3p&lt;/title&gt;&lt;secondary-title&gt;European review for medical and pharmacological sciences&lt;/secondary-title&gt;&lt;alt-title&gt;Eur Rev Med Pharmacol Sci&lt;/alt-title&gt;&lt;/titles&gt;&lt;pages&gt;7256-7265&lt;/pages&gt;&lt;volume&gt;23&lt;/volume&gt;&lt;number&gt;17&lt;/number&gt;&lt;dates&gt;&lt;year&gt;2019&lt;/year&gt;&lt;/dates&gt;&lt;isbn&gt;2284-0729&lt;/isbn&gt;&lt;accession-num&gt;31539112&lt;/accession-num&gt;&lt;urls&gt;&lt;related-urls&gt;&lt;url&gt;https://pubmed.ncbi.nlm.nih.gov/31539112&lt;/url&gt;&lt;/related-urls&gt;&lt;/urls&gt;&lt;electronic-resource-num&gt;10.26355/eurrev_201909_18828&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3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ROR</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rimary OS tissues: 25</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elapsed OS tissues: 25</w:t>
            </w:r>
          </w:p>
        </w:tc>
        <w:tc>
          <w:tcPr>
            <w:tcW w:w="1985" w:type="dxa"/>
            <w:tcBorders>
              <w:top w:val="nil"/>
              <w:left w:val="nil"/>
              <w:bottom w:val="nil"/>
              <w:right w:val="nil"/>
            </w:tcBorders>
            <w:shd w:val="clear" w:color="auto" w:fill="auto"/>
            <w:vAlign w:val="center"/>
          </w:tcPr>
          <w:p w:rsidR="0070504D" w:rsidRPr="007632D5" w:rsidRDefault="00F56BAC"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153-3p/</w:t>
            </w:r>
            <w:r w:rsidR="0070504D" w:rsidRPr="007632D5">
              <w:rPr>
                <w:rFonts w:ascii="Times New Roman" w:hAnsi="Times New Roman" w:cs="Times New Roman"/>
                <w:color w:val="000000" w:themeColor="text1"/>
                <w:sz w:val="20"/>
                <w:szCs w:val="20"/>
              </w:rPr>
              <w:t>ABCB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ROR induce cisplatin resistanc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aaGFuZzwvQXV0aG9yPjxZZWFyPjIwMTc8L1llYXI+PFJl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aaGFuZzwvQXV0aG9yPjxZZWFyPjIwMTc8L1llYXI+PFJl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3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FOXC2-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sensitive OS tissue: 34</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resistant OS group: 34</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FOXC2</w:t>
            </w:r>
            <w:r w:rsidR="00D305FF" w:rsidRPr="007632D5">
              <w:rPr>
                <w:rFonts w:ascii="Times New Roman" w:hAnsi="Times New Roman" w:cs="Times New Roman" w:hint="eastAsia"/>
                <w:color w:val="000000" w:themeColor="text1"/>
                <w:sz w:val="20"/>
                <w:szCs w:val="20"/>
              </w:rPr>
              <w:t>/</w:t>
            </w:r>
            <w:r w:rsidRPr="007632D5">
              <w:rPr>
                <w:rFonts w:ascii="Times New Roman" w:hAnsi="Times New Roman" w:cs="Times New Roman"/>
                <w:color w:val="000000" w:themeColor="text1"/>
                <w:sz w:val="20"/>
                <w:szCs w:val="20"/>
              </w:rPr>
              <w:t>ABCB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FOXC2-AS1 promotes doxorubicin resistanc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LdW4tUGVuZzwvQXV0aG9yPjxZZWFyPjIwMTk8L1llYXI+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LdW4tUGVuZzwvQXV0aG9yPjxZZWFyPjIwMTk8L1llYXI+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3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OIP5‐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resistant:32</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sensitive:48</w:t>
            </w:r>
          </w:p>
        </w:tc>
        <w:tc>
          <w:tcPr>
            <w:tcW w:w="1985" w:type="dxa"/>
            <w:tcBorders>
              <w:top w:val="nil"/>
              <w:left w:val="nil"/>
              <w:bottom w:val="nil"/>
              <w:right w:val="nil"/>
            </w:tcBorders>
            <w:shd w:val="clear" w:color="auto" w:fill="auto"/>
            <w:vAlign w:val="center"/>
          </w:tcPr>
          <w:p w:rsidR="0070504D" w:rsidRPr="007632D5" w:rsidRDefault="00F56BAC" w:rsidP="0070504D">
            <w:pPr>
              <w:spacing w:line="276" w:lineRule="auto"/>
              <w:cnfStyle w:val="000000100000"/>
              <w:rPr>
                <w:rFonts w:ascii="Times New Roman" w:hAnsi="Times New Roman" w:cs="Times New Roman"/>
                <w:bCs/>
                <w:color w:val="000000" w:themeColor="text1"/>
                <w:sz w:val="20"/>
                <w:szCs w:val="20"/>
              </w:rPr>
            </w:pPr>
            <w:r w:rsidRPr="007632D5">
              <w:rPr>
                <w:rFonts w:ascii="Times New Roman" w:hAnsi="Times New Roman" w:cs="Times New Roman"/>
                <w:bCs/>
                <w:noProof/>
                <w:sz w:val="20"/>
                <w:szCs w:val="20"/>
              </w:rPr>
              <w:t>miR-200b-3p</w:t>
            </w:r>
            <w:r w:rsidRPr="007632D5">
              <w:rPr>
                <w:rFonts w:ascii="Times New Roman" w:hAnsi="Times New Roman" w:cs="Times New Roman"/>
                <w:bCs/>
                <w:color w:val="000000" w:themeColor="text1"/>
                <w:sz w:val="20"/>
                <w:szCs w:val="20"/>
              </w:rPr>
              <w:t>/</w:t>
            </w:r>
            <w:r w:rsidR="0070504D" w:rsidRPr="007632D5">
              <w:rPr>
                <w:rFonts w:ascii="Times New Roman" w:hAnsi="Times New Roman" w:cs="Times New Roman"/>
                <w:bCs/>
                <w:color w:val="000000" w:themeColor="text1"/>
                <w:sz w:val="20"/>
                <w:szCs w:val="20"/>
              </w:rPr>
              <w:t>Fibronectin‐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 RNA OIP5‐AS1 modulates Fibronectin‐1 contributes to doxorubicin resistance of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lt;/Author&gt;&lt;Year&gt;2018&lt;/Year&gt;&lt;RecNum&gt;319&lt;/RecNum&gt;&lt;DisplayText&gt;[38]&lt;/DisplayText&gt;&lt;record&gt;&lt;rec-number&gt;319&lt;/rec-number&gt;&lt;foreign-keys&gt;&lt;key app="EN" db-id="e20f0zxe22rs2nesxt35w0wifz0rpfe95s9a" timestamp="0"&gt;319&lt;/key&gt;&lt;/foreign-keys&gt;&lt;ref-type name="Journal Article"&gt;17&lt;/ref-type&gt;&lt;contributors&gt;&lt;authors&gt;&lt;author&gt;Li, Zhikun&lt;/author&gt;&lt;author&gt;Wang, Yi&lt;/author&gt;&lt;author&gt;Hu, Ruixi&lt;/author&gt;&lt;author&gt;Xu, Ruijun&lt;/author&gt;&lt;author&gt;Xu, Wei&lt;/author&gt;&lt;/authors&gt;&lt;/contributors&gt;&lt;titles&gt;&lt;title&gt;LncRNA B4GALT1-AS1 recruits HuR to promote osteosarcoma cells stemness and migration via&amp;#xD; enhancing YAP transcriptional activity&lt;/title&gt;&lt;secondary-title&gt;Cell Proliferation&lt;/secondary-title&gt;&lt;/titles&gt;&lt;volume&gt;51&lt;/volume&gt;&lt;number&gt;6&lt;/number&gt;&lt;section&gt;e12504&lt;/section&gt;&lt;dates&gt;&lt;year&gt;2018&lt;/year&gt;&lt;/dates&gt;&lt;isbn&gt;09607722&lt;/isbn&gt;&lt;accession-num&gt;30182452&lt;/accession-num&gt;&lt;urls&gt;&lt;/urls&gt;&lt;electronic-resource-num&gt;10.1111/cpr.12504&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3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B4GALT1-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adriamy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sample:39</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39</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YAP</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Knockdown of B4GALT1-AS1 inhibited OS cells chemotherapeutic sensitivity.</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H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Hu&lt;/Author&gt;&lt;Year&gt;2018&lt;/Year&gt;&lt;RecNum&gt;320&lt;/RecNum&gt;&lt;DisplayText&gt;[39]&lt;/DisplayText&gt;&lt;record&gt;&lt;rec-number&gt;320&lt;/rec-number&gt;&lt;foreign-keys&gt;&lt;key app="EN" db-id="e20f0zxe22rs2nesxt35w0wifz0rpfe95s9a" timestamp="0"&gt;320&lt;/key&gt;&lt;/foreign-keys&gt;&lt;ref-type name="Journal Article"&gt;17&lt;/ref-type&gt;&lt;contributors&gt;&lt;authors&gt;&lt;author&gt;Hu, Yuliang&lt;/author&gt;&lt;author&gt;Yang, Qiuyong&lt;/author&gt;&lt;author&gt;Wang, Long&lt;/author&gt;&lt;author&gt;Wang, Shuo&lt;/author&gt;&lt;author&gt;Sun, Fei&lt;/author&gt;&lt;author&gt;Xu, Dong&lt;/author&gt;&lt;author&gt;Jiang, Jian&lt;/author&gt;&lt;/authors&gt;&lt;/contributors&gt;&lt;titles&gt;&lt;title&gt;Knockdown of the oncogene lncRNA NEAT1 restores the availability of miR-34c and improves the sensitivity to cisplatin in osteosarcoma&lt;/title&gt;&lt;secondary-title&gt;Bioscience Reports&lt;/secondary-title&gt;&lt;/titles&gt;&lt;volume&gt;38&lt;/volume&gt;&lt;number&gt;3&lt;/number&gt;&lt;dates&gt;&lt;year&gt;2018&lt;/year&gt;&lt;/dates&gt;&lt;isbn&gt;0144-8463&amp;#xD;1573-4935&lt;/isbn&gt;&lt;accession-num&gt;29654165&lt;/accession-num&gt;&lt;urls&gt;&lt;/urls&gt;&lt;electronic-resource-num&gt;10.1042/bsr20180375&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3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NEAT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4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20</w:t>
            </w:r>
          </w:p>
        </w:tc>
        <w:tc>
          <w:tcPr>
            <w:tcW w:w="1985" w:type="dxa"/>
            <w:tcBorders>
              <w:top w:val="nil"/>
              <w:left w:val="nil"/>
              <w:bottom w:val="nil"/>
              <w:right w:val="nil"/>
            </w:tcBorders>
            <w:shd w:val="clear" w:color="auto" w:fill="auto"/>
            <w:vAlign w:val="center"/>
          </w:tcPr>
          <w:p w:rsidR="0070504D" w:rsidRPr="007632D5" w:rsidRDefault="00455619" w:rsidP="00455619">
            <w:pPr>
              <w:widowControl w:val="0"/>
              <w:autoSpaceDE w:val="0"/>
              <w:autoSpaceDN w:val="0"/>
              <w:adjustRightInd w:val="0"/>
              <w:spacing w:line="276" w:lineRule="auto"/>
              <w:cnfStyle w:val="000000100000"/>
              <w:rPr>
                <w:rFonts w:ascii="Times New Roman" w:eastAsiaTheme="minorEastAsia"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miR-34c/ (</w:t>
            </w:r>
            <w:r w:rsidR="0070504D" w:rsidRPr="007632D5">
              <w:rPr>
                <w:rFonts w:ascii="Times New Roman" w:eastAsiaTheme="minorEastAsia" w:hAnsi="Times New Roman" w:cs="Times New Roman"/>
                <w:color w:val="000000" w:themeColor="text1"/>
                <w:sz w:val="20"/>
                <w:szCs w:val="20"/>
              </w:rPr>
              <w:t>Bcl-2</w:t>
            </w:r>
            <w:r w:rsidRPr="007632D5">
              <w:rPr>
                <w:rFonts w:ascii="Times New Roman" w:eastAsiaTheme="minorEastAsia" w:hAnsi="Times New Roman" w:cs="Times New Roman"/>
                <w:color w:val="000000" w:themeColor="text1"/>
                <w:sz w:val="20"/>
                <w:szCs w:val="20"/>
              </w:rPr>
              <w:t xml:space="preserve">, </w:t>
            </w:r>
            <w:r w:rsidR="00FE12B9">
              <w:rPr>
                <w:rFonts w:ascii="Times New Roman" w:eastAsiaTheme="minorEastAsia" w:hAnsi="Times New Roman" w:cs="Times New Roman"/>
                <w:color w:val="000000" w:themeColor="text1"/>
                <w:sz w:val="20"/>
                <w:szCs w:val="20"/>
              </w:rPr>
              <w:t>CCND1</w:t>
            </w:r>
            <w:r w:rsidRPr="007632D5">
              <w:rPr>
                <w:rFonts w:ascii="Times New Roman" w:eastAsiaTheme="minorEastAsia"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Knockdown of lncRNA NEAT1 improves the sensitivity to cisplatin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lt;/Author&gt;&lt;Year&gt;2016&lt;/Year&gt;&lt;RecNum&gt;321&lt;/RecNum&gt;&lt;DisplayText&gt;[40]&lt;/DisplayText&gt;&lt;record&gt;&lt;rec-number&gt;321&lt;/rec-number&gt;&lt;foreign-keys&gt;&lt;key app="EN" db-id="e20f0zxe22rs2nesxt35w0wifz0rpfe95s9a" timestamp="0"&gt;321&lt;/key&gt;&lt;/foreign-keys&gt;&lt;ref-type name="Journal Article"&gt;17&lt;/ref-type&gt;&lt;contributors&gt;&lt;authors&gt;&lt;author&gt;Li, Zhenwei&lt;/author&gt;&lt;author&gt;Zhao, Liang&lt;/author&gt;&lt;author&gt;Wang, Qiugen&lt;/author&gt;&lt;/authors&gt;&lt;/contributors&gt;&lt;auth-address&gt;Department of Orthopedics, The First Affiliated Hospital of Zhengzhou University Zhengzhou 450052, Henan, China.&amp;#xD;Department of Trauma and Orthopedics, Shanghai First People&amp;apos;s Hospital, Shanghai Jiao Tong University Shanghai 201620, China.&lt;/auth-address&gt;&lt;titles&gt;&lt;title&gt;Overexpression of long non-coding RNA HOTTIP increases chemoresistance of osteosarcoma cell by activating the Wnt/β-catenin pathway&lt;/title&gt;&lt;secondary-title&gt;American journal of translational research&lt;/secondary-title&gt;&lt;alt-title&gt;Am J Transl Res&lt;/alt-title&gt;&lt;/titles&gt;&lt;pages&gt;2385-2393&lt;/pages&gt;&lt;volume&gt;8&lt;/volume&gt;&lt;number&gt;5&lt;/number&gt;&lt;dates&gt;&lt;year&gt;2016&lt;/year&gt;&lt;/dates&gt;&lt;isbn&gt;1943-8141&lt;/isbn&gt;&lt;accession-num&gt;27347346&lt;/accession-num&gt;&lt;urls&gt;&lt;related-urls&gt;&lt;url&gt;https://pubmed.ncbi.nlm.nih.gov/27347346&lt;/url&gt;&lt;/related-urls&gt;&lt;/urls&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4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 HOTTI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21</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21</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 xml:space="preserve">Wnt/β-catenin </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 lnc HOTTIP increases chemoresistance of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bookmarkStart w:id="2" w:name="_Hlk98775895"/>
            <w:r w:rsidRPr="00C20B21">
              <w:rPr>
                <w:rFonts w:ascii="Times New Roman" w:hAnsi="Times New Roman" w:cs="Times New Roman"/>
                <w:b w:val="0"/>
                <w:bCs w:val="0"/>
                <w:color w:val="000000" w:themeColor="text1"/>
                <w:sz w:val="20"/>
                <w:szCs w:val="20"/>
              </w:rPr>
              <w:t>Che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lastRenderedPageBreak/>
              <w:fldChar w:fldCharType="begin"/>
            </w:r>
            <w:r w:rsidR="0070504D" w:rsidRPr="00C20B21">
              <w:rPr>
                <w:rFonts w:ascii="Times New Roman" w:hAnsi="Times New Roman" w:cs="Times New Roman"/>
                <w:color w:val="000000" w:themeColor="text1"/>
                <w:sz w:val="20"/>
                <w:szCs w:val="20"/>
              </w:rPr>
              <w:instrText xml:space="preserve"> ADDIN EN.CITE &lt;EndNote&gt;&lt;Cite&gt;&lt;Author&gt;Chen&lt;/Author&gt;&lt;Year&gt;2018&lt;/Year&gt;&lt;RecNum&gt;323&lt;/RecNum&gt;&lt;DisplayText&gt;[41]&lt;/DisplayText&gt;&lt;record&gt;&lt;rec-number&gt;323&lt;/rec-number&gt;&lt;foreign-keys&gt;&lt;key app="EN" db-id="e20f0zxe22rs2nesxt35w0wifz0rpfe95s9a" timestamp="0"&gt;323&lt;/key&gt;&lt;/foreign-keys&gt;&lt;ref-type name="Journal Article"&gt;17&lt;/ref-type&gt;&lt;contributors&gt;&lt;authors&gt;&lt;author&gt;Chen, Zhixu&lt;/author&gt;&lt;author&gt;Liu, Zezheng&lt;/author&gt;&lt;author&gt;Yang, Yang&lt;/author&gt;&lt;author&gt;Zhu, Zhaoyin&lt;/author&gt;&lt;author&gt;Liang, Ridong&lt;/author&gt;&lt;author&gt;Huang, Bin&lt;/author&gt;&lt;author&gt;Wu, Di&lt;/author&gt;&lt;author&gt;Yang, Lei&lt;/author&gt;&lt;author&gt;Lu, Hai&lt;/author&gt;&lt;author&gt;Jin, Dadi&lt;/author&gt;&lt;author&gt;Li, Qingchu&lt;/author&gt;&lt;/authors&gt;&lt;/contributors&gt;&lt;auth-address&gt;Academy of Orthopedics, Guangdong Province, Department of Orthopedics, The Third Affiliated Hospital, Southern Medical University, Guangzhou 510630, China.&amp;#xD;The State Key Lab of Respiratory Disease, The Institute for Chemical Carcinogenesis, Collaborative Innovation Center for Environmental Toxicity, Guangzhou Medical University, Guangzhou 510182, China.&lt;/auth-address&gt;&lt;titles&gt;&lt;title&gt;Long non-coding RNA prevents osteosarcoma development and progression via its natural antisense transcript&lt;/title&gt;&lt;secondary-title&gt;Oncotarget&lt;/secondary-title&gt;&lt;alt-title&gt;Oncotarget&lt;/alt-title&gt;&lt;/titles&gt;&lt;pages&gt;26770-26786&lt;/pages&gt;&lt;volume&gt;9&lt;/volume&gt;&lt;number&gt;42&lt;/number&gt;&lt;dates&gt;&lt;year&gt;2018&lt;/year&gt;&lt;/dates&gt;&lt;isbn&gt;1949-2553&lt;/isbn&gt;&lt;accession-num&gt;29928484&lt;/accession-num&gt;&lt;urls&gt;&lt;related-urls&gt;&lt;url&gt;https://pubmed.ncbi.nlm.nih.gov/29928484&lt;/url&gt;&lt;/related-urls&gt;&lt;/urls&gt;&lt;electronic-resource-num&gt;10.18632/oncotarget.24247&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4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teoblastoma/</w:t>
            </w:r>
            <w:r w:rsidRPr="00C20B21">
              <w:rPr>
                <w:rFonts w:ascii="Times New Roman" w:hAnsi="Times New Roman" w:cs="Times New Roman"/>
                <w:color w:val="000000" w:themeColor="text1"/>
                <w:sz w:val="20"/>
                <w:szCs w:val="20"/>
              </w:rPr>
              <w:lastRenderedPageBreak/>
              <w:t>other 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lastRenderedPageBreak/>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lastRenderedPageBreak/>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lnc RAB11B-AS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 24</w:t>
            </w:r>
          </w:p>
          <w:p w:rsidR="0070504D" w:rsidRPr="00C20B21" w:rsidRDefault="0070504D" w:rsidP="0070504D">
            <w:pPr>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14 osteoblastoma and 10 other 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24</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lastRenderedPageBreak/>
              <w:t>RAB11B</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The reduction of RAB11B-AS1 results in lower sensitivity to </w:t>
            </w:r>
            <w:r w:rsidRPr="00C20B21">
              <w:rPr>
                <w:rFonts w:ascii="Times New Roman" w:hAnsi="Times New Roman" w:cs="Times New Roman"/>
                <w:color w:val="000000" w:themeColor="text1"/>
                <w:sz w:val="20"/>
                <w:szCs w:val="20"/>
              </w:rPr>
              <w:lastRenderedPageBreak/>
              <w:t>cisplatin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lastRenderedPageBreak/>
              <w:t>7</w:t>
            </w:r>
          </w:p>
        </w:tc>
      </w:tr>
      <w:bookmarkEnd w:id="2"/>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Zh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Kun-Peng&lt;/Author&gt;&lt;Year&gt;2017&lt;/Year&gt;&lt;RecNum&gt;324&lt;/RecNum&gt;&lt;DisplayText&gt;[42]&lt;/DisplayText&gt;&lt;record&gt;&lt;rec-number&gt;324&lt;/rec-number&gt;&lt;foreign-keys&gt;&lt;key app="EN" db-id="e20f0zxe22rs2nesxt35w0wifz0rpfe95s9a" timestamp="0"&gt;324&lt;/key&gt;&lt;/foreign-keys&gt;&lt;ref-type name="Journal Article"&gt;17&lt;/ref-type&gt;&lt;contributors&gt;&lt;authors&gt;&lt;author&gt;Kun-Peng, Zhu&lt;/author&gt;&lt;author&gt;Xiao-Long, Ma&lt;/author&gt;&lt;author&gt;Chun-Lin, Zhang&lt;/author&gt;&lt;/authors&gt;&lt;/contributors&gt;&lt;auth-address&gt;Department of Orthopaedic Surgery, Shanghai Tenth People&amp;apos;s Hospital Affiliated to Tongji University, Shanghai 200072, PR China.&lt;/auth-address&gt;&lt;titles&gt;&lt;title&gt;LncRNA FENDRR sensitizes doxorubicin-resistance of osteosarcoma cells through down-regulating ABCB1 and ABCC1&lt;/title&gt;&lt;secondary-title&gt;Oncotarget&lt;/secondary-title&gt;&lt;alt-title&gt;Oncotarget&lt;/alt-title&gt;&lt;/titles&gt;&lt;pages&gt;71881-71893&lt;/pages&gt;&lt;volume&gt;8&lt;/volume&gt;&lt;number&gt;42&lt;/number&gt;&lt;dates&gt;&lt;year&gt;2017&lt;/year&gt;&lt;/dates&gt;&lt;isbn&gt;1949-2553&lt;/isbn&gt;&lt;accession-num&gt;29069754&lt;/accession-num&gt;&lt;urls&gt;&lt;related-urls&gt;&lt;url&gt;https://pubmed.ncbi.nlm.nih.gov/29069754&lt;/url&gt;&lt;/related-urls&gt;&lt;/urls&gt;&lt;electronic-resource-num&gt;10.18632/oncotarget.17985&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4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FENDRR</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resistant group:40</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sensitive group:4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BCB1</w:t>
            </w:r>
          </w:p>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BCC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FENDRR sensitizes doxorubicin-resistance of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ng&lt;/Author&gt;&lt;Year&gt;2020&lt;/Year&gt;&lt;RecNum&gt;325&lt;/RecNum&gt;&lt;DisplayText&gt;[43]&lt;/DisplayText&gt;&lt;record&gt;&lt;rec-number&gt;325&lt;/rec-number&gt;&lt;foreign-keys&gt;&lt;key app="EN" db-id="e20f0zxe22rs2nesxt35w0wifz0rpfe95s9a" timestamp="0"&gt;325&lt;/key&gt;&lt;/foreign-keys&gt;&lt;ref-type name="Journal Article"&gt;17&lt;/ref-type&gt;&lt;contributors&gt;&lt;authors&gt;&lt;author&gt;Zhang, Jinshan&lt;/author&gt;&lt;author&gt;Rao, Dan&lt;/author&gt;&lt;author&gt;Ma, Haibo&lt;/author&gt;&lt;author&gt;Kong, Defeng&lt;/author&gt;&lt;author&gt;Xu, Xiaoming&lt;/author&gt;&lt;author&gt;Lu, Hougen&lt;/author&gt;&lt;/authors&gt;&lt;/contributors&gt;&lt;titles&gt;&lt;title&gt;LncRNA SNHG15 contributes to doxorubicin resistance of osteosarcoma cells through targeting the miR-381-3p/GFRA1 axis&lt;/title&gt;&lt;secondary-title&gt;Open Life Sciences&lt;/secondary-title&gt;&lt;/titles&gt;&lt;pages&gt;871-883&lt;/pages&gt;&lt;volume&gt;15&lt;/volume&gt;&lt;number&gt;1&lt;/number&gt;&lt;section&gt;871&lt;/section&gt;&lt;dates&gt;&lt;year&gt;2020&lt;/year&gt;&lt;/dates&gt;&lt;isbn&gt;2391-5412&lt;/isbn&gt;&lt;accession-num&gt;33817274&lt;/accession-num&gt;&lt;urls&gt;&lt;/urls&gt;&lt;electronic-resource-num&gt;10.1515/biol-2020-0086&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4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SNHG15</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resistant group:3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sensitive group:30</w:t>
            </w:r>
          </w:p>
        </w:tc>
        <w:tc>
          <w:tcPr>
            <w:tcW w:w="1985" w:type="dxa"/>
            <w:tcBorders>
              <w:top w:val="nil"/>
              <w:left w:val="nil"/>
              <w:bottom w:val="nil"/>
              <w:right w:val="nil"/>
            </w:tcBorders>
            <w:shd w:val="clear" w:color="auto" w:fill="auto"/>
            <w:vAlign w:val="center"/>
          </w:tcPr>
          <w:p w:rsidR="0070504D" w:rsidRPr="007632D5" w:rsidRDefault="00F56BAC"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381-3p/</w:t>
            </w:r>
            <w:r w:rsidR="0070504D" w:rsidRPr="007632D5">
              <w:rPr>
                <w:rFonts w:ascii="Times New Roman" w:hAnsi="Times New Roman" w:cs="Times New Roman"/>
                <w:color w:val="000000" w:themeColor="text1"/>
                <w:sz w:val="20"/>
                <w:szCs w:val="20"/>
              </w:rPr>
              <w:t>GFRA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SNHG15 contributes to doxorubicin resistance of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T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2</w:t>
            </w:r>
          </w:p>
          <w:p w:rsidR="0070504D" w:rsidRPr="00C20B21" w:rsidRDefault="00E90653" w:rsidP="0070504D">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UYW5nPC9BdXRob3I+PFllYXI+MjAyMjwvWWVhcj48UmVj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UYW5nPC9BdXRob3I+PFllYXI+MjAyMjwvWWVhcj48UmVj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4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v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INC0064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 and paracancerous tissues:58 pairs</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320d/MCL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Knock-down of LINC00641 gene represses DDP-resistance of DDP-resistant OS cells via modulating miR-320d.</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u&lt;/Author&gt;&lt;Year&gt;2020&lt;/Year&gt;&lt;RecNum&gt;326&lt;/RecNum&gt;&lt;DisplayText&gt;[45]&lt;/DisplayText&gt;&lt;record&gt;&lt;rec-number&gt;326&lt;/rec-number&gt;&lt;foreign-keys&gt;&lt;key app="EN" db-id="e20f0zxe22rs2nesxt35w0wifz0rpfe95s9a" timestamp="0"&gt;326&lt;/key&gt;&lt;/foreign-keys&gt;&lt;ref-type name="Journal Article"&gt;17&lt;/ref-type&gt;&lt;contributors&gt;&lt;authors&gt;&lt;author&gt;Liu, Min&lt;/author&gt;&lt;author&gt;Wu, Lifen&lt;/author&gt;&lt;author&gt;Cai, Chunyuan&lt;/author&gt;&lt;author&gt;Liu, Liangle&lt;/author&gt;&lt;author&gt;Xu, Youjia&lt;/author&gt;&lt;/authors&gt;&lt;/contributors&gt;&lt;auth-address&gt;Department of Orthopaedics, the Second Affiliated Hospital of Soochow University, Suzhou, Jiangsu 215101, China.&lt;/auth-address&gt;&lt;titles&gt;&lt;title&gt;MicroRNA-187 suppresses the proliferation migration and invasion of human osteosarcoma cells by targeting MAPK7&lt;/title&gt;&lt;secondary-title&gt;Journal of B.U.ON. : official journal of the Balkan Union of Oncology&lt;/secondary-title&gt;&lt;alt-title&gt;J BUON&lt;/alt-title&gt;&lt;/titles&gt;&lt;pages&gt;472-478&lt;/pages&gt;&lt;volume&gt;25&lt;/volume&gt;&lt;number&gt;1&lt;/number&gt;&lt;dates&gt;&lt;year&gt;2020&lt;/year&gt;&lt;/dates&gt;&lt;isbn&gt;2241-6293&lt;/isbn&gt;&lt;accession-num&gt;32277671&lt;/accession-num&gt;&lt;urls&gt;&lt;related-urls&gt;&lt;url&gt;https://pubmed.ncbi.nlm.nih.gov/32277671&lt;/url&gt;&lt;/related-urls&gt;&lt;/urls&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4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87</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bookmarkStart w:id="3" w:name="_Hlk98776001"/>
            <w:r w:rsidRPr="007632D5">
              <w:rPr>
                <w:rFonts w:ascii="Times New Roman" w:hAnsi="Times New Roman" w:cs="Times New Roman"/>
                <w:color w:val="000000" w:themeColor="text1"/>
                <w:sz w:val="20"/>
                <w:szCs w:val="20"/>
              </w:rPr>
              <w:t>MAPK7</w:t>
            </w:r>
            <w:bookmarkEnd w:id="3"/>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87 enhanced the chemosensitivity of the OS cells to doxorubic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Patil</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Patil&lt;/Author&gt;&lt;Year&gt;2019&lt;/Year&gt;&lt;RecNum&gt;327&lt;/RecNum&gt;&lt;DisplayText&gt;[46]&lt;/DisplayText&gt;&lt;record&gt;&lt;rec-number&gt;327&lt;/rec-number&gt;&lt;foreign-keys&gt;&lt;key app="EN" db-id="e20f0zxe22rs2nesxt35w0wifz0rpfe95s9a" timestamp="0"&gt;327&lt;/key&gt;&lt;/foreign-keys&gt;&lt;ref-type name="Journal Article"&gt;17&lt;/ref-type&gt;&lt;contributors&gt;&lt;authors&gt;&lt;author&gt;Patil, Sagar L.&lt;/author&gt;&lt;author&gt;Palat, Asha&lt;/author&gt;&lt;author&gt;Pan, Yinghong&lt;/author&gt;&lt;author&gt;Rajapakshe, Kimal&lt;/author&gt;&lt;author&gt;Mirchandani, Rachna&lt;/author&gt;&lt;author&gt;Bondesson, Maria&lt;/author&gt;&lt;author&gt;Yustein, Jason T.&lt;/author&gt;&lt;author&gt;Coarfa, Cristian&lt;/author&gt;&lt;author&gt;Gunaratne, Preethi H.&lt;/author&gt;&lt;/authors&gt;&lt;/contributors&gt;&lt;titles&gt;&lt;title&gt;MicroRNA-509-3p inhibits cellular migration, invasion, and proliferation, and sensitizes osteosarcoma to cisplatin&lt;/title&gt;&lt;secondary-title&gt;Scientific Reports&lt;/secondary-title&gt;&lt;/titles&gt;&lt;volume&gt;9&lt;/volume&gt;&lt;number&gt;1&lt;/number&gt;&lt;dates&gt;&lt;year&gt;2019&lt;/year&gt;&lt;/dates&gt;&lt;isbn&gt;2045-2322&lt;/isbn&gt;&lt;accession-num&gt;31836741&lt;/accession-num&gt;&lt;urls&gt;&lt;/urls&gt;&lt;electronic-resource-num&gt;10.1038/s41598-019-55170-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4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09-3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3 </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XL</w:t>
            </w:r>
          </w:p>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RHGAP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RNA-509-3p sensitizes O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Wang&lt;/Author&gt;&lt;Year&gt;2020&lt;/Year&gt;&lt;RecNum&gt;328&lt;/RecNum&gt;&lt;DisplayText&gt;[47]&lt;/DisplayText&gt;&lt;record&gt;&lt;rec-number&gt;328&lt;/rec-number&gt;&lt;foreign-keys&gt;&lt;key app="EN" db-id="e20f0zxe22rs2nesxt35w0wifz0rpfe95s9a" timestamp="0"&gt;328&lt;/key&gt;&lt;/foreign-keys&gt;&lt;ref-type name="Journal Article"&gt;17&lt;/ref-type&gt;&lt;contributors&gt;&lt;authors&gt;&lt;author&gt;Wang, Yuming&lt;/author&gt;&lt;author&gt;Shang, Guanning&lt;/author&gt;&lt;author&gt;Wang, Wei&lt;/author&gt;&lt;author&gt;Qiu, Enduo&lt;/author&gt;&lt;author&gt;Pei, Yi&lt;/author&gt;&lt;author&gt;Zhang, Xiaojing&lt;/author&gt;&lt;/authors&gt;&lt;/contributors&gt;&lt;titles&gt;&lt;title&gt;Magnoflorine inhibits the malignant phenotypes and increases cisplatin sensitivity of osteosarcoma cells via regulating miR-410-3p/HMGB1/NF-κB pathway&lt;/title&gt;&lt;secondary-title&gt;Life Sciences&lt;/secondary-title&gt;&lt;/titles&gt;&lt;volume&gt;256&lt;/volume&gt;&lt;section&gt;117967&lt;/section&gt;&lt;dates&gt;&lt;year&gt;2020&lt;/year&gt;&lt;/dates&gt;&lt;isbn&gt;00243205&lt;/isbn&gt;&lt;accession-num&gt;32553931&lt;/accession-num&gt;&lt;urls&gt;&lt;/urls&gt;&lt;electronic-resource-num&gt;10.1016/j.lfs.2020.117967&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4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410-3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A1102E"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MGB1/</w:t>
            </w:r>
            <w:r w:rsidR="0070504D" w:rsidRPr="007632D5">
              <w:rPr>
                <w:rFonts w:ascii="Times New Roman" w:hAnsi="Times New Roman" w:cs="Times New Roman"/>
                <w:color w:val="000000" w:themeColor="text1"/>
                <w:sz w:val="20"/>
                <w:szCs w:val="20"/>
              </w:rPr>
              <w:t>NF-κB</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 miR-410-3p increased cisplatin sensitivity of OS cells via suppressing HMGB1/NF-κB pathway.</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o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uo&lt;/Author&gt;&lt;Year&gt;2019&lt;/Year&gt;&lt;RecNum&gt;329&lt;/RecNum&gt;&lt;DisplayText&gt;[48]&lt;/DisplayText&gt;&lt;record&gt;&lt;rec-number&gt;329&lt;/rec-number&gt;&lt;foreign-keys&gt;&lt;key app="EN" db-id="e20f0zxe22rs2nesxt35w0wifz0rpfe95s9a" timestamp="0"&gt;329&lt;/key&gt;&lt;/foreign-keys&gt;&lt;ref-type name="Journal Article"&gt;17&lt;/ref-type&gt;&lt;contributors&gt;&lt;authors&gt;&lt;author&gt;Luo, D. J.&lt;/author&gt;&lt;author&gt;Li, L. J.&lt;/author&gt;&lt;author&gt;Huo, H. F.&lt;/author&gt;&lt;author&gt;Liu, X. Q.&lt;/author&gt;&lt;author&gt;Cui, H. W.&lt;/author&gt;&lt;author&gt;Jiang, D. M.&lt;/author&gt;&lt;/authors&gt;&lt;/contributors&gt;&lt;auth-address&gt;Department of Orthopedics, the First Affiliated Hospital of Chongqing Medical University, Chongqing, China. dianm_jiang@163.com.&lt;/auth-address&gt;&lt;titles&gt;&lt;title&gt;MicroRNA-29b sensitizes osteosarcoma cells to doxorubicin by targeting matrix metalloproteinase 9 (MMP-9) in osteosarcoma&lt;/title&gt;&lt;secondary-title&gt;European review for medical and pharmacological sciences&lt;/secondary-title&gt;&lt;alt-title&gt;Eur Rev Med Pharmacol Sci&lt;/alt-title&gt;&lt;/titles&gt;&lt;pages&gt;1434-1442&lt;/pages&gt;&lt;volume&gt;23&lt;/volume&gt;&lt;number&gt;4&lt;/number&gt;&lt;dates&gt;&lt;year&gt;2019&lt;/year&gt;&lt;/dates&gt;&lt;isbn&gt;2284-0729&lt;/isbn&gt;&lt;accession-num&gt;30840264&lt;/accession-num&gt;&lt;urls&gt;&lt;related-urls&gt;&lt;url&gt;https://pubmed.ncbi.nlm.nih.gov/30840264&lt;/url&gt;&lt;/related-urls&gt;&lt;/urls&gt;&lt;electronic-resource-num&gt;10.26355/eurrev_201902_17100&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4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9b</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MP-9</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9b sensitizes OS cells to doxorubic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70504D" w:rsidRPr="00C20B21" w:rsidRDefault="0070504D" w:rsidP="0070504D">
            <w:pPr>
              <w:tabs>
                <w:tab w:val="left" w:pos="60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2020</w:t>
            </w:r>
          </w:p>
          <w:p w:rsidR="0070504D" w:rsidRPr="00C20B21" w:rsidRDefault="00E90653" w:rsidP="0070504D">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lt;/Author&gt;&lt;Year&gt;2020&lt;/Year&gt;&lt;RecNum&gt;331&lt;/RecNum&gt;&lt;DisplayText&gt;[49]&lt;/DisplayText&gt;&lt;record&gt;&lt;rec-number&gt;331&lt;/rec-number&gt;&lt;foreign-keys&gt;&lt;key app="EN" db-id="e20f0zxe22rs2nesxt35w0wifz0rpfe95s9a" timestamp="0"&gt;331&lt;/key&gt;&lt;/foreign-keys&gt;&lt;ref-type name="Journal Article"&gt;17&lt;/ref-type&gt;&lt;contributors&gt;&lt;authors&gt;&lt;author&gt;Li, Shun&lt;/author&gt;&lt;author&gt;Bai, Hongxia&lt;/author&gt;&lt;author&gt;Chen, Xiangyan&lt;/author&gt;&lt;author&gt;Gong, Shengnan&lt;/author&gt;&lt;author&gt;Xiao, Jinman&lt;/author&gt;&lt;author&gt;Li, Dan&lt;/author&gt;&lt;author&gt;Li, Li&lt;/author&gt;&lt;author&gt;Jiang, Ying&lt;/author&gt;&lt;author&gt;Li, Tingting&lt;/author&gt;&lt;author&gt;Qin, Xiang&lt;/author&gt;&lt;author&gt;Yang, Hong&lt;/author&gt;&lt;author&gt;Wu, Chunhui&lt;/author&gt;&lt;author&gt;You, Fengming&lt;/author&gt;&lt;author&gt;Liu, Yiyao&lt;/author&gt;&lt;/authors&gt;&lt;/contributors&gt;&lt;titles&gt;&lt;title&gt;Soft Substrate Promotes Osteosarcoma Cell Self-Renewal, Differentiation, and Drug Resistance Through miR-29b and Its Target Protein Spin 1&lt;/title&gt;&lt;secondary-title&gt;ACS Biomaterials Science &amp;amp; Engineering&lt;/secondary-title&gt;&lt;/titles&gt;&lt;pages&gt;5588-5598&lt;/pages&gt;&lt;volume&gt;6&lt;/volume&gt;&lt;number&gt;10&lt;/number&gt;&lt;section&gt;5588&lt;/section&gt;&lt;dates&gt;&lt;year&gt;2020&lt;/year&gt;&lt;/dates&gt;&lt;isbn&gt;2373-9878&amp;#xD;2373-9878&lt;/isbn&gt;&lt;accession-num&gt;33320589&lt;/accession-num&gt;&lt;urls&gt;&lt;/urls&gt;&lt;electronic-resource-num&gt;10.1021/acsbiomaterials.0c00816&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4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mi</w:t>
            </w:r>
            <w:r w:rsidRPr="00C20B21">
              <w:rPr>
                <w:rFonts w:ascii="Times New Roman" w:eastAsia="Times New Roman" w:hAnsi="Times New Roman" w:cs="Times New Roman"/>
                <w:color w:val="000000" w:themeColor="text1"/>
                <w:sz w:val="20"/>
                <w:szCs w:val="20"/>
              </w:rPr>
              <w:t>R-29b</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spin1/PI3K/AKT</w:t>
            </w:r>
          </w:p>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lastRenderedPageBreak/>
              <w:t xml:space="preserve">spin1/STAT3 </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 xml:space="preserve">Down-regulating of miR-29b </w:t>
            </w:r>
            <w:r w:rsidRPr="00C20B21">
              <w:rPr>
                <w:rFonts w:ascii="Times New Roman" w:hAnsi="Times New Roman" w:cs="Times New Roman"/>
                <w:color w:val="000000" w:themeColor="text1"/>
                <w:sz w:val="20"/>
                <w:szCs w:val="20"/>
              </w:rPr>
              <w:lastRenderedPageBreak/>
              <w:t>promotes OS cell drug resistanc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lastRenderedPageBreak/>
              <w:t>8</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60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Vanas</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Vanas&lt;/Author&gt;&lt;Year&gt;2016&lt;/Year&gt;&lt;RecNum&gt;330&lt;/RecNum&gt;&lt;DisplayText&gt;[50]&lt;/DisplayText&gt;&lt;record&gt;&lt;rec-number&gt;330&lt;/rec-number&gt;&lt;foreign-keys&gt;&lt;key app="EN" db-id="e20f0zxe22rs2nesxt35w0wifz0rpfe95s9a" timestamp="0"&gt;330&lt;/key&gt;&lt;/foreign-keys&gt;&lt;ref-type name="Journal Article"&gt;17&lt;/ref-type&gt;&lt;contributors&gt;&lt;authors&gt;&lt;author&gt;Vanas, V.&lt;/author&gt;&lt;author&gt;Haigl, B.&lt;/author&gt;&lt;author&gt;Stockhammer, V.&lt;/author&gt;&lt;author&gt;Sutterluty-Fall, H.&lt;/author&gt;&lt;/authors&gt;&lt;/contributors&gt;&lt;auth-address&gt;Institute of Cancer Research, Department of Medicine I, Medical University of Vienna, Vienna, Austria.&amp;#xD;Department of Orthopaedics, Medical University of Vienna, Vienna, Austria.&lt;/auth-address&gt;&lt;titles&gt;&lt;title&gt;MicroRNA-21 Increases Proliferation and Cisplatin Sensitivity of Osteosarcoma-Derived Cells&lt;/title&gt;&lt;secondary-title&gt;PLoS One&lt;/secondary-title&gt;&lt;/titles&gt;&lt;pages&gt;e0161023&lt;/pages&gt;&lt;volume&gt;11&lt;/volume&gt;&lt;number&gt;8&lt;/number&gt;&lt;edition&gt;2016/08/12&lt;/edition&gt;&lt;keywords&gt;&lt;keyword&gt;Antineoplastic Agents/pharmacology&lt;/keyword&gt;&lt;keyword&gt;Apoptosis/drug effects/genetics&lt;/keyword&gt;&lt;keyword&gt;Blotting, Northern&lt;/keyword&gt;&lt;keyword&gt;Blotting, Western&lt;/keyword&gt;&lt;keyword&gt;Bone Neoplasms/drug therapy/*genetics/pathology&lt;/keyword&gt;&lt;keyword&gt;Cell Proliferation/drug effects/*genetics&lt;/keyword&gt;&lt;keyword&gt;Cisplatin/*pharmacology&lt;/keyword&gt;&lt;keyword&gt;Drug Resistance, Neoplasm/*genetics&lt;/keyword&gt;&lt;keyword&gt;Humans&lt;/keyword&gt;&lt;keyword&gt;MicroRNAs/*genetics&lt;/keyword&gt;&lt;keyword&gt;Osteosarcoma/drug therapy/*genetics/pathology&lt;/keyword&gt;&lt;keyword&gt;RNA, Messenger/genetics&lt;/keyword&gt;&lt;keyword&gt;Tumor Cells, Cultured&lt;/keyword&gt;&lt;/keywords&gt;&lt;dates&gt;&lt;year&gt;2016&lt;/year&gt;&lt;/dates&gt;&lt;isbn&gt;1932-6203 (Electronic)&amp;#xD;1932-6203 (Linking)&lt;/isbn&gt;&lt;accession-num&gt;27513462&lt;/accession-num&gt;&lt;urls&gt;&lt;related-urls&gt;&lt;url&gt;https://www.ncbi.nlm.nih.gov/pubmed/27513462&lt;/url&gt;&lt;/related-urls&gt;&lt;/urls&gt;&lt;custom2&gt;PMC4981312&lt;/custom2&gt;&lt;electronic-resource-num&gt;10.1371/journal.pone.0161023&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5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thern blot</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widowControl w:val="0"/>
              <w:autoSpaceDE w:val="0"/>
              <w:autoSpaceDN w:val="0"/>
              <w:adjustRightInd w:val="0"/>
              <w:spacing w:line="276" w:lineRule="auto"/>
              <w:cnfStyle w:val="000000000000"/>
              <w:rPr>
                <w:rFonts w:ascii="Times New Roman" w:eastAsiaTheme="minorEastAsia"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Spry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NA-21 increases cisplatin sensitivity of OS-derived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iya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4</w:t>
            </w:r>
          </w:p>
          <w:p w:rsidR="0070504D" w:rsidRPr="00C20B21" w:rsidRDefault="00E90653" w:rsidP="0070504D">
            <w:pPr>
              <w:tabs>
                <w:tab w:val="left" w:pos="607"/>
              </w:tabs>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iyan&lt;/Author&gt;&lt;Year&gt;2014&lt;/Year&gt;&lt;RecNum&gt;335&lt;/RecNum&gt;&lt;DisplayText&gt;[51]&lt;/DisplayText&gt;&lt;record&gt;&lt;rec-number&gt;335&lt;/rec-number&gt;&lt;foreign-keys&gt;&lt;key app="EN" db-id="e20f0zxe22rs2nesxt35w0wifz0rpfe95s9a" timestamp="0"&gt;335&lt;/key&gt;&lt;/foreign-keys&gt;&lt;ref-type name="Journal Article"&gt;17&lt;/ref-type&gt;&lt;contributors&gt;&lt;authors&gt;&lt;author&gt;Ziyan, W.&lt;/author&gt;&lt;author&gt;Yang, L.&lt;/author&gt;&lt;/authors&gt;&lt;/contributors&gt;&lt;titles&gt;&lt;title&gt;MicroRNA-21 regulates the sensitivity to cisplatin in a human osteosarcoma cell line&lt;/title&gt;&lt;secondary-title&gt;Irish Journal of Medical Science (1971 -)&lt;/secondary-title&gt;&lt;/titles&gt;&lt;pages&gt;85-91&lt;/pages&gt;&lt;volume&gt;185&lt;/volume&gt;&lt;number&gt;1&lt;/number&gt;&lt;section&gt;85&lt;/section&gt;&lt;dates&gt;&lt;year&gt;2014&lt;/year&gt;&lt;/dates&gt;&lt;isbn&gt;0021-1265&amp;#xD;1863-4362&lt;/isbn&gt;&lt;accession-num&gt;25381586&lt;/accession-num&gt;&lt;urls&gt;&lt;/urls&gt;&lt;electronic-resource-num&gt;10.1007/s11845-014-1225-x&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5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widowControl w:val="0"/>
              <w:autoSpaceDE w:val="0"/>
              <w:autoSpaceDN w:val="0"/>
              <w:adjustRightInd w:val="0"/>
              <w:spacing w:line="276" w:lineRule="auto"/>
              <w:cnfStyle w:val="000000100000"/>
              <w:rPr>
                <w:rFonts w:ascii="Times New Roman" w:eastAsiaTheme="minorEastAsia" w:hAnsi="Times New Roman" w:cs="Times New Roman"/>
                <w:color w:val="000000" w:themeColor="text1"/>
                <w:sz w:val="20"/>
                <w:szCs w:val="20"/>
              </w:rPr>
            </w:pPr>
            <w:r w:rsidRPr="007632D5">
              <w:rPr>
                <w:rFonts w:ascii="Times New Roman" w:hAnsi="Times New Roman" w:cs="Times New Roman"/>
                <w:color w:val="000000" w:themeColor="text1"/>
                <w:sz w:val="20"/>
                <w:szCs w:val="20"/>
              </w:rPr>
              <w:t>Bcl-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uppression of miR-21 in OS cells led to enhanced cisplatin cytotoxicity.</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Bazavar</w:t>
            </w:r>
          </w:p>
          <w:p w:rsidR="0070504D" w:rsidRPr="00C20B21" w:rsidRDefault="0070504D" w:rsidP="0070504D">
            <w:pPr>
              <w:tabs>
                <w:tab w:val="left" w:pos="60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tabs>
                <w:tab w:val="left" w:pos="60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Bazavar&lt;/Author&gt;&lt;Year&gt;2020&lt;/Year&gt;&lt;RecNum&gt;332&lt;/RecNum&gt;&lt;DisplayText&gt;[52]&lt;/DisplayText&gt;&lt;record&gt;&lt;rec-number&gt;332&lt;/rec-number&gt;&lt;foreign-keys&gt;&lt;key app="EN" db-id="e20f0zxe22rs2nesxt35w0wifz0rpfe95s9a" timestamp="0"&gt;332&lt;/key&gt;&lt;/foreign-keys&gt;&lt;ref-type name="Journal Article"&gt;17&lt;/ref-type&gt;&lt;contributors&gt;&lt;authors&gt;&lt;author&gt;Bazavar, Mohammadreza&lt;/author&gt;&lt;author&gt;Fazli, Jafar&lt;/author&gt;&lt;author&gt;Valizadeh, Amir&lt;/author&gt;&lt;author&gt;Ma, Binfang&lt;/author&gt;&lt;author&gt;Mohammadi, Erfan&lt;/author&gt;&lt;author&gt;Asemi, Zatollah&lt;/author&gt;&lt;author&gt;Alemi, Forough&lt;/author&gt;&lt;author&gt;Maleki, Masoomeh&lt;/author&gt;&lt;author&gt;Xing, Shilong&lt;/author&gt;&lt;author&gt;Yousefi, Bahman&lt;/author&gt;&lt;/authors&gt;&lt;/contributors&gt;&lt;titles&gt;&lt;title&gt;miR-192 enhances sensitivity of methotrexate drug to MG-63 osteosarcoma cancer cells&lt;/title&gt;&lt;secondary-title&gt;Pathology - Research and Practice&lt;/secondary-title&gt;&lt;/titles&gt;&lt;volume&gt;216&lt;/volume&gt;&lt;number&gt;11&lt;/number&gt;&lt;section&gt;153176&lt;/section&gt;&lt;dates&gt;&lt;year&gt;2020&lt;/year&gt;&lt;/dates&gt;&lt;isbn&gt;03440338&lt;/isbn&gt;&lt;accession-num&gt;32861171&lt;/accession-num&gt;&lt;urls&gt;&lt;/urls&gt;&lt;electronic-resource-num&gt;10.1016/j.prp.2020.153176&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5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4</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MP-9</w:t>
            </w:r>
          </w:p>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c-Myc</w:t>
            </w:r>
          </w:p>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KRAS</w:t>
            </w:r>
          </w:p>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CXCR-4</w:t>
            </w:r>
          </w:p>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DAMTS</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2 enhances sensitivity of methotrexate to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X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Xu&lt;/Author&gt;&lt;Year&gt;2016&lt;/Year&gt;&lt;RecNum&gt;333&lt;/RecNum&gt;&lt;DisplayText&gt;[53]&lt;/DisplayText&gt;&lt;record&gt;&lt;rec-number&gt;333&lt;/rec-number&gt;&lt;foreign-keys&gt;&lt;key app="EN" db-id="e20f0zxe22rs2nesxt35w0wifz0rpfe95s9a" timestamp="0"&gt;333&lt;/key&gt;&lt;/foreign-keys&gt;&lt;ref-type name="Journal Article"&gt;17&lt;/ref-type&gt;&lt;contributors&gt;&lt;authors&gt;&lt;author&gt;Xu, Ruida&lt;/author&gt;&lt;author&gt;Liu, Shuzhong&lt;/author&gt;&lt;author&gt;Chen, Haihong&lt;/author&gt;&lt;author&gt;Lao, Lifeng&lt;/author&gt;&lt;/authors&gt;&lt;/contributors&gt;&lt;auth-address&gt;Department of Orthopaedic Surgery, Renji Hospital, Shanghai Jiaotong University School of Medicine, Shanghai 200127, P.R. China.&lt;/auth-address&gt;&lt;titles&gt;&lt;title&gt;MicroRNA-30a downregulation contributes to chemoresistance of osteosarcoma cells through activating Beclin-1-mediated autophagy&lt;/title&gt;&lt;secondary-title&gt;Oncology reports&lt;/secondary-title&gt;&lt;alt-title&gt;Oncol Rep&lt;/alt-title&gt;&lt;/titles&gt;&lt;pages&gt;1757-1763&lt;/pages&gt;&lt;volume&gt;35&lt;/volume&gt;&lt;number&gt;3&lt;/number&gt;&lt;dates&gt;&lt;year&gt;2016&lt;/year&gt;&lt;/dates&gt;&lt;isbn&gt;1791-2431&lt;/isbn&gt;&lt;accession-num&gt;26708607&lt;/accession-num&gt;&lt;urls&gt;&lt;related-urls&gt;&lt;url&gt;https://pubmed.ncbi.nlm.nih.gov/26708607&lt;/url&gt;&lt;/related-urls&gt;&lt;/urls&gt;&lt;electronic-resource-num&gt;10.3892/or.2015.4497&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5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0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Beclin-1</w:t>
            </w:r>
          </w:p>
        </w:tc>
        <w:tc>
          <w:tcPr>
            <w:tcW w:w="2976" w:type="dxa"/>
            <w:tcBorders>
              <w:top w:val="nil"/>
              <w:left w:val="nil"/>
              <w:bottom w:val="nil"/>
              <w:right w:val="nil"/>
            </w:tcBorders>
            <w:shd w:val="clear" w:color="auto" w:fill="auto"/>
            <w:vAlign w:val="center"/>
          </w:tcPr>
          <w:p w:rsidR="0070504D" w:rsidRPr="00C20B21" w:rsidRDefault="0070504D" w:rsidP="0070504D">
            <w:pPr>
              <w:pStyle w:val="1"/>
              <w:spacing w:line="276" w:lineRule="auto"/>
              <w:outlineLvl w:val="0"/>
              <w:cnfStyle w:val="000000100000"/>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MicroRNA-30a downregulation contributes to chemoresistance of OS cell.</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Wang&lt;/Author&gt;&lt;Year&gt;2019&lt;/Year&gt;&lt;RecNum&gt;683&lt;/RecNum&gt;&lt;DisplayText&gt;[54]&lt;/DisplayText&gt;&lt;record&gt;&lt;rec-number&gt;683&lt;/rec-number&gt;&lt;foreign-keys&gt;&lt;key app="EN" db-id="x92e2adr8rvpf4edsavx00s5zsd0r2p0zxer" timestamp="1638783764"&gt;683&lt;/key&gt;&lt;key app="ENWeb" db-id=""&gt;0&lt;/key&gt;&lt;/foreign-keys&gt;&lt;ref-type name="Journal Article"&gt;17&lt;/ref-type&gt;&lt;contributors&gt;&lt;authors&gt;&lt;author&gt;Wang, Peng&lt;/author&gt;&lt;author&gt;Zhao, Zhen‐qun&lt;/author&gt;&lt;author&gt;Guo, Shi‐bing&lt;/author&gt;&lt;author&gt;Yang, Tie‐yi&lt;/author&gt;&lt;author&gt;Chang, Zhi‐qiang&lt;/author&gt;&lt;author&gt;Li, Dai‐he&lt;/author&gt;&lt;author&gt;Zhao, Wei&lt;/author&gt;&lt;author&gt;Wang, Yu‐xin&lt;/author&gt;&lt;author&gt;Sun, Chao&lt;/author&gt;&lt;author&gt;Wang, Yong&lt;/author&gt;&lt;author&gt;Feng, Wei&lt;/author&gt;&lt;/authors&gt;&lt;/contributors&gt;&lt;titles&gt;&lt;title&gt;Roles of microRNA‐22 in Suppressing Proliferation and Promoting Sensitivity of Osteosarcoma Cells&amp;#xD; via&amp;#xD; Metadherin‐mediated Autophagy&lt;/title&gt;&lt;secondary-title&gt;Orthopaedic Surgery&lt;/secondary-title&gt;&lt;/titles&gt;&lt;periodical&gt;&lt;full-title&gt;Orthopaedic Surgery&lt;/full-title&gt;&lt;/periodical&gt;&lt;pages&gt;285-293&lt;/pages&gt;&lt;volume&gt;11&lt;/volume&gt;&lt;number&gt;2&lt;/number&gt;&lt;section&gt;285&lt;/section&gt;&lt;dates&gt;&lt;year&gt;2019&lt;/year&gt;&lt;/dates&gt;&lt;isbn&gt;1757-7853&amp;#xD;1757-7861&lt;/isbn&gt;&lt;urls&gt;&lt;/urls&gt;&lt;electronic-resource-num&gt;10.1111/os.1244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5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TDH</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2 sensitized OS cells to cisplatin treatment.</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4</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lt;/Author&gt;&lt;Year&gt;2014&lt;/Year&gt;&lt;RecNum&gt;350&lt;/RecNum&gt;&lt;DisplayText&gt;[55]&lt;/DisplayText&gt;&lt;record&gt;&lt;rec-number&gt;350&lt;/rec-number&gt;&lt;foreign-keys&gt;&lt;key app="EN" db-id="e20f0zxe22rs2nesxt35w0wifz0rpfe95s9a" timestamp="0"&gt;350&lt;/key&gt;&lt;/foreign-keys&gt;&lt;ref-type name="Journal Article"&gt;17&lt;/ref-type&gt;&lt;contributors&gt;&lt;authors&gt;&lt;author&gt;Li, X.&lt;/author&gt;&lt;author&gt;Wang, S.&lt;/author&gt;&lt;author&gt;Chen, Y.&lt;/author&gt;&lt;author&gt;Liu, G.&lt;/author&gt;&lt;author&gt;Yang, X.&lt;/author&gt;&lt;/authors&gt;&lt;/contributors&gt;&lt;auth-address&gt;Department of Anesthesiology, China-Japan Union Hospital, Jilin University, Changchun, China.&lt;/auth-address&gt;&lt;titles&gt;&lt;title&gt;miR-22 targets the 3&amp;apos; UTR of HMGB1 and inhibits the HMGB1-associated autophagy in osteosarcoma cells during chemotherapy&lt;/title&gt;&lt;secondary-title&gt;Tumour Biol&lt;/secondary-title&gt;&lt;/titles&gt;&lt;pages&gt;6021-8&lt;/pages&gt;&lt;volume&gt;35&lt;/volume&gt;&lt;number&gt;6&lt;/number&gt;&lt;edition&gt;2014/03/13&lt;/edition&gt;&lt;keywords&gt;&lt;keyword&gt;*3&amp;apos; Untranslated Regions&lt;/keyword&gt;&lt;keyword&gt;Antineoplastic Agents/*pharmacology&lt;/keyword&gt;&lt;keyword&gt;Autophagy/*drug effects&lt;/keyword&gt;&lt;keyword&gt;Bone Neoplasms/*drug therapy/genetics&lt;/keyword&gt;&lt;keyword&gt;Drug Resistance, Neoplasm&lt;/keyword&gt;&lt;keyword&gt;HMGB1 Protein/antagonists &amp;amp; inhibitors/*genetics&lt;/keyword&gt;&lt;keyword&gt;Humans&lt;/keyword&gt;&lt;keyword&gt;MicroRNAs/*physiology&lt;/keyword&gt;&lt;keyword&gt;Osteosarcoma/*drug therapy/genetics&lt;/keyword&gt;&lt;/keywords&gt;&lt;dates&gt;&lt;year&gt;2014&lt;/year&gt;&lt;pub-dates&gt;&lt;date&gt;Jun&lt;/date&gt;&lt;/pub-dates&gt;&lt;/dates&gt;&lt;isbn&gt;1423-0380 (Electronic)&amp;#xD;1010-4283 (Linking)&lt;/isbn&gt;&lt;accession-num&gt;24609901&lt;/accession-num&gt;&lt;urls&gt;&lt;related-urls&gt;&lt;url&gt;https://www.ncbi.nlm.nih.gov/pubmed/24609901&lt;/url&gt;&lt;/related-urls&gt;&lt;/urls&gt;&lt;electronic-resource-num&gt;10.1007/s13277-014-1797-0&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5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bookmarkStart w:id="4" w:name="_Hlk98776183"/>
            <w:r w:rsidRPr="007632D5">
              <w:rPr>
                <w:rFonts w:ascii="Times New Roman" w:hAnsi="Times New Roman" w:cs="Times New Roman"/>
                <w:color w:val="000000" w:themeColor="text1"/>
                <w:sz w:val="20"/>
                <w:szCs w:val="20"/>
              </w:rPr>
              <w:t>HMGB1</w:t>
            </w:r>
            <w:bookmarkEnd w:id="4"/>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ed miR-22 against chemotherapy resistanc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u&lt;/Author&gt;&lt;Year&gt;2020&lt;/Year&gt;&lt;RecNum&gt;336&lt;/RecNum&gt;&lt;DisplayText&gt;[56]&lt;/DisplayText&gt;&lt;record&gt;&lt;rec-number&gt;336&lt;/rec-number&gt;&lt;foreign-keys&gt;&lt;key app="EN" db-id="e20f0zxe22rs2nesxt35w0wifz0rpfe95s9a" timestamp="0"&gt;336&lt;/key&gt;&lt;/foreign-keys&gt;&lt;ref-type name="Journal Article"&gt;17&lt;/ref-type&gt;&lt;contributors&gt;&lt;authors&gt;&lt;author&gt;Zhu, Jiajun&lt;/author&gt;&lt;author&gt;Cui, Kai&lt;/author&gt;&lt;author&gt;Cui, Yan&lt;/author&gt;&lt;author&gt;Ma, Chengbin&lt;/author&gt;&lt;author&gt;Zhang, Zhiyu&lt;/author&gt;&lt;/authors&gt;&lt;/contributors&gt;&lt;titles&gt;&lt;title&gt;PLK1 Knockdown Inhibits Cell Proliferation and Cell Apoptosis, and PLK1 Is Negatively Regulated by miR-4779 in Osteosarcoma Cells&lt;/title&gt;&lt;secondary-title&gt;DNA and Cell Biology&lt;/secondary-title&gt;&lt;/titles&gt;&lt;pages&gt;747-755&lt;/pages&gt;&lt;volume&gt;39&lt;/volume&gt;&lt;number&gt;5&lt;/number&gt;&lt;section&gt;747&lt;/section&gt;&lt;dates&gt;&lt;year&gt;2020&lt;/year&gt;&lt;/dates&gt;&lt;isbn&gt;1044-5498&amp;#xD;1557-7430&lt;/isbn&gt;&lt;accession-num&gt;32182129&lt;/accession-num&gt;&lt;urls&gt;&lt;/urls&gt;&lt;electronic-resource-num&gt;10.1089/dna.2019.500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5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4779</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LK1</w:t>
            </w:r>
          </w:p>
        </w:tc>
        <w:tc>
          <w:tcPr>
            <w:tcW w:w="2976" w:type="dxa"/>
            <w:tcBorders>
              <w:top w:val="nil"/>
              <w:left w:val="nil"/>
              <w:bottom w:val="nil"/>
              <w:right w:val="nil"/>
            </w:tcBorders>
            <w:shd w:val="clear" w:color="auto" w:fill="auto"/>
            <w:vAlign w:val="center"/>
          </w:tcPr>
          <w:p w:rsidR="0070504D" w:rsidRPr="00C20B21" w:rsidRDefault="0070504D" w:rsidP="0070504D">
            <w:pPr>
              <w:widowControl w:val="0"/>
              <w:autoSpaceDE w:val="0"/>
              <w:autoSpaceDN w:val="0"/>
              <w:adjustRightInd w:val="0"/>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MiR-4779 </w:t>
            </w:r>
            <w:r w:rsidRPr="00C20B21">
              <w:rPr>
                <w:rFonts w:ascii="Times New Roman" w:eastAsiaTheme="minorEastAsia" w:hAnsi="Times New Roman" w:cs="Times New Roman"/>
                <w:color w:val="000000" w:themeColor="text1"/>
                <w:sz w:val="20"/>
                <w:szCs w:val="20"/>
              </w:rPr>
              <w:t>negatively regulate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the expression of PLK1 and possesses a cancer-inhibiting role in drug-resistant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5</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ng&lt;/Author&gt;&lt;Year&gt;2015&lt;/Year&gt;&lt;RecNum&gt;337&lt;/RecNum&gt;&lt;DisplayText&gt;[57]&lt;/DisplayText&gt;&lt;record&gt;&lt;rec-number&gt;337&lt;/rec-number&gt;&lt;foreign-keys&gt;&lt;key app="EN" db-id="e20f0zxe22rs2nesxt35w0wifz0rpfe95s9a" timestamp="0"&gt;337&lt;/key&gt;&lt;/foreign-keys&gt;&lt;ref-type name="Journal Article"&gt;17&lt;/ref-type&gt;&lt;contributors&gt;&lt;authors&gt;&lt;author&gt;Zhang, Xian&lt;/author&gt;&lt;author&gt;Guo, Qinggong&lt;/author&gt;&lt;author&gt;Chen, Jingtao&lt;/author&gt;&lt;author&gt;Chen, Zhaohui&lt;/author&gt;&lt;/authors&gt;&lt;/contributors&gt;&lt;titles&gt;&lt;title&gt;Quercetin Enhances Cisplatin Sensitivity of Human Osteosarcoma Cells by Modulating microRNA-217-KRAS Axis&lt;/title&gt;&lt;secondary-title&gt;Molecules and Cells&lt;/secondary-title&gt;&lt;/titles&gt;&lt;pages&gt;638-642&lt;/pages&gt;&lt;volume&gt;38&lt;/volume&gt;&lt;number&gt;7&lt;/number&gt;&lt;section&gt;638&lt;/section&gt;&lt;dates&gt;&lt;year&gt;2015&lt;/year&gt;&lt;/dates&gt;&lt;isbn&gt;1016-8478&amp;#xD;0219-1032&lt;/isbn&gt;&lt;accession-num&gt; 26062553&lt;/accession-num&gt;&lt;urls&gt;&lt;/urls&gt;&lt;electronic-resource-num&gt;10.14348/molcells.2015.0037&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5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17</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KRAS</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 miR-217 enhanced cisplatin sensitivity of 143B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bookmarkStart w:id="5" w:name="_Hlk98776101"/>
            <w:r w:rsidRPr="00C20B21">
              <w:rPr>
                <w:rFonts w:ascii="Times New Roman" w:hAnsi="Times New Roman" w:cs="Times New Roman"/>
                <w:b w:val="0"/>
                <w:bCs w:val="0"/>
                <w:color w:val="000000" w:themeColor="text1"/>
                <w:sz w:val="20"/>
                <w:szCs w:val="20"/>
              </w:rPr>
              <w:t>So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lastRenderedPageBreak/>
              <w:fldChar w:fldCharType="begin">
                <w:fldData xml:space="preserve">PEVuZE5vdGU+PENpdGU+PEF1dGhvcj5Tb25nPC9BdXRob3I+PFllYXI+MjAxNzwvWWVhcj48UmVj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Tb25nPC9BdXRob3I+PFllYXI+MjAxNzwvWWVhcj48UmVj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5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0-5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2</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LPAATβ</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0-5p enhanced the sensitivity to CDDP.</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bookmarkEnd w:id="5"/>
      <w:tr w:rsidR="0070504D" w:rsidRPr="00C20B21" w:rsidTr="00D417D5">
        <w:trPr>
          <w:cnfStyle w:val="000000100000"/>
          <w:trHeight w:val="663"/>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So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Song&lt;/Author&gt;&lt;Year&gt;2017&lt;/Year&gt;&lt;RecNum&gt;339&lt;/RecNum&gt;&lt;DisplayText&gt;[59]&lt;/DisplayText&gt;&lt;record&gt;&lt;rec-number&gt;339&lt;/rec-number&gt;&lt;foreign-keys&gt;&lt;key app="EN" db-id="e20f0zxe22rs2nesxt35w0wifz0rpfe95s9a" timestamp="0"&gt;339&lt;/key&gt;&lt;/foreign-keys&gt;&lt;ref-type name="Journal Article"&gt;17&lt;/ref-type&gt;&lt;contributors&gt;&lt;authors&gt;&lt;author&gt;Song, Y. D.&lt;/author&gt;&lt;author&gt;Li, D. D.&lt;/author&gt;&lt;author&gt;Guan, Y.&lt;/author&gt;&lt;author&gt;Wang, Y. L.&lt;/author&gt;&lt;author&gt;Zheng, J.&lt;/author&gt;&lt;/authors&gt;&lt;/contributors&gt;&lt;titles&gt;&lt;title&gt;miR-214 modulates cisplatin sensitivity of osteosarcoma cells through regulation of anaerobic glycolysis&lt;/title&gt;&lt;secondary-title&gt;Cellular and Molecular Biology&lt;/secondary-title&gt;&lt;/titles&gt;&lt;volume&gt;63&lt;/volume&gt;&lt;number&gt;9&lt;/number&gt;&lt;section&gt;75&lt;/section&gt;&lt;dates&gt;&lt;year&gt;2017&lt;/year&gt;&lt;/dates&gt;&lt;isbn&gt;1165-158X&lt;/isbn&gt;&lt;accession-num&gt; 28980925&lt;/accession-num&gt;&lt;urls&gt;&lt;/urls&gt;&lt;electronic-resource-num&gt;10.14715/cmb/2017.63.9.14&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5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Style w:val="A4"/>
                <w:rFonts w:ascii="Times New Roman" w:hAnsi="Times New Roman" w:cs="Times New Roman"/>
                <w:b w:val="0"/>
                <w:bCs w:val="0"/>
                <w:color w:val="000000" w:themeColor="text1"/>
                <w:sz w:val="20"/>
                <w:szCs w:val="20"/>
              </w:rPr>
              <w:t>miR-214</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HK2</w:t>
            </w:r>
          </w:p>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KM2</w:t>
            </w:r>
          </w:p>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LDHA</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Style w:val="A7"/>
                <w:rFonts w:ascii="Times New Roman" w:hAnsi="Times New Roman" w:cs="Times New Roman"/>
                <w:color w:val="000000" w:themeColor="text1"/>
                <w:sz w:val="20"/>
                <w:szCs w:val="20"/>
              </w:rPr>
              <w:t>MiR-214 contributes to cisplatin resistance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Fiore</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Di Fiore&lt;/Author&gt;&lt;Year&gt;2016&lt;/Year&gt;&lt;RecNum&gt;340&lt;/RecNum&gt;&lt;DisplayText&gt;[60]&lt;/DisplayText&gt;&lt;record&gt;&lt;rec-number&gt;340&lt;/rec-number&gt;&lt;foreign-keys&gt;&lt;key app="EN" db-id="e20f0zxe22rs2nesxt35w0wifz0rpfe95s9a" timestamp="0"&gt;340&lt;/key&gt;&lt;/foreign-keys&gt;&lt;ref-type name="Journal Article"&gt;17&lt;/ref-type&gt;&lt;contributors&gt;&lt;authors&gt;&lt;author&gt;Di Fiore, Riccardo&lt;/author&gt;&lt;author&gt;Drago-Ferrante, Rosa&lt;/author&gt;&lt;author&gt;Pentimalli, Francesca&lt;/author&gt;&lt;author&gt;Di Marzo, Domenico&lt;/author&gt;&lt;author&gt;Forte, Iris Maria&lt;/author&gt;&lt;author&gt;Carlisi, Daniela&lt;/author&gt;&lt;author&gt;De Blasio, Anna&lt;/author&gt;&lt;author&gt;Tesoriere, Giovanni&lt;/author&gt;&lt;author&gt;Giordano, Antonio&lt;/author&gt;&lt;author&gt;Vento, Renza&lt;/author&gt;&lt;/authors&gt;&lt;/contributors&gt;&lt;titles&gt;&lt;title&gt;Let-7d miRNA Shows Both Antioncogenic and Oncogenic Functions in Osteosarcoma-Derived 3AB-OS Cancer Stem Cells&lt;/title&gt;&lt;secondary-title&gt;Journal of Cellular Physiology&lt;/secondary-title&gt;&lt;/titles&gt;&lt;pages&gt;1832-1841&lt;/pages&gt;&lt;volume&gt;231&lt;/volume&gt;&lt;number&gt;8&lt;/number&gt;&lt;section&gt;1832&lt;/section&gt;&lt;dates&gt;&lt;year&gt;2016&lt;/year&gt;&lt;/dates&gt;&lt;isbn&gt;00219541&lt;/isbn&gt;&lt;accession-num&gt;26679758&lt;/accession-num&gt;&lt;urls&gt;&lt;/urls&gt;&lt;electronic-resource-num&gt;10.1002/jcp.25291&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6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et-7d microRN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aclitaxel</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toposid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4</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Bcl-2</w:t>
            </w:r>
          </w:p>
          <w:p w:rsidR="0070504D" w:rsidRPr="007632D5" w:rsidRDefault="00D15FF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caspase3</w:t>
            </w:r>
          </w:p>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E2F2</w:t>
            </w:r>
          </w:p>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CCND2</w:t>
            </w:r>
          </w:p>
        </w:tc>
        <w:tc>
          <w:tcPr>
            <w:tcW w:w="2976" w:type="dxa"/>
            <w:tcBorders>
              <w:top w:val="nil"/>
              <w:left w:val="nil"/>
              <w:bottom w:val="nil"/>
              <w:right w:val="nil"/>
            </w:tcBorders>
            <w:shd w:val="clear" w:color="auto" w:fill="auto"/>
            <w:vAlign w:val="center"/>
          </w:tcPr>
          <w:p w:rsidR="0070504D" w:rsidRPr="00C20B21" w:rsidRDefault="0070504D" w:rsidP="0070504D">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et-7d- overexpression reduced cell sensitivity to apoptosis induced by various chemotherapy drugs</w:t>
            </w:r>
            <w:r w:rsidRPr="00C20B21">
              <w:rPr>
                <w:rFonts w:ascii="Times New Roman" w:eastAsiaTheme="minorEastAsia" w:hAnsi="Times New Roman" w:cs="Times New Roman"/>
                <w:color w:val="000000" w:themeColor="text1"/>
                <w:sz w:val="20"/>
                <w:szCs w:val="20"/>
              </w:rPr>
              <w:t>.</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5</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ng&lt;/Author&gt;&lt;Year&gt;2015&lt;/Year&gt;&lt;RecNum&gt;341&lt;/RecNum&gt;&lt;DisplayText&gt;[61]&lt;/DisplayText&gt;&lt;record&gt;&lt;rec-number&gt;341&lt;/rec-number&gt;&lt;foreign-keys&gt;&lt;key app="EN" db-id="e20f0zxe22rs2nesxt35w0wifz0rpfe95s9a" timestamp="0"&gt;341&lt;/key&gt;&lt;/foreign-keys&gt;&lt;ref-type name="Journal Article"&gt;17&lt;/ref-type&gt;&lt;contributors&gt;&lt;authors&gt;&lt;author&gt;Zhang, Yuanmin&lt;/author&gt;&lt;author&gt;Duan, Guoqing&lt;/author&gt;&lt;author&gt;Feng, Shiqing&lt;/author&gt;&lt;/authors&gt;&lt;/contributors&gt;&lt;titles&gt;&lt;title&gt;MicroRNA-301a modulates doxorubicin resistance in osteosarcoma cells by targeting AMP-activated protein kinase alpha 1&lt;/title&gt;&lt;secondary-title&gt;Biochemical and Biophysical Research Communications&lt;/secondary-title&gt;&lt;/titles&gt;&lt;pages&gt;367-373&lt;/pages&gt;&lt;volume&gt;459&lt;/volume&gt;&lt;number&gt;3&lt;/number&gt;&lt;section&gt;367&lt;/section&gt;&lt;dates&gt;&lt;year&gt;2015&lt;/year&gt;&lt;/dates&gt;&lt;isbn&gt;0006291X&lt;/isbn&gt;&lt;accession-num&gt; 25727016&lt;/accession-num&gt;&lt;urls&gt;&lt;/urls&gt;&lt;electronic-resource-num&gt;10.1016/j.bbrc.2015.02.101&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6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01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northern blot</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AMPKα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Up-regulation of miR-301a contributed to chemoresistance of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b w:val="0"/>
                <w:bCs w:val="0"/>
                <w:color w:val="000000" w:themeColor="text1"/>
                <w:sz w:val="20"/>
                <w:szCs w:val="20"/>
              </w:rPr>
              <w:t>Me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Meng&lt;/Author&gt;&lt;Year&gt;2020&lt;/Year&gt;&lt;RecNum&gt;342&lt;/RecNum&gt;&lt;DisplayText&gt;[62]&lt;/DisplayText&gt;&lt;record&gt;&lt;rec-number&gt;342&lt;/rec-number&gt;&lt;foreign-keys&gt;&lt;key app="EN" db-id="e20f0zxe22rs2nesxt35w0wifz0rpfe95s9a" timestamp="0"&gt;342&lt;/key&gt;&lt;/foreign-keys&gt;&lt;ref-type name="Journal Article"&gt;17&lt;/ref-type&gt;&lt;contributors&gt;&lt;authors&gt;&lt;author&gt;Meng, Chen‑Yang&lt;/author&gt;&lt;author&gt;Zhao, Zhen‑Qun&lt;/author&gt;&lt;author&gt;Bai, Rui&lt;/author&gt;&lt;author&gt;Zhao, Wei&lt;/author&gt;&lt;author&gt;Wang, Yu‑Xing&lt;/author&gt;&lt;author&gt;Sun, Liang&lt;/author&gt;&lt;author&gt;Sun, Chao&lt;/author&gt;&lt;author&gt;Feng, Wei&lt;/author&gt;&lt;author&gt;Guo, Shi‑Bing&lt;/author&gt;&lt;/authors&gt;&lt;/contributors&gt;&lt;titles&gt;&lt;title&gt;MicroRNA‑22 regulates autophagy and apoptosis in cisplatin resistance of osteosarcoma&lt;/title&gt;&lt;secondary-title&gt;Molecular Medicine Reports&lt;/secondary-title&gt;&lt;/titles&gt;&lt;dates&gt;&lt;year&gt;2020&lt;/year&gt;&lt;/dates&gt;&lt;isbn&gt;1791-2997&amp;#xD;1791-3004&lt;/isbn&gt;&lt;accession-num&gt;33000186&lt;/accession-num&gt;&lt;urls&gt;&lt;/urls&gt;&lt;electronic-resource-num&gt;10.3892/mmr.2020.11447&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6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w:t>
            </w:r>
            <w:r w:rsidRPr="00C20B21">
              <w:rPr>
                <w:rStyle w:val="markedcontent"/>
                <w:rFonts w:ascii="Times New Roman" w:hAnsi="Times New Roman" w:cs="Times New Roman"/>
                <w:color w:val="000000" w:themeColor="text1"/>
                <w:sz w:val="20"/>
                <w:szCs w:val="20"/>
              </w:rPr>
              <w:t>R-</w:t>
            </w:r>
            <w:r w:rsidRPr="00C20B21">
              <w:rPr>
                <w:rFonts w:ascii="Times New Roman" w:hAnsi="Times New Roman" w:cs="Times New Roman"/>
                <w:color w:val="000000" w:themeColor="text1"/>
                <w:sz w:val="20"/>
                <w:szCs w:val="20"/>
              </w:rPr>
              <w:t>2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TDH</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w:t>
            </w:r>
            <w:r w:rsidRPr="00C20B21">
              <w:rPr>
                <w:rStyle w:val="markedcontent"/>
                <w:rFonts w:ascii="Times New Roman" w:hAnsi="Times New Roman" w:cs="Times New Roman"/>
                <w:color w:val="000000" w:themeColor="text1"/>
                <w:sz w:val="20"/>
                <w:szCs w:val="20"/>
              </w:rPr>
              <w:t>-</w:t>
            </w:r>
            <w:r w:rsidRPr="00C20B21">
              <w:rPr>
                <w:rFonts w:ascii="Times New Roman" w:hAnsi="Times New Roman" w:cs="Times New Roman"/>
                <w:color w:val="000000" w:themeColor="text1"/>
                <w:sz w:val="20"/>
                <w:szCs w:val="20"/>
              </w:rPr>
              <w:t>22 promoted cisplatin sensitivity.</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Me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Meng&lt;/Author&gt;&lt;Year&gt;2020&lt;/Year&gt;&lt;RecNum&gt;344&lt;/RecNum&gt;&lt;DisplayText&gt;[63]&lt;/DisplayText&gt;&lt;record&gt;&lt;rec-number&gt;344&lt;/rec-number&gt;&lt;foreign-keys&gt;&lt;key app="EN" db-id="e20f0zxe22rs2nesxt35w0wifz0rpfe95s9a" timestamp="0"&gt;344&lt;/key&gt;&lt;/foreign-keys&gt;&lt;ref-type name="Journal Article"&gt;17&lt;/ref-type&gt;&lt;contributors&gt;&lt;authors&gt;&lt;author&gt;Meng, Chen‑Yang&lt;/author&gt;&lt;author&gt;Zhao, Zhen‑Qun&lt;/author&gt;&lt;author&gt;Bai, Rui&lt;/author&gt;&lt;author&gt;Zhao, Wei&lt;/author&gt;&lt;author&gt;Wang, Yu‑Xing&lt;/author&gt;&lt;author&gt;Xue, Hui‑Qin&lt;/author&gt;&lt;author&gt;Sun, Liang&lt;/author&gt;&lt;author&gt;Sun, Chao&lt;/author&gt;&lt;author&gt;Feng, Wei&lt;/author&gt;&lt;author&gt;Guo, Shi‑Bing&lt;/author&gt;&lt;/authors&gt;&lt;/contributors&gt;&lt;titles&gt;&lt;title&gt;MicroRNA‑22 mediates the cisplatin resistance of osteosarcoma cells by inhibiting autophagy via the PI3K/Akt/mTOR pathway&lt;/title&gt;&lt;secondary-title&gt;Oncology Reports&lt;/secondary-title&gt;&lt;/titles&gt;&lt;dates&gt;&lt;year&gt;2020&lt;/year&gt;&lt;/dates&gt;&lt;isbn&gt;1021-335X&amp;#xD;1791-2431&lt;/isbn&gt;&lt;accession-num&gt;32323781&lt;/accession-num&gt;&lt;urls&gt;&lt;/urls&gt;&lt;electronic-resource-num&gt;10.3892/or.2020.749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6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I3K/A</w:t>
            </w:r>
            <w:r w:rsidR="002C39A8" w:rsidRPr="007632D5">
              <w:rPr>
                <w:rFonts w:ascii="Times New Roman" w:hAnsi="Times New Roman" w:cs="Times New Roman"/>
                <w:color w:val="000000" w:themeColor="text1"/>
                <w:sz w:val="20"/>
                <w:szCs w:val="20"/>
              </w:rPr>
              <w:t>KT/</w:t>
            </w:r>
            <w:r w:rsidRPr="007632D5">
              <w:rPr>
                <w:rFonts w:ascii="Times New Roman" w:hAnsi="Times New Roman" w:cs="Times New Roman"/>
                <w:color w:val="000000" w:themeColor="text1"/>
                <w:sz w:val="20"/>
                <w:szCs w:val="20"/>
              </w:rPr>
              <w:t>mTOR</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2 leads to an improvement in the sensitivity of cisplatin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Yua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Yuan&lt;/Author&gt;&lt;Year&gt;2018&lt;/Year&gt;&lt;RecNum&gt;343&lt;/RecNum&gt;&lt;DisplayText&gt;[64]&lt;/DisplayText&gt;&lt;record&gt;&lt;rec-number&gt;343&lt;/rec-number&gt;&lt;foreign-keys&gt;&lt;key app="EN" db-id="e20f0zxe22rs2nesxt35w0wifz0rpfe95s9a" timestamp="0"&gt;343&lt;/key&gt;&lt;/foreign-keys&gt;&lt;ref-type name="Journal Article"&gt;17&lt;/ref-type&gt;&lt;contributors&gt;&lt;authors&gt;&lt;author&gt;Yuan, Guangke&lt;/author&gt;&lt;author&gt;Zhao, Yanqing&lt;/author&gt;&lt;author&gt;Wu, Dongjin&lt;/author&gt;&lt;author&gt;Gao, Chunzheng&lt;/author&gt;&lt;author&gt;Jiao, Zhaode&lt;/author&gt;&lt;/authors&gt;&lt;/contributors&gt;&lt;auth-address&gt;Department of Orthopedics, The Second Hospital of Shandong University, Shandong University, NO 247, Beiyuan Street, Jinan 250000, China.&amp;#xD;Department of Orthopedics, Yidu Central Hospital of Weifang, South Linglongshan Road, NO 4138, Weifang 262500, China.&lt;/auth-address&gt;&lt;titles&gt;&lt;title&gt;miRNA-20a upregulates TAK1 and increases proliferation in osteosarcoma cells&lt;/title&gt;&lt;secondary-title&gt;Future oncology (London, England)&lt;/secondary-title&gt;&lt;alt-title&gt;Future Oncol&lt;/alt-title&gt;&lt;/titles&gt;&lt;pages&gt;461-469&lt;/pages&gt;&lt;volume&gt;14&lt;/volume&gt;&lt;number&gt;5&lt;/number&gt;&lt;dates&gt;&lt;year&gt;2018&lt;/year&gt;&lt;/dates&gt;&lt;isbn&gt;1744-8301&lt;/isbn&gt;&lt;accession-num&gt;29327611&lt;/accession-num&gt;&lt;urls&gt;&lt;related-urls&gt;&lt;url&gt;https://pubmed.ncbi.nlm.nih.gov/29327611&lt;/url&gt;&lt;/related-urls&gt;&lt;/urls&gt;&lt;electronic-resource-num&gt;10.2217/fon-2017-0490&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6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0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TAK1</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 miR-20a sensitizes the OS cells to chemotherapeutic drug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MaW48L0F1dGhvcj48WWVhcj4yMDE2PC9ZZWFyPjxSZWNO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MaW48L0F1dGhvcj48WWVhcj4yMDE2PC9ZZWFyPjxSZWNO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6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84</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BCL2L1</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84 leads to poor response to doxorubicin therapy.</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e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MZWk8L0F1dGhvcj48WWVhcj4yMDE4PC9ZZWFyPjxSZWNO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==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MZWk8L0F1dGhvcj48WWVhcj4yMDE4PC9ZZWFyPjxSZWNO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==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6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9a-3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arboplat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doxorubicin </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K4/NF-кB</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9a-3p promoted multi-drug resistance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P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Pu&lt;/Author&gt;&lt;Year&gt;2016&lt;/Year&gt;&lt;RecNum&gt;347&lt;/RecNum&gt;&lt;DisplayText&gt;[67]&lt;/DisplayText&gt;&lt;record&gt;&lt;rec-number&gt;347&lt;/rec-number&gt;&lt;foreign-keys&gt;&lt;key app="EN" db-id="e20f0zxe22rs2nesxt35w0wifz0rpfe95s9a" timestamp="0"&gt;347&lt;/key&gt;&lt;/foreign-keys&gt;&lt;ref-type name="Journal Article"&gt;17&lt;/ref-type&gt;&lt;contributors&gt;&lt;authors&gt;&lt;author&gt;Pu, Youguang&lt;/author&gt;&lt;author&gt;Zhao, Fangfang&lt;/author&gt;&lt;author&gt;Wang, Haiyan&lt;/author&gt;&lt;author&gt;Cai, Wenjing&lt;/author&gt;&lt;author&gt;Gao, Jin&lt;/author&gt;&lt;author&gt;Li, Yinpeng&lt;/author&gt;&lt;author&gt;Cai, Shanbao&lt;/author&gt;&lt;/authors&gt;&lt;/contributors&gt;&lt;auth-address&gt;Cancer Epigenetics Program, Anhui Cancer Hospital, West District of Anhui Provincial Hospital, Hefei 230031, Anhui, China.&amp;#xD;Department of Clinical Geriatrics, Anhui Provincial Hospital, Hefei 230031, Anhui, China.&amp;#xD;Indiana University School of Medicine, Indianapolis, IN 46202, USA.&amp;#xD;Department of Radiation Oncology, Anhui Cancer Hospital, West District of Anhui Provincial Hospital, Hefei 230031, Anhui, China.&amp;#xD;Xinxiang Medical University, Xinxiang 453000, Henan, China.&lt;/auth-address&gt;&lt;titles&gt;&lt;title&gt;MiR-34a-5p promotes the multi-drug resistance of osteosarcoma by targeting the CD117 gene&lt;/title&gt;&lt;secondary-title&gt;Oncotarget&lt;/secondary-title&gt;&lt;alt-title&gt;Oncotarget&lt;/alt-title&gt;&lt;/titles&gt;&lt;pages&gt;28420-28434&lt;/pages&gt;&lt;volume&gt;7&lt;/volume&gt;&lt;number&gt;19&lt;/number&gt;&lt;dates&gt;&lt;year&gt;2016&lt;/year&gt;&lt;/dates&gt;&lt;isbn&gt;1949-2553&lt;/isbn&gt;&lt;accession-num&gt;27056900&lt;/accession-num&gt;&lt;urls&gt;&lt;related-urls&gt;&lt;url&gt;https://pubmed.ncbi.nlm.nih.gov/27056900&lt;/url&gt;&lt;/related-urls&gt;&lt;/urls&gt;&lt;electronic-resource-num&gt;10.18632/oncotarget.8546&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6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a-5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toposide</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arbo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 xml:space="preserve">MEF2 </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a-5p promotes multi-drug resistance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bookmarkStart w:id="6" w:name="_Hlk98776153"/>
            <w:r w:rsidRPr="00C20B21">
              <w:rPr>
                <w:rFonts w:ascii="Times New Roman" w:hAnsi="Times New Roman" w:cs="Times New Roman"/>
                <w:b w:val="0"/>
                <w:bCs w:val="0"/>
                <w:color w:val="000000" w:themeColor="text1"/>
                <w:sz w:val="20"/>
                <w:szCs w:val="20"/>
              </w:rPr>
              <w:lastRenderedPageBreak/>
              <w:t>So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Song&lt;/Author&gt;&lt;Year&gt;2010&lt;/Year&gt;&lt;RecNum&gt;348&lt;/RecNum&gt;&lt;DisplayText&gt;[68]&lt;/DisplayText&gt;&lt;record&gt;&lt;rec-number&gt;348&lt;/rec-number&gt;&lt;foreign-keys&gt;&lt;key app="EN" db-id="e20f0zxe22rs2nesxt35w0wifz0rpfe95s9a" timestamp="0"&gt;348&lt;/key&gt;&lt;/foreign-keys&gt;&lt;ref-type name="Journal Article"&gt;17&lt;/ref-type&gt;&lt;contributors&gt;&lt;authors&gt;&lt;author&gt;Song, Bo&lt;/author&gt;&lt;author&gt;Wang, Yuan&lt;/author&gt;&lt;author&gt;Titmus, Matthew A.&lt;/author&gt;&lt;author&gt;Botchkina, Galina&lt;/author&gt;&lt;author&gt;Formentini, Andrea&lt;/author&gt;&lt;author&gt;Kornmann, Marko&lt;/author&gt;&lt;author&gt;Ju, Jingfang&lt;/author&gt;&lt;/authors&gt;&lt;/contributors&gt;&lt;auth-address&gt;Translational Research Laboratory, Department of Pathology, School of Medicine, Stony Brook University, Stony Brook, New York 11794, USA.&lt;/auth-address&gt;&lt;titles&gt;&lt;title&gt;Molecular mechanism of chemoresistance by miR-215 in osteosarcoma and colon cancer cells&lt;/title&gt;&lt;secondary-title&gt;Molecular cancer&lt;/secondary-title&gt;&lt;alt-title&gt;Mol Cancer&lt;/alt-title&gt;&lt;/titles&gt;&lt;pages&gt;96&lt;/pages&gt;&lt;volume&gt;9&lt;/volume&gt;&lt;dates&gt;&lt;year&gt;2010&lt;/year&gt;&lt;/dates&gt;&lt;isbn&gt;1476-4598&lt;/isbn&gt;&lt;accession-num&gt;20433742&lt;/accession-num&gt;&lt;urls&gt;&lt;related-urls&gt;&lt;url&gt;https://pubmed.ncbi.nlm.nih.gov/20433742&lt;/url&gt;&lt;/related-urls&gt;&lt;/urls&gt;&lt;electronic-resource-num&gt;10.1186/1476-4598-9-96&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6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OS </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15</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2</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DTL</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15 increase in chemoresistance to methotrexate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bookmarkEnd w:id="6"/>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70504D" w:rsidRPr="00C20B21" w:rsidRDefault="0070504D" w:rsidP="0070504D">
            <w:pPr>
              <w:tabs>
                <w:tab w:val="left" w:pos="73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tabs>
                <w:tab w:val="left" w:pos="73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lt;/Author&gt;&lt;Year&gt;2017&lt;/Year&gt;&lt;RecNum&gt;349&lt;/RecNum&gt;&lt;DisplayText&gt;[69]&lt;/DisplayText&gt;&lt;record&gt;&lt;rec-number&gt;349&lt;/rec-number&gt;&lt;foreign-keys&gt;&lt;key app="EN" db-id="e20f0zxe22rs2nesxt35w0wifz0rpfe95s9a" timestamp="0"&gt;349&lt;/key&gt;&lt;/foreign-keys&gt;&lt;ref-type name="Journal Article"&gt;17&lt;/ref-type&gt;&lt;contributors&gt;&lt;authors&gt;&lt;author&gt;Li, Qi-Cai&lt;/author&gt;&lt;author&gt;Xu, Haiyan&lt;/author&gt;&lt;author&gt;Wang, Xiaohui&lt;/author&gt;&lt;author&gt;Wang, Ting&lt;/author&gt;&lt;author&gt;Wu, Jiang&lt;/author&gt;&lt;/authors&gt;&lt;/contributors&gt;&lt;titles&gt;&lt;title&gt;miR-34a increases cisplatin sensitivity of osteosarcoma cells in vitro through up-regulation of c-Myc and Bim signal&lt;/title&gt;&lt;secondary-title&gt;Cancer Biomarkers&lt;/secondary-title&gt;&lt;/titles&gt;&lt;pages&gt;135-144&lt;/pages&gt;&lt;volume&gt;21&lt;/volume&gt;&lt;number&gt;1&lt;/number&gt;&lt;section&gt;135&lt;/section&gt;&lt;dates&gt;&lt;year&gt;2017&lt;/year&gt;&lt;/dates&gt;&lt;isbn&gt;18758592&amp;#xD;15740153&lt;/isbn&gt;&lt;accession-num&gt;29060932&lt;/accession-num&gt;&lt;urls&gt;&lt;/urls&gt;&lt;electronic-resource-num&gt;10.3233/cbm-17045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6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c-Myc</w:t>
            </w:r>
          </w:p>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Bim</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a increases cisplatin sensitivity of OS cells in vitro.</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A7008C"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636"/>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o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aaG91PC9BdXRob3I+PFllYXI+MjAxNjwvWWVhcj48UmVj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aaG91PC9BdXRob3I+PFllYXI+MjAxNjwvWWVhcj48UmVj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7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b</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emcitabine</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BCB1</w:t>
            </w:r>
          </w:p>
          <w:p w:rsidR="0070504D" w:rsidRPr="007632D5"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AK1</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b overexpression reverses multidrug resistance in human OS cells in vitro.</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C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4</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DaGFuZzwvQXV0aG9yPjxZZWFyPjIwMTQ8L1llYXI+PFJl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DaGFuZzwvQXV0aG9yPjxZZWFyPjIwMTQ8L1llYXI+PFJl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7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0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LC3-Ⅰ</w:t>
            </w:r>
          </w:p>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LC3-Ⅱ</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Blocked autophagy by miR-101 enhances OS cell chemosensitivity.</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Gao</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5</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Gao&lt;/Author&gt;&lt;Year&gt;2015&lt;/Year&gt;&lt;RecNum&gt;353&lt;/RecNum&gt;&lt;DisplayText&gt;[72]&lt;/DisplayText&gt;&lt;record&gt;&lt;rec-number&gt;353&lt;/rec-number&gt;&lt;foreign-keys&gt;&lt;key app="EN" db-id="e20f0zxe22rs2nesxt35w0wifz0rpfe95s9a" timestamp="0"&gt;353&lt;/key&gt;&lt;/foreign-keys&gt;&lt;ref-type name="Journal Article"&gt;17&lt;/ref-type&gt;&lt;contributors&gt;&lt;authors&gt;&lt;author&gt;Gao, Yan&lt;/author&gt;&lt;author&gt;Feng, Yong&lt;/author&gt;&lt;author&gt;Shen, Jacson K.&lt;/author&gt;&lt;author&gt;Lin, Min&lt;/author&gt;&lt;author&gt;Choy, Edwin&lt;/author&gt;&lt;author&gt;Cote, Gregory M.&lt;/author&gt;&lt;author&gt;Harmon, David C.&lt;/author&gt;&lt;author&gt;Mankin, Henry J.&lt;/author&gt;&lt;author&gt;Hornicek, Francis J.&lt;/author&gt;&lt;author&gt;Duan, Zhenfeng&lt;/author&gt;&lt;/authors&gt;&lt;/contributors&gt;&lt;titles&gt;&lt;title&gt;CD44 is a direct target of miR-199a-3p and contributes to aggressive progression in osteosarcoma&lt;/title&gt;&lt;secondary-title&gt;Scientific Reports&lt;/secondary-title&gt;&lt;/titles&gt;&lt;volume&gt;5&lt;/volume&gt;&lt;number&gt;1&lt;/number&gt;&lt;dates&gt;&lt;year&gt;2015&lt;/year&gt;&lt;/dates&gt;&lt;isbn&gt;2045-2322&lt;/isbn&gt;&lt;accession-num&gt; 26079799&lt;/accession-num&gt;&lt;urls&gt;&lt;/urls&gt;&lt;electronic-resource-num&gt;10.1038/srep11365&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7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9a-3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microarray </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CD44</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9a-3p transfection increased drug sensitivity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Fiore</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4</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Di Fiore&lt;/Author&gt;&lt;Year&gt;2014&lt;/Year&gt;&lt;RecNum&gt;354&lt;/RecNum&gt;&lt;DisplayText&gt;[73]&lt;/DisplayText&gt;&lt;record&gt;&lt;rec-number&gt;354&lt;/rec-number&gt;&lt;foreign-keys&gt;&lt;key app="EN" db-id="e20f0zxe22rs2nesxt35w0wifz0rpfe95s9a" timestamp="0"&gt;354&lt;/key&gt;&lt;/foreign-keys&gt;&lt;ref-type name="Journal Article"&gt;17&lt;/ref-type&gt;&lt;contributors&gt;&lt;authors&gt;&lt;author&gt;Di Fiore, Riccardo&lt;/author&gt;&lt;author&gt;Drago-Ferrante, Rosa&lt;/author&gt;&lt;author&gt;Pentimalli, Francesca&lt;/author&gt;&lt;author&gt;Di Marzo, Domenico&lt;/author&gt;&lt;author&gt;Forte, Iris Maria&lt;/author&gt;&lt;author&gt;D’Anneo, Antonella&lt;/author&gt;&lt;author&gt;Carlisi, Daniela&lt;/author&gt;&lt;author&gt;De Blasio, Anna&lt;/author&gt;&lt;author&gt;Giuliano, Michela&lt;/author&gt;&lt;author&gt;Tesoriere, Giovanni&lt;/author&gt;&lt;author&gt;Giordano, Antonio&lt;/author&gt;&lt;author&gt;Vento, Renza&lt;/author&gt;&lt;/authors&gt;&lt;/contributors&gt;&lt;titles&gt;&lt;title&gt;MicroRNA-29b-1 impairs in vitro cell proliferation, self-renewal and chemoresistance of human osteosarcoma 3AB-OS cancer stem cells&lt;/title&gt;&lt;secondary-title&gt;International Journal of Oncology&lt;/secondary-title&gt;&lt;/titles&gt;&lt;pages&gt;2013-2023&lt;/pages&gt;&lt;volume&gt;45&lt;/volume&gt;&lt;number&gt;5&lt;/number&gt;&lt;section&gt;2013&lt;/section&gt;&lt;dates&gt;&lt;year&gt;2014&lt;/year&gt;&lt;/dates&gt;&lt;isbn&gt;1019-6439&amp;#xD;1791-2423&lt;/isbn&gt;&lt;accession-num&gt;25174983&lt;/accession-num&gt;&lt;urls&gt;&lt;/urls&gt;&lt;electronic-resource-num&gt;10.3892/ijo.2014.2618&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7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9b-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toposid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Oct3/4</w:t>
            </w:r>
          </w:p>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SOX2</w:t>
            </w:r>
          </w:p>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Nanog</w:t>
            </w:r>
          </w:p>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CD133</w:t>
            </w:r>
          </w:p>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N-Myc</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9b-1 overexpression sensitized OS cells to chemotherapeutic drug-induced apoptosi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e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Wei&lt;/Author&gt;&lt;Year&gt;2016&lt;/Year&gt;&lt;RecNum&gt;355&lt;/RecNum&gt;&lt;DisplayText&gt;[74]&lt;/DisplayText&gt;&lt;record&gt;&lt;rec-number&gt;355&lt;/rec-number&gt;&lt;foreign-keys&gt;&lt;key app="EN" db-id="e20f0zxe22rs2nesxt35w0wifz0rpfe95s9a" timestamp="0"&gt;355&lt;/key&gt;&lt;/foreign-keys&gt;&lt;ref-type name="Journal Article"&gt;17&lt;/ref-type&gt;&lt;contributors&gt;&lt;authors&gt;&lt;author&gt;Wei, Renxiong&lt;/author&gt;&lt;author&gt;Cao, Gang&lt;/author&gt;&lt;author&gt;Deng, Zhouming&lt;/author&gt;&lt;author&gt;Su, Jiajia&lt;/author&gt;&lt;author&gt;Cai, Lin&lt;/author&gt;&lt;/authors&gt;&lt;/contributors&gt;&lt;titles&gt;&lt;title&gt;miR-140-5p attenuates chemotherapeutic drug-induced cell death by regulating autophagy through inositol 1,4,5-trisphosphate kinase 2 (IP3k2) in human osteosarcoma cells&lt;/title&gt;&lt;secondary-title&gt;Bioscience Reports&lt;/secondary-title&gt;&lt;/titles&gt;&lt;volume&gt;36&lt;/volume&gt;&lt;number&gt;5&lt;/number&gt;&lt;dates&gt;&lt;year&gt;2016&lt;/year&gt;&lt;/dates&gt;&lt;isbn&gt;0144-8463&amp;#xD;1573-4935&lt;/isbn&gt;&lt;accession-num&gt;27582507&lt;/accession-num&gt;&lt;urls&gt;&lt;/urls&gt;&lt;electronic-resource-num&gt;10.1042/bsr20160238&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7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40-5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bookmarkStart w:id="7" w:name="_Hlk98776237"/>
            <w:r w:rsidRPr="007632D5">
              <w:rPr>
                <w:rFonts w:ascii="Times New Roman" w:hAnsi="Times New Roman" w:cs="Times New Roman"/>
                <w:color w:val="000000" w:themeColor="text1"/>
                <w:sz w:val="20"/>
                <w:szCs w:val="20"/>
              </w:rPr>
              <w:t>IP3K2</w:t>
            </w:r>
            <w:bookmarkEnd w:id="7"/>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he increased miR-140-5p expression levels up-regulated anticancer drug-induced autophagy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Xie</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Xie&lt;/Author&gt;&lt;Year&gt;2018&lt;/Year&gt;&lt;RecNum&gt;356&lt;/RecNum&gt;&lt;DisplayText&gt;[75]&lt;/DisplayText&gt;&lt;record&gt;&lt;rec-number&gt;356&lt;/rec-number&gt;&lt;foreign-keys&gt;&lt;key app="EN" db-id="e20f0zxe22rs2nesxt35w0wifz0rpfe95s9a" timestamp="0"&gt;356&lt;/key&gt;&lt;/foreign-keys&gt;&lt;ref-type name="Journal Article"&gt;17&lt;/ref-type&gt;&lt;contributors&gt;&lt;authors&gt;&lt;author&gt;Xie, Zikang&lt;/author&gt;&lt;author&gt;Xu, Jianda&lt;/author&gt;&lt;author&gt;Peng, Libo&lt;/author&gt;&lt;author&gt;Gao, Yi&lt;/author&gt;&lt;author&gt;Zhao, Hong&lt;/author&gt;&lt;author&gt;Qu, Yuxing&lt;/author&gt;&lt;/authors&gt;&lt;/contributors&gt;&lt;auth-address&gt;Department of orthopedics, Changzhou Traditional Chinese Medicine Hospital, Changzhou, 213003, China.&amp;#xD;Department of orthopedics, Changzhou Traditional Chinese Medicine Hospital, Changzhou, 213003, China. yuxing_qu@163.com.&lt;/auth-address&gt;&lt;titles&gt;&lt;title&gt;miR-149 promotes human osteocarcinoma progression via targeting bone morphogenetic protein 9 (BMP9)&lt;/title&gt;&lt;secondary-title&gt;Biotechnology letters&lt;/secondary-title&gt;&lt;alt-title&gt;Biotechnol Lett&lt;/alt-title&gt;&lt;/titles&gt;&lt;pages&gt;47-55&lt;/pages&gt;&lt;volume&gt;40&lt;/volume&gt;&lt;number&gt;1&lt;/number&gt;&lt;dates&gt;&lt;year&gt;2018&lt;/year&gt;&lt;/dates&gt;&lt;isbn&gt;1573-6776&lt;/isbn&gt;&lt;accession-num&gt;28956179&lt;/accession-num&gt;&lt;urls&gt;&lt;related-urls&gt;&lt;url&gt;https://pubmed.ncbi.nlm.nih.gov/28956179&lt;/url&gt;&lt;/related-urls&gt;&lt;/urls&gt;&lt;electronic-resource-num&gt;10.1007/s10529-017-2445-8&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7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49</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41</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36</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bookmarkStart w:id="8" w:name="_Hlk98776280"/>
            <w:r w:rsidRPr="007632D5">
              <w:rPr>
                <w:rFonts w:ascii="Times New Roman" w:hAnsi="Times New Roman" w:cs="Times New Roman"/>
                <w:color w:val="000000" w:themeColor="text1"/>
                <w:sz w:val="20"/>
                <w:szCs w:val="20"/>
              </w:rPr>
              <w:t>BMP9</w:t>
            </w:r>
            <w:bookmarkEnd w:id="8"/>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 miR-149 conferred chemoresistance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Novello</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4</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Novello&lt;/Author&gt;&lt;Year&gt;2014&lt;/Year&gt;&lt;RecNum&gt;357&lt;/RecNum&gt;&lt;DisplayText&gt;[76]&lt;/DisplayText&gt;&lt;record&gt;&lt;rec-number&gt;357&lt;/rec-number&gt;&lt;foreign-keys&gt;&lt;key app="EN" db-id="e20f0zxe22rs2nesxt35w0wifz0rpfe95s9a" timestamp="0"&gt;357&lt;/key&gt;&lt;/foreign-keys&gt;&lt;ref-type name="Journal Article"&gt;17&lt;/ref-type&gt;&lt;contributors&gt;&lt;authors&gt;&lt;author&gt;Novello, Chiara&lt;/author&gt;&lt;author&gt;Pazzaglia, Laura&lt;/author&gt;&lt;author&gt;Conti, Amalia&lt;/author&gt;&lt;author&gt;Quattrini, Irene&lt;/author&gt;&lt;author&gt;Pollino, Serena&lt;/author&gt;&lt;author&gt;Perego, Paola&lt;/author&gt;&lt;author&gt;Picci, Piero&lt;/author&gt;&lt;author&gt;Benassi, Maria Serena&lt;/author&gt;&lt;/authors&gt;&lt;/contributors&gt;&lt;auth-address&gt;Laboratory of Experimental Oncology, Rizzoli Orthopaedic Institute, Bologna, Italy.&amp;#xD;Laboratory of Experimental Oncology, Rizzoli Orthopaedic Institute, Bologna, Italy; Centre for Molecular and Translational Oncology &amp;amp; Department of Life Sciences- University of Parma, Parma, Italy.&amp;#xD;Molecular Pharmacology Unit, Fondazione IRCCS Istituto Nazionale dei Tumori, Milan, Italy.&lt;/auth-address&gt;&lt;titles&gt;&lt;title&gt;p53-dependent activation of microRNA-34a in response to etoposide-induced DNA damage in osteosarcoma cell lines not impaired by dominant negative p53 expression&lt;/title&gt;&lt;secondary-title&gt;PloS one&lt;/secondary-title&gt;&lt;alt-title&gt;PLoS One&lt;/alt-title&gt;&lt;/titles&gt;&lt;pages&gt;e114757&lt;/pages&gt;&lt;volume&gt;9&lt;/volume&gt;&lt;number&gt;12&lt;/number&gt;&lt;dates&gt;&lt;year&gt;2014&lt;/year&gt;&lt;/dates&gt;&lt;isbn&gt;1932-6203&lt;/isbn&gt;&lt;accession-num&gt;25490093&lt;/accession-num&gt;&lt;urls&gt;&lt;related-urls&gt;&lt;url&gt;https://pubmed.ncbi.nlm.nih.gov/25490093&lt;/url&gt;&lt;/related-urls&gt;&lt;/urls&gt;&lt;electronic-resource-num&gt;10.1371/journal.pone.0114757&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7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toposid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B40BE6"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a basal levels were lower in p53-deficient OS cells and with a higher sensitivity to etoposid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Che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2014</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Chen&lt;/Author&gt;&lt;Year&gt;2014&lt;/Year&gt;&lt;RecNum&gt;358&lt;/RecNum&gt;&lt;DisplayText&gt;[77]&lt;/DisplayText&gt;&lt;record&gt;&lt;rec-number&gt;358&lt;/rec-number&gt;&lt;foreign-keys&gt;&lt;key app="EN" db-id="e20f0zxe22rs2nesxt35w0wifz0rpfe95s9a" timestamp="0"&gt;358&lt;/key&gt;&lt;/foreign-keys&gt;&lt;ref-type name="Journal Article"&gt;17&lt;/ref-type&gt;&lt;contributors&gt;&lt;authors&gt;&lt;author&gt;Chen, L.&lt;/author&gt;&lt;author&gt;Jiang, K.&lt;/author&gt;&lt;author&gt;Jiang, H.&lt;/author&gt;&lt;author&gt;Wei, P.&lt;/author&gt;&lt;/authors&gt;&lt;/contributors&gt;&lt;auth-address&gt;Orthopedics Department, Affiliated Hospital of North Sichuan Medical College, Nanchong, Sichuan 637000, P.R. China.&amp;#xD;Orthopedics Department, Second People&amp;apos;s Hospital of Chengdu, Chengdu, Sichuan 610017, P.R. China.&lt;/auth-address&gt;&lt;titles&gt;&lt;title&gt;miR-155 mediates drug resistance in osteosarcoma cells via inducing autophagy&lt;/title&gt;&lt;secondary-title&gt;Exp Ther Med&lt;/secondary-title&gt;&lt;/titles&gt;&lt;pages&gt;527-532&lt;/pages&gt;&lt;volume&gt;8&lt;/volume&gt;&lt;number&gt;2&lt;/number&gt;&lt;edition&gt;2014/07/11&lt;/edition&gt;&lt;keywords&gt;&lt;keyword&gt;autophagy&lt;/keyword&gt;&lt;keyword&gt;drug resistance&lt;/keyword&gt;&lt;keyword&gt;microRNA-155&lt;/keyword&gt;&lt;keyword&gt;osteosarcoma cells&lt;/keyword&gt;&lt;/keywords&gt;&lt;dates&gt;&lt;year&gt;2014&lt;/year&gt;&lt;pub-dates&gt;&lt;date&gt;Aug&lt;/date&gt;&lt;/pub-dates&gt;&lt;/dates&gt;&lt;isbn&gt;1792-0981 (Print)&amp;#xD;1792-0981 (Linking)&lt;/isbn&gt;&lt;accession-num&gt;25009614&lt;/accession-num&gt;&lt;urls&gt;&lt;related-urls&gt;&lt;url&gt;https://www.ncbi.nlm.nih.gov/pubmed/25009614&lt;/url&gt;&lt;/related-urls&gt;&lt;/urls&gt;&lt;custom2&gt;PMC4079430&lt;/custom2&gt;&lt;electronic-resource-num&gt;10.3892/etm.2014.175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7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55</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LC3-Ⅰ</w:t>
            </w:r>
          </w:p>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lastRenderedPageBreak/>
              <w:t>LC3-Ⅱ</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 xml:space="preserve">The increased miR-155 </w:t>
            </w:r>
            <w:r w:rsidRPr="00C20B21">
              <w:rPr>
                <w:rFonts w:ascii="Times New Roman" w:hAnsi="Times New Roman" w:cs="Times New Roman"/>
                <w:color w:val="000000" w:themeColor="text1"/>
                <w:sz w:val="20"/>
                <w:szCs w:val="20"/>
              </w:rPr>
              <w:lastRenderedPageBreak/>
              <w:t>expression levels upregulated anti</w:t>
            </w:r>
            <w:r w:rsidRPr="00C20B21">
              <w:rPr>
                <w:rFonts w:ascii="Times New Roman" w:hAnsi="Times New Roman" w:cs="Times New Roman"/>
                <w:color w:val="000000" w:themeColor="text1"/>
                <w:sz w:val="20"/>
                <w:szCs w:val="20"/>
              </w:rPr>
              <w:softHyphen/>
              <w:t>cancer drug-induced autophagy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lastRenderedPageBreak/>
              <w:t>3</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L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5</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MaTwvQXV0aG9yPjxZZWFyPjIwMTY8L1llYXI+PFJlY051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MaTwvQXV0aG9yPjxZZWFyPjIwMTY8L1llYXI+PFJlY051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7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9a-5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LC3-Ⅰ</w:t>
            </w:r>
          </w:p>
          <w:p w:rsidR="0070504D" w:rsidRPr="007632D5"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LC3-Ⅱ</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RNA-199a-5p inhibits cisplatin-induced drug resistance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Hu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Huang&lt;/Author&gt;&lt;Year&gt;2021&lt;/Year&gt;&lt;RecNum&gt;360&lt;/RecNum&gt;&lt;DisplayText&gt;[79]&lt;/DisplayText&gt;&lt;record&gt;&lt;rec-number&gt;360&lt;/rec-number&gt;&lt;foreign-keys&gt;&lt;key app="EN" db-id="e20f0zxe22rs2nesxt35w0wifz0rpfe95s9a" timestamp="0"&gt;360&lt;/key&gt;&lt;/foreign-keys&gt;&lt;ref-type name="Journal Article"&gt;17&lt;/ref-type&gt;&lt;contributors&gt;&lt;authors&gt;&lt;author&gt;Huang, Zhengxiang&lt;/author&gt;&lt;author&gt;Huang, Lintuo&lt;/author&gt;&lt;author&gt;Liu, Lue&lt;/author&gt;&lt;author&gt;Wang, Lu&lt;/author&gt;&lt;author&gt;Lin, Wenjun&lt;/author&gt;&lt;author&gt;Zhu, Xiongbai&lt;/author&gt;&lt;author&gt;Su, Wei&lt;/author&gt;&lt;author&gt;Lv, Chen&lt;/author&gt;&lt;/authors&gt;&lt;/contributors&gt;&lt;titles&gt;&lt;title&gt;Knockdown of microRNA-203 reduces cisplatin chemo-sensitivity to osteosarcoma cell lines MG63 and U2OS in vitro by targeting RUNX2&lt;/title&gt;&lt;secondary-title&gt;Journal of Chemotherapy&lt;/secondary-title&gt;&lt;/titles&gt;&lt;pages&gt;328-341&lt;/pages&gt;&lt;volume&gt;33&lt;/volume&gt;&lt;number&gt;5&lt;/number&gt;&lt;section&gt;328&lt;/section&gt;&lt;dates&gt;&lt;year&gt;2021&lt;/year&gt;&lt;/dates&gt;&lt;isbn&gt;1120-009X&amp;#xD;1973-9478&lt;/isbn&gt;&lt;accession-num&gt;33764270&lt;/accession-num&gt;&lt;urls&gt;&lt;/urls&gt;&lt;electronic-resource-num&gt;10.1080/1120009x.2021.1899441&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7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03</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RUNX2</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Knockdown of microRNA-203 reduces cisplatin chemosensitivity to OS cell line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o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ou&lt;/Author&gt;&lt;Year&gt;2017&lt;/Year&gt;&lt;RecNum&gt;361&lt;/RecNum&gt;&lt;DisplayText&gt;[80]&lt;/DisplayText&gt;&lt;record&gt;&lt;rec-number&gt;361&lt;/rec-number&gt;&lt;foreign-keys&gt;&lt;key app="EN" db-id="e20f0zxe22rs2nesxt35w0wifz0rpfe95s9a" timestamp="0"&gt;361&lt;/key&gt;&lt;/foreign-keys&gt;&lt;ref-type name="Journal Article"&gt;17&lt;/ref-type&gt;&lt;contributors&gt;&lt;authors&gt;&lt;author&gt;Zou, Yonggen&lt;/author&gt;&lt;author&gt;Yang, Jiexiang&lt;/author&gt;&lt;author&gt;Wu, Jian&lt;/author&gt;&lt;author&gt;Luo, Cheng&lt;/author&gt;&lt;author&gt;Huang, Yuanshuai&lt;/author&gt;&lt;/authors&gt;&lt;/contributors&gt;&lt;titles&gt;&lt;title&gt;miR‑133b induces chemoresistance of osteosarcoma cells to cisplatin treatment by promoting cell death, migration and invasion&lt;/title&gt;&lt;secondary-title&gt;Oncology Letters&lt;/secondary-title&gt;&lt;/titles&gt;&lt;dates&gt;&lt;year&gt;2017&lt;/year&gt;&lt;/dates&gt;&lt;isbn&gt;1792-1074&amp;#xD;1792-1082&lt;/isbn&gt;&lt;accession-num&gt; 29399170&lt;/accession-num&gt;&lt;urls&gt;&lt;/urls&gt;&lt;electronic-resource-num&gt;10.3892/ol.2017.743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8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33b</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33b induces chemoresistance of OS cells to cisplatin treatment.</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u&lt;/Author&gt;&lt;Year&gt;2020&lt;/Year&gt;&lt;RecNum&gt;362&lt;/RecNum&gt;&lt;DisplayText&gt;[81]&lt;/DisplayText&gt;&lt;record&gt;&lt;rec-number&gt;362&lt;/rec-number&gt;&lt;foreign-keys&gt;&lt;key app="EN" db-id="e20f0zxe22rs2nesxt35w0wifz0rpfe95s9a" timestamp="0"&gt;362&lt;/key&gt;&lt;/foreign-keys&gt;&lt;ref-type name="Journal Article"&gt;17&lt;/ref-type&gt;&lt;contributors&gt;&lt;authors&gt;&lt;author&gt;Zhu, Maoshu&lt;/author&gt;&lt;author&gt;Wu, Yulong&lt;/author&gt;&lt;author&gt;Wang, Zhaowei&lt;/author&gt;&lt;author&gt;Lin, Minghua&lt;/author&gt;&lt;author&gt;Su, Bin&lt;/author&gt;&lt;author&gt;Li, Chunyang&lt;/author&gt;&lt;author&gt;Liang, Fulong&lt;/author&gt;&lt;author&gt;Chen, Xinjiang&lt;/author&gt;&lt;/authors&gt;&lt;/contributors&gt;&lt;titles&gt;&lt;title&gt;miR‑128‑3p serves as an oncogenic microRNA in osteosarcoma cells by downregulating ZC3H12D&lt;/title&gt;&lt;secondary-title&gt;Oncology Letters&lt;/secondary-title&gt;&lt;/titles&gt;&lt;volume&gt;21&lt;/volume&gt;&lt;number&gt;2&lt;/number&gt;&lt;dates&gt;&lt;year&gt;2020&lt;/year&gt;&lt;/dates&gt;&lt;isbn&gt;1792-1074&amp;#xD;1792-1082&lt;/isbn&gt;&lt;accession-num&gt;33552270&lt;/accession-num&gt;&lt;urls&gt;&lt;/urls&gt;&lt;electronic-resource-num&gt;10.3892/ol.2020.12413&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8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28-3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ZC3H12D</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28-3p overexpression also improved resistance to cisplatin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ng&lt;/Author&gt;&lt;Year&gt;2018&lt;/Year&gt;&lt;RecNum&gt;363&lt;/RecNum&gt;&lt;DisplayText&gt;[82]&lt;/DisplayText&gt;&lt;record&gt;&lt;rec-number&gt;363&lt;/rec-number&gt;&lt;foreign-keys&gt;&lt;key app="EN" db-id="e20f0zxe22rs2nesxt35w0wifz0rpfe95s9a" timestamp="0"&gt;363&lt;/key&gt;&lt;/foreign-keys&gt;&lt;ref-type name="Journal Article"&gt;17&lt;/ref-type&gt;&lt;contributors&gt;&lt;authors&gt;&lt;author&gt;Zhang, Bo&lt;/author&gt;&lt;author&gt;Liu, Yuan&lt;/author&gt;&lt;author&gt;Zhang, Jiangnan&lt;/author&gt;&lt;/authors&gt;&lt;/contributors&gt;&lt;titles&gt;&lt;title&gt;Silencing of miR‑19a‑3p enhances osteosarcoma cells chemosensitivity by elevating the expression of tumor suppressor PTEN&lt;/title&gt;&lt;secondary-title&gt;Oncology Letters&lt;/secondary-title&gt;&lt;/titles&gt;&lt;dates&gt;&lt;year&gt;2018&lt;/year&gt;&lt;/dates&gt;&lt;isbn&gt;1792-1074&amp;#xD;1792-1082&lt;/isbn&gt;&lt;accession-num&gt;30655782&lt;/accession-num&gt;&lt;urls&gt;&lt;/urls&gt;&lt;electronic-resource-num&gt;10.3892/ol.2018.959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8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a-3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TEN</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ilencing of miR</w:t>
            </w:r>
            <w:r w:rsidRPr="00C20B21">
              <w:rPr>
                <w:rFonts w:ascii="Times New Roman" w:hAnsi="Times New Roman" w:cs="Times New Roman"/>
                <w:color w:val="000000" w:themeColor="text1"/>
                <w:sz w:val="20"/>
                <w:szCs w:val="20"/>
              </w:rPr>
              <w:noBreakHyphen/>
              <w:t>19a</w:t>
            </w:r>
            <w:r w:rsidRPr="00C20B21">
              <w:rPr>
                <w:rFonts w:ascii="Times New Roman" w:hAnsi="Times New Roman" w:cs="Times New Roman"/>
                <w:color w:val="000000" w:themeColor="text1"/>
                <w:sz w:val="20"/>
                <w:szCs w:val="20"/>
              </w:rPr>
              <w:noBreakHyphen/>
              <w:t>3p enhances OS cells chemosensitivity.</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Jiang</w:t>
            </w:r>
          </w:p>
          <w:p w:rsidR="0070504D" w:rsidRPr="00C20B21" w:rsidRDefault="0070504D"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5</w:t>
            </w:r>
          </w:p>
          <w:p w:rsidR="0070504D" w:rsidRPr="00C20B21" w:rsidRDefault="00E90653"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Jiang&lt;/Author&gt;&lt;Year&gt;2015&lt;/Year&gt;&lt;RecNum&gt;364&lt;/RecNum&gt;&lt;DisplayText&gt;[83]&lt;/DisplayText&gt;&lt;record&gt;&lt;rec-number&gt;364&lt;/rec-number&gt;&lt;foreign-keys&gt;&lt;key app="EN" db-id="e20f0zxe22rs2nesxt35w0wifz0rpfe95s9a" timestamp="0"&gt;364&lt;/key&gt;&lt;/foreign-keys&gt;&lt;ref-type name="Journal Article"&gt;17&lt;/ref-type&gt;&lt;contributors&gt;&lt;authors&gt;&lt;author&gt;Jiang, Liangdong&lt;/author&gt;&lt;author&gt;He, Aiyong&lt;/author&gt;&lt;author&gt;He, Xiaojie&lt;/author&gt;&lt;author&gt;Tao, Cheng&lt;/author&gt;&lt;/authors&gt;&lt;/contributors&gt;&lt;titles&gt;&lt;title&gt;MicroRNA-126 enhances the sensitivity of osteosarcoma cells to cisplatin and methotrexate&lt;/title&gt;&lt;secondary-title&gt;Oncology Letters&lt;/secondary-title&gt;&lt;/titles&gt;&lt;pages&gt;3769-3778&lt;/pages&gt;&lt;volume&gt;10&lt;/volume&gt;&lt;number&gt;6&lt;/number&gt;&lt;section&gt;3769&lt;/section&gt;&lt;dates&gt;&lt;year&gt;2015&lt;/year&gt;&lt;/dates&gt;&lt;isbn&gt;1792-1074&amp;#xD;1792-1082&lt;/isbn&gt;&lt;accession-num&gt;26788206&lt;/accession-num&gt;&lt;urls&gt;&lt;/urls&gt;&lt;electronic-resource-num&gt;10.3892/ol.2015.3790&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8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26</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RNA-126 enhances the sensitivity of OS cells to cisplatin and methotrexat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Chen</w:t>
            </w:r>
          </w:p>
          <w:p w:rsidR="0070504D" w:rsidRPr="00C20B21" w:rsidRDefault="0070504D"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Chen&lt;/Author&gt;&lt;Year&gt;2016&lt;/Year&gt;&lt;RecNum&gt;365&lt;/RecNum&gt;&lt;DisplayText&gt;[84]&lt;/DisplayText&gt;&lt;record&gt;&lt;rec-number&gt;365&lt;/rec-number&gt;&lt;foreign-keys&gt;&lt;key app="EN" db-id="e20f0zxe22rs2nesxt35w0wifz0rpfe95s9a" timestamp="0"&gt;365&lt;/key&gt;&lt;/foreign-keys&gt;&lt;ref-type name="Journal Article"&gt;17&lt;/ref-type&gt;&lt;contributors&gt;&lt;authors&gt;&lt;author&gt;Chen, Xun&lt;/author&gt;&lt;author&gt;Chen, Xiao-Gang&lt;/author&gt;&lt;author&gt;Hu, Xiaojing&lt;/author&gt;&lt;author&gt;Song, Tao&lt;/author&gt;&lt;author&gt;Ou, Xuehai&lt;/author&gt;&lt;author&gt;Zhang, Caiguo&lt;/author&gt;&lt;author&gt;Zhang, Wentao&lt;/author&gt;&lt;author&gt;Zhang, Chun&lt;/author&gt;&lt;/authors&gt;&lt;/contributors&gt;&lt;titles&gt;&lt;title&gt;MiR-34a and miR-203 Inhibit Survivin Expression to Control Cell Proliferation and Survival in Human Osteosarcoma Cells&lt;/title&gt;&lt;secondary-title&gt;Journal of Cancer&lt;/secondary-title&gt;&lt;/titles&gt;&lt;pages&gt;1057-1065&lt;/pages&gt;&lt;volume&gt;7&lt;/volume&gt;&lt;number&gt;9&lt;/number&gt;&lt;section&gt;1057&lt;/section&gt;&lt;dates&gt;&lt;year&gt;2016&lt;/year&gt;&lt;/dates&gt;&lt;isbn&gt;1837-9664&lt;/isbn&gt;&lt;accession-num&gt; 27326248 &lt;/accession-num&gt;&lt;urls&gt;&lt;/urls&gt;&lt;electronic-resource-num&gt;10.7150/jca.15061&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8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a</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03</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survivin</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a and miR-203 enhanced cell sensitivity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Yu</w:t>
            </w:r>
          </w:p>
          <w:p w:rsidR="0070504D" w:rsidRPr="00C20B21" w:rsidRDefault="0070504D"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Yu&lt;/Author&gt;&lt;Year&gt;2019&lt;/Year&gt;&lt;RecNum&gt;366&lt;/RecNum&gt;&lt;DisplayText&gt;[85]&lt;/DisplayText&gt;&lt;record&gt;&lt;rec-number&gt;366&lt;/rec-number&gt;&lt;foreign-keys&gt;&lt;key app="EN" db-id="e20f0zxe22rs2nesxt35w0wifz0rpfe95s9a" timestamp="0"&gt;366&lt;/key&gt;&lt;/foreign-keys&gt;&lt;ref-type name="Journal Article"&gt;17&lt;/ref-type&gt;&lt;contributors&gt;&lt;authors&gt;&lt;author&gt;Yu, Tianhua&lt;/author&gt;&lt;author&gt;Chen, Dexin&lt;/author&gt;&lt;author&gt;Zhang, Lei&lt;/author&gt;&lt;author&gt;Wan, Daqian&lt;/author&gt;&lt;/authors&gt;&lt;/contributors&gt;&lt;titles&gt;&lt;title&gt;&amp;lt;p&amp;gt;microRNA-26a-5p Promotes Proliferation and Migration of Osteosarcoma Cells by Targeting &amp;lt;em&amp;gt;HOXA5&amp;lt;/em&amp;gt; in vitro and in vivo&amp;lt;/p&amp;gt;&lt;/title&gt;&lt;secondary-title&gt;OncoTargets and Therapy&lt;/secondary-title&gt;&lt;/titles&gt;&lt;pages&gt;11555-11565&lt;/pages&gt;&lt;volume&gt;Volume 12&lt;/volume&gt;&lt;section&gt;11555&lt;/section&gt;&lt;dates&gt;&lt;year&gt;2019&lt;/year&gt;&lt;/dates&gt;&lt;isbn&gt;1178-6930&lt;/isbn&gt;&lt;accession-num&gt;32021239&lt;/accession-num&gt;&lt;urls&gt;&lt;/urls&gt;&lt;electronic-resource-num&gt;10.2147/ott.S232100&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8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6a-5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aclitaxel</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HOXA5</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Knock-down of miR-26a-5p increased OS cell sensitivity to chemotherapeutic drug paclitaxel.</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P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QdTwvQXV0aG9yPjxZZWFyPjIwMTc8L1llYXI+PFJlY051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==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QdTwvQXV0aG9yPjxZZWFyPjIwMTc8L1llYXI+PFJlY051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==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8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a-5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toposide</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DLL1</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a-5p promotes multi-chemoresistance of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trHeight w:val="1402"/>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So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0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Tb25nPC9BdXRob3I+PFllYXI+MjAwOTwvWWVhcj48UmVj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Tb25nPC9BdXRob3I+PFllYXI+MjAwOTwvWWVhcj48UmVj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8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40</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2</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bookmarkStart w:id="9" w:name="_Hlk98776317"/>
            <w:r w:rsidRPr="007632D5">
              <w:rPr>
                <w:rFonts w:ascii="Times New Roman" w:hAnsi="Times New Roman" w:cs="Times New Roman"/>
                <w:color w:val="000000" w:themeColor="text1"/>
                <w:sz w:val="20"/>
                <w:szCs w:val="20"/>
              </w:rPr>
              <w:t>HDAC4</w:t>
            </w:r>
            <w:bookmarkEnd w:id="9"/>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 miR-140 causes chemoresistance to methotrexat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trHeight w:val="1402"/>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P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Pu&lt;/Author&gt;&lt;Year&gt;2017&lt;/Year&gt;&lt;RecNum&gt;369&lt;/RecNum&gt;&lt;DisplayText&gt;[88]&lt;/DisplayText&gt;&lt;record&gt;&lt;rec-number&gt;369&lt;/rec-number&gt;&lt;foreign-keys&gt;&lt;key app="EN" db-id="e20f0zxe22rs2nesxt35w0wifz0rpfe95s9a" timestamp="0"&gt;369&lt;/key&gt;&lt;/foreign-keys&gt;&lt;ref-type name="Journal Article"&gt;17&lt;/ref-type&gt;&lt;contributors&gt;&lt;authors&gt;&lt;author&gt;Pu, Youguang&lt;/author&gt;&lt;author&gt;Zhao, Fangfang&lt;/author&gt;&lt;author&gt;Li, Yinpeng&lt;/author&gt;&lt;author&gt;Cui, Mingda&lt;/author&gt;&lt;author&gt;Wang, Haiyan&lt;/author&gt;&lt;author&gt;Meng, Xianghui&lt;/author&gt;&lt;author&gt;Cai, Shanbao&lt;/author&gt;&lt;/authors&gt;&lt;/contributors&gt;&lt;titles&gt;&lt;title&gt;The miR-34a-5p promotes the multi-chemoresistance of osteosarcoma via repression of the AGTR1 gene&lt;/title&gt;&lt;secondary-title&gt;BMC Cancer&lt;/secondary-title&gt;&lt;/titles&gt;&lt;volume&gt;17&lt;/volume&gt;&lt;number&gt;1&lt;/number&gt;&lt;dates&gt;&lt;year&gt;2017&lt;/year&gt;&lt;/dates&gt;&lt;isbn&gt;1471-2407&lt;/isbn&gt;&lt;accession-num&gt;28073349&lt;/accession-num&gt;&lt;urls&gt;&lt;/urls&gt;&lt;electronic-resource-num&gt;10.1186/s12885-016-3002-x&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8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a-5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 cisplat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arboplat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toposid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GTR1</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he miR-34a-5p promotes the multi-chemoresistance of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cnfStyle w:val="000000100000"/>
          <w:trHeight w:val="1402"/>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Osak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Osaki&lt;/Author&gt;&lt;Year&gt;2016&lt;/Year&gt;&lt;RecNum&gt;370&lt;/RecNum&gt;&lt;DisplayText&gt;[89]&lt;/DisplayText&gt;&lt;record&gt;&lt;rec-number&gt;370&lt;/rec-number&gt;&lt;foreign-keys&gt;&lt;key app="EN" db-id="e20f0zxe22rs2nesxt35w0wifz0rpfe95s9a" timestamp="0"&gt;370&lt;/key&gt;&lt;/foreign-keys&gt;&lt;ref-type name="Journal Article"&gt;17&lt;/ref-type&gt;&lt;contributors&gt;&lt;authors&gt;&lt;author&gt;Osaki, Shuhei&lt;/author&gt;&lt;author&gt;Tazawa, Hiroshi&lt;/author&gt;&lt;author&gt;Hasei, Joe&lt;/author&gt;&lt;author&gt;Yamakawa, Yasuaki&lt;/author&gt;&lt;author&gt;Omori, Toshinori&lt;/author&gt;&lt;author&gt;Sugiu, Kazuhisa&lt;/author&gt;&lt;author&gt;Komatsubara, Tadashi&lt;/author&gt;&lt;author&gt;Fujiwara, Tomohiro&lt;/author&gt;&lt;author&gt;Sasaki, Tsuyoshi&lt;/author&gt;&lt;author&gt;Kunisada, Toshiyuki&lt;/author&gt;&lt;author&gt;Yoshida, Aki&lt;/author&gt;&lt;author&gt;Urata, Yasuo&lt;/author&gt;&lt;author&gt;Kagawa, Shunsuke&lt;/author&gt;&lt;author&gt;Ozaki, Toshifumi&lt;/author&gt;&lt;author&gt;Fujiwara, Toshiyoshi&lt;/author&gt;&lt;/authors&gt;&lt;/contributors&gt;&lt;titles&gt;&lt;title&gt;Ablation of MCL1 expression by virally induced microRNA-29 reverses chemoresistance in human osteosarcomas&lt;/title&gt;&lt;secondary-title&gt;Scientific Reports&lt;/secondary-title&gt;&lt;/titles&gt;&lt;volume&gt;6&lt;/volume&gt;&lt;number&gt;1&lt;/number&gt;&lt;dates&gt;&lt;year&gt;2016&lt;/year&gt;&lt;/dates&gt;&lt;isbn&gt;2045-2322&lt;/isbn&gt;&lt;accession-num&gt;27356624&lt;/accession-num&gt;&lt;urls&gt;&lt;/urls&gt;&lt;electronic-resource-num&gt;10.1038/srep28953&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8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9</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3 </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bookmarkStart w:id="10" w:name="_Hlk98776339"/>
            <w:r w:rsidRPr="007632D5">
              <w:rPr>
                <w:rFonts w:ascii="Times New Roman" w:hAnsi="Times New Roman" w:cs="Times New Roman"/>
                <w:color w:val="000000" w:themeColor="text1"/>
                <w:sz w:val="20"/>
                <w:szCs w:val="20"/>
              </w:rPr>
              <w:t>MCL1</w:t>
            </w:r>
            <w:bookmarkEnd w:id="10"/>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Upregulation of miR-29 enhanced chemotherapy- induced apoptosis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A7008C" w:rsidRPr="00C20B21" w:rsidTr="00D417D5">
        <w:trPr>
          <w:trHeight w:val="1402"/>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ng&lt;/Author&gt;&lt;Year&gt;2021&lt;/Year&gt;&lt;RecNum&gt;371&lt;/RecNum&gt;&lt;DisplayText&gt;[90]&lt;/DisplayText&gt;&lt;record&gt;&lt;rec-number&gt;371&lt;/rec-number&gt;&lt;foreign-keys&gt;&lt;key app="EN" db-id="e20f0zxe22rs2nesxt35w0wifz0rpfe95s9a" timestamp="0"&gt;371&lt;/key&gt;&lt;/foreign-keys&gt;&lt;ref-type name="Journal Article"&gt;17&lt;/ref-type&gt;&lt;contributors&gt;&lt;authors&gt;&lt;author&gt;Zhang, Qiang&lt;/author&gt;&lt;author&gt;Wu, Jiaqi&lt;/author&gt;&lt;author&gt;Zhang, Xiangfeng&lt;/author&gt;&lt;author&gt;Cao, Le&lt;/author&gt;&lt;author&gt;Wu, Yongping&lt;/author&gt;&lt;author&gt;Miao, Xudong&lt;/author&gt;&lt;/authors&gt;&lt;/contributors&gt;&lt;auth-address&gt;Foot and Ankle Group of Department of Orthopaedics, The Second Hospital Affiliated to Zhejiang University School of Medicine, Hangzhou 310000, China.&amp;#xD;Trauma Group of Orthopaedics, The Second Hospital Affiliated to Zhejiang University School of Medicine, Hangzhou 310000, China.&lt;/auth-address&gt;&lt;titles&gt;&lt;title&gt;Transcription factor ELK1 accelerates aerobic glycolysis to enhance osteosarcoma chemoresistance through miR-134/PTBP1 signaling cascade&lt;/title&gt;&lt;secondary-title&gt;Aging&lt;/secondary-title&gt;&lt;alt-title&gt;Aging (Albany NY)&lt;/alt-title&gt;&lt;/titles&gt;&lt;pages&gt;6804-6819&lt;/pages&gt;&lt;volume&gt;13&lt;/volume&gt;&lt;number&gt;5&lt;/number&gt;&lt;dates&gt;&lt;year&gt;2021&lt;/year&gt;&lt;/dates&gt;&lt;isbn&gt;1945-4589&lt;/isbn&gt;&lt;accession-num&gt;33621196&lt;/accession-num&gt;&lt;urls&gt;&lt;related-urls&gt;&lt;url&gt;https://pubmed.ncbi.nlm.nih.gov/33621196&lt;/url&gt;&lt;/related-urls&gt;&lt;/urls&gt;&lt;electronic-resource-num&gt;10.18632/aging.202538&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9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34</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esistant group:23</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ensitive group:2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 xml:space="preserve">PTBP1 </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wnregulation of miR-134 promoted chemoresistance of OS cells to doxorubicin by upregulating PTBP1 expressio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cnfStyle w:val="000000100000"/>
          <w:trHeight w:val="1402"/>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o</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o&lt;/Author&gt;&lt;Year&gt;2017&lt;/Year&gt;&lt;RecNum&gt;372&lt;/RecNum&gt;&lt;DisplayText&gt;[91]&lt;/DisplayText&gt;&lt;record&gt;&lt;rec-number&gt;372&lt;/rec-number&gt;&lt;foreign-keys&gt;&lt;key app="EN" db-id="e20f0zxe22rs2nesxt35w0wifz0rpfe95s9a" timestamp="0"&gt;372&lt;/key&gt;&lt;/foreign-keys&gt;&lt;ref-type name="Journal Article"&gt;17&lt;/ref-type&gt;&lt;contributors&gt;&lt;authors&gt;&lt;author&gt;Zhao, Fangfang&lt;/author&gt;&lt;author&gt;Pu, Youguang&lt;/author&gt;&lt;author&gt;Cui, Mingda&lt;/author&gt;&lt;author&gt;Wang, Haiyan&lt;/author&gt;&lt;author&gt;Cai, Shanbao&lt;/author&gt;&lt;/authors&gt;&lt;/contributors&gt;&lt;auth-address&gt;Cancer Epigenetics Program, Anhui Cancer Hospital, West Branch of Anhui Provincial Hospital, Anhui Medical University, Hefei, 230031 Anhui China.&amp;#xD;Xinxiang Medical University, Xinxiang, 453003 Henan China.&amp;#xD;Department of Clinical Geriatrics, Anhui Provincial Hospital, Anhui Medical University, Hefei, 230031 Anhui China.&lt;/auth-address&gt;&lt;titles&gt;&lt;title&gt;MiR-20a-5p represses the multi-drug resistance of osteosarcoma by targeting the SDC2 gene&lt;/title&gt;&lt;secondary-title&gt;Cancer cell international&lt;/secondary-title&gt;&lt;alt-title&gt;Cancer Cell Int&lt;/alt-title&gt;&lt;/titles&gt;&lt;pages&gt;100&lt;/pages&gt;&lt;volume&gt;17&lt;/volume&gt;&lt;dates&gt;&lt;year&gt;2017&lt;/year&gt;&lt;/dates&gt;&lt;isbn&gt;1475-2867&lt;/isbn&gt;&lt;accession-num&gt;29118673&lt;/accession-num&gt;&lt;urls&gt;&lt;related-urls&gt;&lt;url&gt;https://pubmed.ncbi.nlm.nih.gov/29118673&lt;/url&gt;&lt;/related-urls&gt;&lt;/urls&gt;&lt;electronic-resource-num&gt;10.1186/s12935-017-0470-2&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9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0a‑5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toposide</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SDC2</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0a‑5p represses the multi‑drug resistance of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trHeight w:val="416"/>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Wang&lt;/Author&gt;&lt;Year&gt;2019&lt;/Year&gt;&lt;RecNum&gt;373&lt;/RecNum&gt;&lt;DisplayText&gt;[92]&lt;/DisplayText&gt;&lt;record&gt;&lt;rec-number&gt;373&lt;/rec-number&gt;&lt;foreign-keys&gt;&lt;key app="EN" db-id="e20f0zxe22rs2nesxt35w0wifz0rpfe95s9a" timestamp="0"&gt;373&lt;/key&gt;&lt;/foreign-keys&gt;&lt;ref-type name="Journal Article"&gt;17&lt;/ref-type&gt;&lt;contributors&gt;&lt;authors&gt;&lt;author&gt;Wang, Haiyan&lt;/author&gt;&lt;author&gt;Zhao, Fangfang&lt;/author&gt;&lt;author&gt;Cai, Shanbao&lt;/author&gt;&lt;author&gt;Pu, Youguang&lt;/author&gt;&lt;/authors&gt;&lt;/contributors&gt;&lt;titles&gt;&lt;title&gt;MiR-193a regulates chemoresistance of human osteosarcoma cells via repression of IRS2&lt;/title&gt;&lt;secondary-title&gt;Journal of Bone Oncology&lt;/secondary-title&gt;&lt;/titles&gt;&lt;volume&gt;17&lt;/volume&gt;&lt;section&gt;100241&lt;/section&gt;&lt;dates&gt;&lt;year&gt;2019&lt;/year&gt;&lt;/dates&gt;&lt;isbn&gt;22121374&lt;/isbn&gt;&lt;accession-num&gt;31193934&lt;/accession-num&gt;&lt;urls&gt;&lt;/urls&gt;&lt;electronic-resource-num&gt;10.1016/j.jbo.2019.100241&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9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3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bookmarkStart w:id="11" w:name="_Hlk98776403"/>
            <w:r w:rsidRPr="007632D5">
              <w:rPr>
                <w:rFonts w:ascii="Times New Roman" w:hAnsi="Times New Roman" w:cs="Times New Roman"/>
                <w:color w:val="000000" w:themeColor="text1"/>
                <w:sz w:val="20"/>
                <w:szCs w:val="20"/>
              </w:rPr>
              <w:t>IRS2</w:t>
            </w:r>
            <w:bookmarkEnd w:id="11"/>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3a-3p suppresses both growth and doxorubicin drug resistance of OS in vivo.</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trHeight w:val="1402"/>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Gao</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Guo&lt;/Author&gt;&lt;Year&gt;2017&lt;/Year&gt;&lt;RecNum&gt;374&lt;/RecNum&gt;&lt;DisplayText&gt;[93]&lt;/DisplayText&gt;&lt;record&gt;&lt;rec-number&gt;374&lt;/rec-number&gt;&lt;foreign-keys&gt;&lt;key app="EN" db-id="e20f0zxe22rs2nesxt35w0wifz0rpfe95s9a" timestamp="0"&gt;374&lt;/key&gt;&lt;/foreign-keys&gt;&lt;ref-type name="Journal Article"&gt;17&lt;/ref-type&gt;&lt;contributors&gt;&lt;authors&gt;&lt;author&gt;Guo, Xiaodong&lt;/author&gt;&lt;author&gt;Yu, Ling&lt;/author&gt;&lt;author&gt;Zhang, Zhengpei&lt;/author&gt;&lt;author&gt;Dai, Guo&lt;/author&gt;&lt;author&gt;Gao, Tian&lt;/author&gt;&lt;author&gt;Guo, Weichun&lt;/author&gt;&lt;/authors&gt;&lt;/contributors&gt;&lt;auth-address&gt;Department of Orthopedics, Renmin Hospital of Wuhan University, Wuhan, Hubei China.&amp;#xD;Key Laboratory of Carcinogenesis and Translational Research, Ministry of Education, Department of Orthopedic Oncology, Peking University Cancer Hospital &amp;amp; Institute, Beijing, China.&lt;/auth-address&gt;&lt;titles&gt;&lt;title&gt;miR-335 negatively regulates osteosarcoma stem cell-like properties by targeting POU5F1&lt;/title&gt;&lt;secondary-title&gt;Cancer cell international&lt;/secondary-title&gt;&lt;alt-title&gt;Cancer Cell Int&lt;/alt-title&gt;&lt;/titles&gt;&lt;pages&gt;29&lt;/pages&gt;&lt;volume&gt;17&lt;/volume&gt;&lt;dates&gt;&lt;year&gt;2017&lt;/year&gt;&lt;/dates&gt;&lt;isbn&gt;1475-2867&lt;/isbn&gt;&lt;accession-num&gt;28239298&lt;/accession-num&gt;&lt;urls&gt;&lt;related-urls&gt;&lt;url&gt;https://pubmed.ncbi.nlm.nih.gov/28239298&lt;/url&gt;&lt;/related-urls&gt;&lt;/urls&gt;&lt;electronic-resource-num&gt;10.1186/s12935-017-0398-6&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9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35</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OU5F1</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re-miR-335 resulted in tumor enhanced sensitivity to traditional chemotherapy.</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trHeight w:val="1402"/>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Che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Cheng&lt;/Author&gt;&lt;Year&gt;2020&lt;/Year&gt;&lt;RecNum&gt;375&lt;/RecNum&gt;&lt;DisplayText&gt;[94]&lt;/DisplayText&gt;&lt;record&gt;&lt;rec-number&gt;375&lt;/rec-number&gt;&lt;foreign-keys&gt;&lt;key app="EN" db-id="e20f0zxe22rs2nesxt35w0wifz0rpfe95s9a" timestamp="0"&gt;375&lt;/key&gt;&lt;/foreign-keys&gt;&lt;ref-type name="Journal Article"&gt;17&lt;/ref-type&gt;&lt;contributors&gt;&lt;authors&gt;&lt;author&gt;Cheng, Ming&lt;/author&gt;&lt;author&gt;Duan, Ping‑Guo&lt;/author&gt;&lt;author&gt;Gao, Zhi‑Zeng&lt;/author&gt;&lt;author&gt;Dai, Min&lt;/author&gt;&lt;/authors&gt;&lt;/contributors&gt;&lt;titles&gt;&lt;title&gt;MicroRNA‑487b‑3p inhibits osteosarcoma chemoresistance and metastasis by targeting ALDH1A3&lt;/title&gt;&lt;secondary-title&gt;Oncology Reports&lt;/secondary-title&gt;&lt;/titles&gt;&lt;pages&gt;2691-2700&lt;/pages&gt;&lt;volume&gt;44&lt;/volume&gt;&lt;number&gt;6&lt;/number&gt;&lt;section&gt;2691&lt;/section&gt;&lt;dates&gt;&lt;year&gt;2020&lt;/year&gt;&lt;/dates&gt;&lt;isbn&gt;1021-335X&amp;#xD;1791-2431&lt;/isbn&gt;&lt;accession-num&gt;33125503&lt;/accession-num&gt;&lt;urls&gt;&lt;/urls&gt;&lt;electronic-resource-num&gt;10.3892/or.2020.7814&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9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humans</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487b‑3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patients:40 </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ealthy bone:24</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LDH1A3</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487b‑3p inhibits OS chemoresistanc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Y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ZdTwvQXV0aG9yPjxZZWFyPjIwMTk8L1llYXI+PFJlY051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ZdTwvQXV0aG9yPjxZZWFyPjIwMTk8L1llYXI+PFJlY051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9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2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15</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15</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PP2R2A</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 miR-221 promoted OS cell cisplatin resistanc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Tsa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Uc2FpPC9BdXRob3I+PFllYXI+MjAxOTwvWWVhcj48UmVj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Uc2FpPC9BdXRob3I+PFllYXI+MjAxOTwvWWVhcj48UmVj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9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19d</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bookmarkStart w:id="12" w:name="_Hlk98776460"/>
            <w:r w:rsidRPr="007632D5">
              <w:rPr>
                <w:rFonts w:ascii="Times New Roman" w:hAnsi="Times New Roman" w:cs="Times New Roman"/>
                <w:color w:val="000000" w:themeColor="text1"/>
                <w:sz w:val="20"/>
                <w:szCs w:val="20"/>
              </w:rPr>
              <w:t>ABCG2</w:t>
            </w:r>
            <w:bookmarkEnd w:id="12"/>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wnregulation of miR‐519d increases ABCG2 expression and promotes drug resistanc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Me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Meng&lt;/Author&gt;&lt;Year&gt;2017&lt;/Year&gt;&lt;RecNum&gt;378&lt;/RecNum&gt;&lt;DisplayText&gt;[97]&lt;/DisplayText&gt;&lt;record&gt;&lt;rec-number&gt;378&lt;/rec-number&gt;&lt;foreign-keys&gt;&lt;key app="EN" db-id="e20f0zxe22rs2nesxt35w0wifz0rpfe95s9a" timestamp="0"&gt;378&lt;/key&gt;&lt;/foreign-keys&gt;&lt;ref-type name="Journal Article"&gt;17&lt;/ref-type&gt;&lt;contributors&gt;&lt;authors&gt;&lt;author&gt;Meng, Yichen&lt;/author&gt;&lt;author&gt;Gao, Rui&lt;/author&gt;&lt;author&gt;Ma, Jun&lt;/author&gt;&lt;author&gt;Zhao, Jianquan&lt;/author&gt;&lt;author&gt;Xu, Enjie&lt;/author&gt;&lt;author&gt;Wang, Ce&lt;/author&gt;&lt;author&gt;Zhou, Xuhui&lt;/author&gt;&lt;/authors&gt;&lt;/contributors&gt;&lt;titles&gt;&lt;title&gt;MicroRNA-140-5p regulates osteosarcoma chemoresistance by targeting HMGN5 and autophagy&lt;/title&gt;&lt;secondary-title&gt;Scientific Reports&lt;/secondary-title&gt;&lt;/titles&gt;&lt;volume&gt;7&lt;/volume&gt;&lt;number&gt;1&lt;/number&gt;&lt;dates&gt;&lt;year&gt;2017&lt;/year&gt;&lt;/dates&gt;&lt;isbn&gt;2045-2322&lt;/isbn&gt;&lt;accession-num&gt;28341864&lt;/accession-num&gt;&lt;urls&gt;&lt;/urls&gt;&lt;electronic-resource-num&gt;10.1038/s41598-017-00405-3&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9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40-5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array</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 4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 4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HMGN5</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Knockdown of miR-140-5p enhanced OS cells resistance to multiple chemotherapeutic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aaGFuZzwvQXV0aG9yPjxZZWFyPjIwMjA8L1llYXI+PFJl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aaGFuZzwvQXV0aG9yPjxZZWFyPjIwMjA8L1llYXI+PFJl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9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29-5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5-flurouracil</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 30</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 3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LARP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Down-regulation of miR-129-5p promoted proliferation, invasion, and drug resistanc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u&lt;/Author&gt;&lt;Year&gt;2019&lt;/Year&gt;&lt;RecNum&gt;380&lt;/RecNum&gt;&lt;DisplayText&gt;[99]&lt;/DisplayText&gt;&lt;record&gt;&lt;rec-number&gt;380&lt;/rec-number&gt;&lt;foreign-keys&gt;&lt;key app="EN" db-id="e20f0zxe22rs2nesxt35w0wifz0rpfe95s9a" timestamp="0"&gt;380&lt;/key&gt;&lt;/foreign-keys&gt;&lt;ref-type name="Journal Article"&gt;17&lt;/ref-type&gt;&lt;contributors&gt;&lt;authors&gt;&lt;author&gt;Liu, Yu&lt;/author&gt;&lt;author&gt;Gu, Sanjun&lt;/author&gt;&lt;author&gt;Li, Haifeng&lt;/author&gt;&lt;author&gt;Wang, Jian&lt;/author&gt;&lt;author&gt;Wei, Changbao&lt;/author&gt;&lt;author&gt;Liu, Qingbai&lt;/author&gt;&lt;/authors&gt;&lt;/contributors&gt;&lt;titles&gt;&lt;title&gt;SNHG16 promotes osteosarcoma progression and enhances cisplatin resistance by sponging miR-16 to upregulate ATG4B expression&lt;/title&gt;&lt;secondary-title&gt;Biochemical and Biophysical Research Communications&lt;/secondary-title&gt;&lt;/titles&gt;&lt;pages&gt;127-133&lt;/pages&gt;&lt;volume&gt;518&lt;/volume&gt;&lt;number&gt;1&lt;/number&gt;&lt;section&gt;127&lt;/section&gt;&lt;dates&gt;&lt;year&gt;2019&lt;/year&gt;&lt;/dates&gt;&lt;isbn&gt;0006291X&lt;/isbn&gt;&lt;accession-num&gt;31427084&lt;/accession-num&gt;&lt;urls&gt;&lt;/urls&gt;&lt;electronic-resource-num&gt;10.1016/j.bbrc.2019.08.019&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9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6</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 3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 3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TG4B</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wn-regulation of miR-16 enhances cisplatin resistance of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Kerem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Keremu&lt;/Author&gt;&lt;Year&gt;2019&lt;/Year&gt;&lt;RecNum&gt;381&lt;/RecNum&gt;&lt;DisplayText&gt;[100]&lt;/DisplayText&gt;&lt;record&gt;&lt;rec-number&gt;381&lt;/rec-number&gt;&lt;foreign-keys&gt;&lt;key app="EN" db-id="e20f0zxe22rs2nesxt35w0wifz0rpfe95s9a" timestamp="0"&gt;381&lt;/key&gt;&lt;/foreign-keys&gt;&lt;ref-type name="Journal Article"&gt;17&lt;/ref-type&gt;&lt;contributors&gt;&lt;authors&gt;&lt;author&gt;Keremu, Ajimu&lt;/author&gt;&lt;author&gt;Aini, Abudureyimu&lt;/author&gt;&lt;author&gt;Maimaitirexiati, Yusufuaji&lt;/author&gt;&lt;author&gt;Liang, Zhilin&lt;/author&gt;&lt;author&gt;Aila, Pazila&lt;/author&gt;&lt;author&gt;Xierela, Paizila&lt;/author&gt;&lt;author&gt;Tusun, Aikebaier&lt;/author&gt;&lt;author&gt;Moming, Hanikezi&lt;/author&gt;&lt;author&gt;Yusufu, Aihemaitijiang&lt;/author&gt;&lt;/authors&gt;&lt;/contributors&gt;&lt;titles&gt;&lt;title&gt;Overcoming cisplatin resistance in osteosarcoma through the miR-199a-modulated inhibition of HIF-1α&lt;/title&gt;&lt;secondary-title&gt;Bioscience Reports&lt;/secondary-title&gt;&lt;/titles&gt;&lt;volume&gt;39&lt;/volume&gt;&lt;number&gt;11&lt;/number&gt;&lt;dates&gt;&lt;year&gt;2019&lt;/year&gt;&lt;/dates&gt;&lt;isbn&gt;0144-8463&amp;#xD;1573-4935&lt;/isbn&gt;&lt;accession-num&gt;28442599&lt;/accession-num&gt;&lt;urls&gt;&lt;/urls&gt;&lt;electronic-resource-num&gt;10.1042/bsr20170080&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0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9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 20</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 2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HIF-1α</w:t>
            </w:r>
          </w:p>
        </w:tc>
        <w:tc>
          <w:tcPr>
            <w:tcW w:w="2976" w:type="dxa"/>
            <w:tcBorders>
              <w:top w:val="nil"/>
              <w:left w:val="nil"/>
              <w:bottom w:val="nil"/>
              <w:right w:val="nil"/>
            </w:tcBorders>
            <w:shd w:val="clear" w:color="auto" w:fill="auto"/>
            <w:vAlign w:val="center"/>
          </w:tcPr>
          <w:p w:rsidR="0070504D" w:rsidRPr="00C20B21" w:rsidRDefault="0070504D" w:rsidP="00B15E32">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miR-199a resensitizes cisplatin resistant cell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Ya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lastRenderedPageBreak/>
              <w:fldChar w:fldCharType="begin"/>
            </w:r>
            <w:r w:rsidR="0070504D" w:rsidRPr="00C20B21">
              <w:rPr>
                <w:rFonts w:ascii="Times New Roman" w:hAnsi="Times New Roman" w:cs="Times New Roman"/>
                <w:color w:val="000000" w:themeColor="text1"/>
                <w:sz w:val="20"/>
                <w:szCs w:val="20"/>
              </w:rPr>
              <w:instrText xml:space="preserve"> ADDIN EN.CITE &lt;EndNote&gt;&lt;Cite&gt;&lt;Author&gt;Yan&lt;/Author&gt;&lt;Year&gt;2018&lt;/Year&gt;&lt;RecNum&gt;382&lt;/RecNum&gt;&lt;DisplayText&gt;[101]&lt;/DisplayText&gt;&lt;record&gt;&lt;rec-number&gt;382&lt;/rec-number&gt;&lt;foreign-keys&gt;&lt;key app="EN" db-id="e20f0zxe22rs2nesxt35w0wifz0rpfe95s9a" timestamp="0"&gt;382&lt;/key&gt;&lt;/foreign-keys&gt;&lt;ref-type name="Journal Article"&gt;17&lt;/ref-type&gt;&lt;contributors&gt;&lt;authors&gt;&lt;author&gt;Yan, Haibin&lt;/author&gt;&lt;author&gt;Zhang, Bingyun&lt;/author&gt;&lt;author&gt;Fang, Chongbin&lt;/author&gt;&lt;author&gt;Chen, Liqiu&lt;/author&gt;&lt;/authors&gt;&lt;/contributors&gt;&lt;titles&gt;&lt;title&gt;miR-340 alleviates chemoresistance of osteosarcoma cells by targeting ZEB1&lt;/title&gt;&lt;secondary-title&gt;Anti-Cancer Drugs&lt;/secondary-title&gt;&lt;/titles&gt;&lt;pages&gt;440-448&lt;/pages&gt;&lt;volume&gt;29&lt;/volume&gt;&lt;number&gt;5&lt;/number&gt;&lt;section&gt;440&lt;/section&gt;&lt;dates&gt;&lt;year&gt;2018&lt;/year&gt;&lt;/dates&gt;&lt;isbn&gt;0959-4973&lt;/isbn&gt;&lt;accession-num&gt;29494357&lt;/accession-num&gt;&lt;urls&gt;&lt;/urls&gt;&lt;electronic-resource-num&gt;10.1097/cad.0000000000000614&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0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0</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s: 2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normal tissues: 2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lastRenderedPageBreak/>
              <w:t>ZEB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Overexpression of miR-340 enhanced sensitivity to DDP in </w:t>
            </w:r>
            <w:r w:rsidRPr="00C20B21">
              <w:rPr>
                <w:rFonts w:ascii="Times New Roman" w:hAnsi="Times New Roman" w:cs="Times New Roman"/>
                <w:color w:val="000000" w:themeColor="text1"/>
                <w:sz w:val="20"/>
                <w:szCs w:val="20"/>
              </w:rPr>
              <w:lastRenderedPageBreak/>
              <w:t>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lastRenderedPageBreak/>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Xiao</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Xiao&lt;/Author&gt;&lt;Year&gt;2017&lt;/Year&gt;&lt;RecNum&gt;383&lt;/RecNum&gt;&lt;DisplayText&gt;[102]&lt;/DisplayText&gt;&lt;record&gt;&lt;rec-number&gt;383&lt;/rec-number&gt;&lt;foreign-keys&gt;&lt;key app="EN" db-id="e20f0zxe22rs2nesxt35w0wifz0rpfe95s9a" timestamp="0"&gt;383&lt;/key&gt;&lt;/foreign-keys&gt;&lt;ref-type name="Journal Article"&gt;17&lt;/ref-type&gt;&lt;contributors&gt;&lt;authors&gt;&lt;author&gt;Xiao, Qiang&lt;/author&gt;&lt;author&gt;Yang, Yu&lt;/author&gt;&lt;author&gt;An, Qing&lt;/author&gt;&lt;author&gt;Qi, Yong&lt;/author&gt;&lt;/authors&gt;&lt;/contributors&gt;&lt;auth-address&gt;Department of Hand Surgery, The First Affiliated Hospital of Liaoning Medical University, Jinzhou 121001, China.&lt;/auth-address&gt;&lt;titles&gt;&lt;title&gt;MicroRNA-100 suppresses human osteosarcoma cell proliferation and chemo-resistance via ZNRF2&lt;/title&gt;&lt;secondary-title&gt;Oncotarget&lt;/secondary-title&gt;&lt;alt-title&gt;Oncotarget&lt;/alt-title&gt;&lt;/titles&gt;&lt;pages&gt;34678-34686&lt;/pages&gt;&lt;volume&gt;8&lt;/volume&gt;&lt;number&gt;21&lt;/number&gt;&lt;dates&gt;&lt;year&gt;2017&lt;/year&gt;&lt;/dates&gt;&lt;isbn&gt;1949-2553&lt;/isbn&gt;&lt;accession-num&gt;28416774&lt;/accession-num&gt;&lt;urls&gt;&lt;related-urls&gt;&lt;url&gt;https://pubmed.ncbi.nlm.nih.gov/28416774&lt;/url&gt;&lt;/related-urls&gt;&lt;/urls&gt;&lt;electronic-resource-num&gt;10.18632/oncotarget.16149&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0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00</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5/</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s: 28</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 28</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ZNRF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00 suppresses OS cell chemoresistanc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805"/>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XYW5nPC9BdXRob3I+PFllYXI+MjAxNzwvWWVhcj48UmVj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XYW5nPC9BdXRob3I+PFllYXI+MjAxNzwvWWVhcj48UmVj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0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teoblastic/ chondroblastic/ fibroblastic/ telangiectatic/ other 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49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hAnsi="Times New Roman" w:cs="Times New Roman"/>
                <w:color w:val="000000" w:themeColor="text1"/>
                <w:sz w:val="20"/>
                <w:szCs w:val="20"/>
              </w:rPr>
              <w:t>OS</w:t>
            </w:r>
            <w:r w:rsidRPr="00C20B21">
              <w:rPr>
                <w:rFonts w:ascii="Times New Roman" w:eastAsia="Times New Roman" w:hAnsi="Times New Roman" w:cs="Times New Roman"/>
                <w:color w:val="000000" w:themeColor="text1"/>
                <w:sz w:val="20"/>
                <w:szCs w:val="20"/>
                <w:lang w:val="en-HK"/>
              </w:rPr>
              <w:t xml:space="preserve"> patients:102</w:t>
            </w:r>
          </w:p>
          <w:p w:rsidR="0070504D" w:rsidRPr="00C20B21" w:rsidRDefault="0070504D" w:rsidP="0070504D">
            <w:pPr>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60 </w:t>
            </w:r>
            <w:r w:rsidRPr="00C20B21">
              <w:rPr>
                <w:rFonts w:ascii="Times New Roman" w:hAnsi="Times New Roman" w:cs="Times New Roman"/>
                <w:color w:val="000000" w:themeColor="text1"/>
                <w:sz w:val="20"/>
                <w:szCs w:val="20"/>
              </w:rPr>
              <w:t>osteoblastic, 13 chondroblastic, 18 fibroblastic, 6 telangiectatic and 5 other OS</w:t>
            </w:r>
            <w:r w:rsidRPr="00C20B21">
              <w:rPr>
                <w:rFonts w:ascii="Times New Roman" w:eastAsia="Times New Roman" w:hAnsi="Times New Roman" w:cs="Times New Roman"/>
                <w:color w:val="000000" w:themeColor="text1"/>
                <w:sz w:val="20"/>
                <w:szCs w:val="20"/>
                <w:lang w:val="en-HK"/>
              </w:rPr>
              <w:t>)</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ealthy control:2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bookmarkStart w:id="13" w:name="_Hlk98776492"/>
            <w:r w:rsidRPr="007632D5">
              <w:rPr>
                <w:rFonts w:ascii="Times New Roman" w:hAnsi="Times New Roman" w:cs="Times New Roman"/>
                <w:color w:val="000000" w:themeColor="text1"/>
                <w:sz w:val="20"/>
                <w:szCs w:val="20"/>
              </w:rPr>
              <w:t>CRYAB</w:t>
            </w:r>
            <w:bookmarkEnd w:id="13"/>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491 inhibits OS lung metastasis and chemoresistanc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bookmarkStart w:id="14" w:name="_Hlk98776519"/>
            <w:r w:rsidRPr="00C20B21">
              <w:rPr>
                <w:rFonts w:ascii="Times New Roman" w:hAnsi="Times New Roman" w:cs="Times New Roman"/>
                <w:b w:val="0"/>
                <w:bCs w:val="0"/>
                <w:color w:val="000000" w:themeColor="text1"/>
                <w:sz w:val="20"/>
                <w:szCs w:val="20"/>
              </w:rPr>
              <w:t>Zho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aaG91PC9BdXRob3I+PFllYXI+MjAxODwvWWVhcj48UmVj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==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aaG91PC9BdXRob3I+PFllYXI+MjAxODwvWWVhcj48UmVj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==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0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arosteal/ conventional/ chondroblastic/osteoblastoma/telangiectatic 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hAnsi="Times New Roman" w:cs="Times New Roman"/>
                <w:color w:val="000000" w:themeColor="text1"/>
                <w:sz w:val="20"/>
                <w:szCs w:val="20"/>
              </w:rPr>
              <w:t>OS</w:t>
            </w:r>
            <w:r w:rsidRPr="00C20B21">
              <w:rPr>
                <w:rFonts w:ascii="Times New Roman" w:eastAsia="Times New Roman" w:hAnsi="Times New Roman" w:cs="Times New Roman"/>
                <w:color w:val="000000" w:themeColor="text1"/>
                <w:sz w:val="20"/>
                <w:szCs w:val="20"/>
                <w:lang w:val="en-HK"/>
              </w:rPr>
              <w:t xml:space="preserve"> patients:7</w:t>
            </w:r>
          </w:p>
          <w:p w:rsidR="0070504D" w:rsidRPr="00C20B21" w:rsidRDefault="0070504D" w:rsidP="0070504D">
            <w:pPr>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1 </w:t>
            </w:r>
            <w:r w:rsidRPr="00C20B21">
              <w:rPr>
                <w:rFonts w:ascii="Times New Roman" w:hAnsi="Times New Roman" w:cs="Times New Roman"/>
                <w:color w:val="000000" w:themeColor="text1"/>
                <w:sz w:val="20"/>
                <w:szCs w:val="20"/>
              </w:rPr>
              <w:t>parosteal, 3 conventional,1 chondroblastic, 1 osteoblastoma and 1 telangiectatic OS</w:t>
            </w:r>
            <w:r w:rsidRPr="00C20B21">
              <w:rPr>
                <w:rFonts w:ascii="Times New Roman" w:eastAsia="Times New Roman" w:hAnsi="Times New Roman" w:cs="Times New Roman"/>
                <w:color w:val="000000" w:themeColor="text1"/>
                <w:sz w:val="20"/>
                <w:szCs w:val="20"/>
                <w:lang w:val="en-HK"/>
              </w:rPr>
              <w:t>)</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ealthy control:7</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S100A1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2 increase the cisplatin sensitivity of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bookmarkEnd w:id="14"/>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ng&lt;/Author&gt;&lt;Year&gt;2020&lt;/Year&gt;&lt;RecNum&gt;386&lt;/RecNum&gt;&lt;DisplayText&gt;[105]&lt;/DisplayText&gt;&lt;record&gt;&lt;rec-number&gt;386&lt;/rec-number&gt;&lt;foreign-keys&gt;&lt;key app="EN" db-id="e20f0zxe22rs2nesxt35w0wifz0rpfe95s9a" timestamp="0"&gt;386&lt;/key&gt;&lt;/foreign-keys&gt;&lt;ref-type name="Journal Article"&gt;17&lt;/ref-type&gt;&lt;contributors&gt;&lt;authors&gt;&lt;author&gt;Zhang, L.&lt;/author&gt;&lt;author&gt;Yang, P.&lt;/author&gt;&lt;author&gt;Liu, Q.&lt;/author&gt;&lt;author&gt;Wang, J.&lt;/author&gt;&lt;author&gt;Yan, F.&lt;/author&gt;&lt;author&gt;Duan, L.&lt;/author&gt;&lt;author&gt;Lin, F.&lt;/author&gt;&lt;/authors&gt;&lt;/contributors&gt;&lt;titles&gt;&lt;title&gt;KLF8 promotes cancer stem cell-like phenotypes in osteosarcoma through miR-429-SOX2 signaling&lt;/title&gt;&lt;secondary-title&gt;Neoplasma&lt;/secondary-title&gt;&lt;/titles&gt;&lt;pages&gt;519-527&lt;/pages&gt;&lt;volume&gt;67&lt;/volume&gt;&lt;number&gt;03&lt;/number&gt;&lt;section&gt;519&lt;/section&gt;&lt;dates&gt;&lt;year&gt;2020&lt;/year&gt;&lt;/dates&gt;&lt;isbn&gt;13384317&lt;/isbn&gt;&lt;accession-num&gt;32122144&lt;/accession-num&gt;&lt;urls&gt;&lt;/urls&gt;&lt;electronic-resource-num&gt;10.4149/neo_2020_190711N624&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0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429</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adriamy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2/</w:t>
            </w:r>
          </w:p>
          <w:p w:rsidR="0070504D" w:rsidRPr="00C20B21" w:rsidRDefault="0070504D" w:rsidP="0070504D">
            <w:pPr>
              <w:autoSpaceDE w:val="0"/>
              <w:autoSpaceDN w:val="0"/>
              <w:adjustRightInd w:val="0"/>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hAnsi="Times New Roman" w:cs="Times New Roman"/>
                <w:color w:val="000000" w:themeColor="text1"/>
                <w:sz w:val="20"/>
                <w:szCs w:val="20"/>
              </w:rPr>
              <w:t xml:space="preserve">OS </w:t>
            </w:r>
            <w:r w:rsidRPr="00C20B21">
              <w:rPr>
                <w:rFonts w:ascii="Times New Roman" w:eastAsia="Times New Roman" w:hAnsi="Times New Roman" w:cs="Times New Roman"/>
                <w:color w:val="000000" w:themeColor="text1"/>
                <w:sz w:val="20"/>
                <w:szCs w:val="20"/>
                <w:lang w:val="en-HK"/>
              </w:rPr>
              <w:t>tissues:1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1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SOX2</w:t>
            </w:r>
          </w:p>
        </w:tc>
        <w:tc>
          <w:tcPr>
            <w:tcW w:w="2976" w:type="dxa"/>
            <w:tcBorders>
              <w:top w:val="nil"/>
              <w:left w:val="nil"/>
              <w:bottom w:val="nil"/>
              <w:right w:val="nil"/>
            </w:tcBorders>
            <w:shd w:val="clear" w:color="auto" w:fill="auto"/>
            <w:vAlign w:val="center"/>
          </w:tcPr>
          <w:p w:rsidR="0070504D" w:rsidRPr="00C20B21" w:rsidRDefault="0070504D" w:rsidP="0070504D">
            <w:pPr>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Upregulation of miR-429 increased adriamycin sensitivity through down regulating SOX2 in CD133+ OSC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X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4</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Xu&lt;/Author&gt;&lt;Year&gt;2014&lt;/Year&gt;&lt;RecNum&gt;387&lt;/RecNum&gt;&lt;DisplayText&gt;[106]&lt;/DisplayText&gt;&lt;record&gt;&lt;rec-number&gt;387&lt;/rec-number&gt;&lt;foreign-keys&gt;&lt;key app="EN" db-id="e20f0zxe22rs2nesxt35w0wifz0rpfe95s9a" timestamp="0"&gt;387&lt;/key&gt;&lt;/foreign-keys&gt;&lt;ref-type name="Journal Article"&gt;17&lt;/ref-type&gt;&lt;contributors&gt;&lt;authors&gt;&lt;author&gt;Xu, M.&lt;/author&gt;&lt;author&gt;Jin, H.&lt;/author&gt;&lt;author&gt;Xu, C. X.&lt;/author&gt;&lt;author&gt;Bi, W. Z.&lt;/author&gt;&lt;author&gt;Wang, Y.&lt;/author&gt;&lt;/authors&gt;&lt;/contributors&gt;&lt;auth-address&gt;Department of Orthopaedics, The General Hospital of Chinese People&amp;apos;s Liberation Army, Beijing, China.&lt;/auth-address&gt;&lt;titles&gt;&lt;title&gt;MiR-34c inhibits osteosarcoma metastasis and chemoresistance&lt;/title&gt;&lt;secondary-title&gt;Med Oncol&lt;/secondary-title&gt;&lt;/titles&gt;&lt;pages&gt;972&lt;/pages&gt;&lt;volume&gt;31&lt;/volume&gt;&lt;number&gt;6&lt;/number&gt;&lt;edition&gt;2014/05/08&lt;/edition&gt;&lt;keywords&gt;&lt;keyword&gt;Antineoplastic Agents/pharmacology&lt;/keyword&gt;&lt;keyword&gt;Bone Neoplasms/drug therapy/genetics/*pathology&lt;/keyword&gt;&lt;keyword&gt;Cell Line, Tumor&lt;/keyword&gt;&lt;keyword&gt;Cisplatin/pharmacology&lt;/keyword&gt;&lt;keyword&gt;Doxorubicin/pharmacology&lt;/keyword&gt;&lt;keyword&gt;Drug Resistance, Neoplasm/*genetics&lt;/keyword&gt;&lt;keyword&gt;Gene Expression Regulation, Neoplastic&lt;/keyword&gt;&lt;keyword&gt;Humans&lt;/keyword&gt;&lt;keyword&gt;Lymphoid Enhancer-Binding Factor 1/genetics/metabolism&lt;/keyword&gt;&lt;keyword&gt;MicroRNAs/*genetics/metabolism&lt;/keyword&gt;&lt;keyword&gt;Osteosarcoma/drug therapy/genetics/*pathology&lt;/keyword&gt;&lt;keyword&gt;Receptor, Notch1/genetics/metabolism&lt;/keyword&gt;&lt;/keywords&gt;&lt;dates&gt;&lt;year&gt;2014&lt;/year&gt;&lt;pub-dates&gt;&lt;date&gt;Jun&lt;/date&gt;&lt;/pub-dates&gt;&lt;/dates&gt;&lt;isbn&gt;1559-131X (Electronic)&amp;#xD;1357-0560 (Linking)&lt;/isbn&gt;&lt;accession-num&gt;24802328&lt;/accession-num&gt;&lt;urls&gt;&lt;related-urls&gt;&lt;url&gt;https://www.ncbi.nlm.nih.gov/pubmed/24802328&lt;/url&gt;&lt;/related-urls&gt;&lt;/urls&gt;&lt;electronic-resource-num&gt;10.1007/s12032-014-0972-x&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0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c</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astasis:25</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sensitive:76</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resistance:21</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Notch1</w:t>
            </w:r>
          </w:p>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LEF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MiR-34c inhibits OS chemoresistance. </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Dua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EdWFuPC9BdXRob3I+PFllYXI+MjAxNzwvWWVhcj48UmVj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EdWFuPC9BdXRob3I+PFllYXI+MjAxNzwvWWVhcj48UmVj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0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5b</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array</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4/</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amples from survivors; 14</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amples from nonsurvivors:35</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 xml:space="preserve">Wee1 </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DR in OS is associated with downregulation of miR-15b.</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9</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Maximov</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Maximov&lt;/Author&gt;&lt;Year&gt;2019&lt;/Year&gt;&lt;RecNum&gt;389&lt;/RecNum&gt;&lt;DisplayText&gt;[108]&lt;/DisplayText&gt;&lt;record&gt;&lt;rec-number&gt;389&lt;/rec-number&gt;&lt;foreign-keys&gt;&lt;key app="EN" db-id="e20f0zxe22rs2nesxt35w0wifz0rpfe95s9a" timestamp="0"&gt;389&lt;/key&gt;&lt;/foreign-keys&gt;&lt;ref-type name="Journal Article"&gt;17&lt;/ref-type&gt;&lt;contributors&gt;&lt;authors&gt;&lt;author&gt;Maximov, Vadim V.&lt;/author&gt;&lt;author&gt;Akkawi, Rania&lt;/author&gt;&lt;author&gt;Khawaled, Saleh&lt;/author&gt;&lt;author&gt;Salah, Zaidoun&lt;/author&gt;&lt;author&gt;Jaber, Lina&lt;/author&gt;&lt;author&gt;Barhoum, Ahlam&lt;/author&gt;&lt;author&gt;Or, Omer&lt;/author&gt;&lt;author&gt;Galasso, Marco&lt;/author&gt;&lt;author&gt;Kurek, Kyle C.&lt;/author&gt;&lt;author&gt;Yavin, Eylon&lt;/author&gt;&lt;author&gt;Aqeilan, Rami I.&lt;/author&gt;&lt;/authors&gt;&lt;/contributors&gt;&lt;titles&gt;&lt;title&gt;MiR‐16‐1‐3p and miR‐16‐2‐3p possess strong tumor suppressive and antimetastatic properties in osteosarcoma&lt;/title&gt;&lt;secondary-title&gt;International Journal of Cancer&lt;/secondary-title&gt;&lt;/titles&gt;&lt;pages&gt;3052-3063&lt;/pages&gt;&lt;volume&gt;145&lt;/volume&gt;&lt;number&gt;11&lt;/number&gt;&lt;section&gt;3052&lt;/section&gt;&lt;dates&gt;&lt;year&gt;2019&lt;/year&gt;&lt;/dates&gt;&lt;isbn&gt;0020-7136&amp;#xD;1097-0215&lt;/isbn&gt;&lt;accession-num&gt;31018244&lt;/accession-num&gt;&lt;urls&gt;&lt;/urls&gt;&lt;electronic-resource-num&gt;10.1002/ijc.32368&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0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teoblatic/osteoblatic/chondroblastic/high-grade surface 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6-1-3p</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6-2-3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samples:18</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15 osteoblatic, 2 osteoblatic/chondroblastic and 1 high-grade surface OS )</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FGFR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6-1-3p and miR-16-2-3p overexpression enhances chemosensitivity.</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Che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DaGVuPC9BdXRob3I+PFllYXI+MjAxNzwvWWVhcj48UmVj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DaGVuPC9BdXRob3I+PFllYXI+MjAxNzwvWWVhcj48UmVj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0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410</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sample:4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4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TG16L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410 enhances chemosensitivity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653"/>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5</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n&lt;/Author&gt;&lt;Year&gt;2016&lt;/Year&gt;&lt;RecNum&gt;391&lt;/RecNum&gt;&lt;DisplayText&gt;[110]&lt;/DisplayText&gt;&lt;record&gt;&lt;rec-number&gt;391&lt;/rec-number&gt;&lt;foreign-keys&gt;&lt;key app="EN" db-id="e20f0zxe22rs2nesxt35w0wifz0rpfe95s9a" timestamp="0"&gt;391&lt;/key&gt;&lt;/foreign-keys&gt;&lt;ref-type name="Journal Article"&gt;17&lt;/ref-type&gt;&lt;contributors&gt;&lt;authors&gt;&lt;author&gt;Lin, Zaijun&lt;/author&gt;&lt;author&gt;Song, Dianwen&lt;/author&gt;&lt;author&gt;Wei, Haifeng&lt;/author&gt;&lt;author&gt;Yang, Xinghai&lt;/author&gt;&lt;author&gt;Liu, Tielong&lt;/author&gt;&lt;author&gt;Yan, Wangjun&lt;/author&gt;&lt;author&gt;Xiao, Jianru&lt;/author&gt;&lt;/authors&gt;&lt;/contributors&gt;&lt;auth-address&gt;Department of Bone Tumor Surgery, Changzheng Hospital, Second Military Medical University, Shanghai, China.&amp;#xD;Department of Bone Tumor Surgery, Changzheng Hospital, Second Military Medical University, Shanghai, China. jianru365@163.com.&lt;/auth-address&gt;&lt;titles&gt;&lt;title&gt;TGF-β1-induced miR-202 mediates drug resistance by inhibiting apoptosis in human osteosarcoma&lt;/title&gt;&lt;secondary-title&gt;Journal of cancer research and clinical oncology&lt;/secondary-title&gt;&lt;alt-title&gt;J Cancer Res Clin Oncol&lt;/alt-title&gt;&lt;/titles&gt;&lt;pages&gt;239-246&lt;/pages&gt;&lt;volume&gt;142&lt;/volume&gt;&lt;number&gt;1&lt;/number&gt;&lt;dates&gt;&lt;year&gt;2016&lt;/year&gt;&lt;/dates&gt;&lt;isbn&gt;1432-1335&lt;/isbn&gt;&lt;accession-num&gt;26276504&lt;/accession-num&gt;&lt;urls&gt;&lt;related-urls&gt;&lt;url&gt;https://pubmed.ncbi.nlm.nih.gov/26276504&lt;/url&gt;&lt;/related-urls&gt;&lt;/urls&gt;&lt;electronic-resource-num&gt;10.1007/s00432-015-2028-9&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1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teoblastic/ fibroblastic 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0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sample:8</w:t>
            </w:r>
          </w:p>
          <w:p w:rsidR="0070504D" w:rsidRPr="00C20B21" w:rsidRDefault="0070504D" w:rsidP="0070504D">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6 osteoblastic and 2 fibroblastic 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8</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TGF-β 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02 promotes chemotherapy resistance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o</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3</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aaGFvPC9BdXRob3I+PFllYXI+MjAxMzwvWWVhcj48UmVj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aaGFvPC9BdXRob3I+PFllYXI+MjAxMzwvWWVhcj48UmVj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1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2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6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25</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I3K/A</w:t>
            </w:r>
            <w:r w:rsidR="000019C8" w:rsidRPr="007632D5">
              <w:rPr>
                <w:rFonts w:ascii="Times New Roman" w:hAnsi="Times New Roman" w:cs="Times New Roman"/>
                <w:color w:val="000000" w:themeColor="text1"/>
                <w:sz w:val="20"/>
                <w:szCs w:val="20"/>
              </w:rPr>
              <w:t>KT</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RNA-221 Induces cisplatin resistance in huma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o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aaG91PC9BdXRob3I+PFllYXI+MjAxNjwvWWVhcj48UmVj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aaG91PC9BdXRob3I+PFllYXI+MjAxNjwvWWVhcj48UmVj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1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488</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5</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5</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Bim</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 miR-488 decreases the sensitivity to doxorubicin of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Wang&lt;/Author&gt;&lt;Year&gt;2020&lt;/Year&gt;&lt;RecNum&gt;394&lt;/RecNum&gt;&lt;DisplayText&gt;[113]&lt;/DisplayText&gt;&lt;record&gt;&lt;rec-number&gt;394&lt;/rec-number&gt;&lt;foreign-keys&gt;&lt;key app="EN" db-id="e20f0zxe22rs2nesxt35w0wifz0rpfe95s9a" timestamp="0"&gt;394&lt;/key&gt;&lt;/foreign-keys&gt;&lt;ref-type name="Journal Article"&gt;17&lt;/ref-type&gt;&lt;contributors&gt;&lt;authors&gt;&lt;author&gt;Wang, Yuan&lt;/author&gt;&lt;author&gt;Wu, Yichao&lt;/author&gt;&lt;author&gt;Cai, Awei&lt;/author&gt;&lt;author&gt;Ma, Chengxiao&lt;/author&gt;&lt;author&gt;Cai, Shang&lt;/author&gt;&lt;author&gt;Wang, Hao&lt;/author&gt;&lt;author&gt;Que, Yukang&lt;/author&gt;&lt;author&gt;Xu, Shenglin&lt;/author&gt;&lt;author&gt;Xu, Tangbing&lt;/author&gt;&lt;author&gt;Hu, Yong&lt;/author&gt;&lt;/authors&gt;&lt;/contributors&gt;&lt;titles&gt;&lt;title&gt;Cisplatin inhibits the proliferation of Saos-2 osteosarcoma cells via the miR-376c/TGFA pathway&lt;/title&gt;&lt;secondary-title&gt;Bosnian Journal of Basic Medical Sciences&lt;/secondary-title&gt;&lt;/titles&gt;&lt;dates&gt;&lt;year&gt;2020&lt;/year&gt;&lt;/dates&gt;&lt;isbn&gt;1840-4812&amp;#xD;1512-8601&lt;/isbn&gt;&lt;accession-num&gt;32020849&lt;/accession-num&gt;&lt;urls&gt;&lt;/urls&gt;&lt;electronic-resource-num&gt;10.17305/bjbms.2020.4485&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1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76c</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26</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26</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TGFA</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 inhibited the prolif</w:t>
            </w:r>
            <w:r w:rsidRPr="00C20B21">
              <w:rPr>
                <w:rFonts w:ascii="Times New Roman" w:hAnsi="Times New Roman" w:cs="Times New Roman"/>
                <w:color w:val="000000" w:themeColor="text1"/>
                <w:sz w:val="20"/>
                <w:szCs w:val="20"/>
              </w:rPr>
              <w:softHyphen/>
              <w:t xml:space="preserve">eration of OS cells by upregulating miR-376c and downregulating </w:t>
            </w:r>
            <w:r w:rsidRPr="00C20B21">
              <w:rPr>
                <w:rFonts w:ascii="Times New Roman" w:hAnsi="Times New Roman" w:cs="Times New Roman"/>
                <w:i/>
                <w:iCs/>
                <w:color w:val="000000" w:themeColor="text1"/>
                <w:sz w:val="20"/>
                <w:szCs w:val="20"/>
              </w:rPr>
              <w:t xml:space="preserve">TGFA </w:t>
            </w:r>
            <w:r w:rsidRPr="00C20B21">
              <w:rPr>
                <w:rFonts w:ascii="Times New Roman" w:hAnsi="Times New Roman" w:cs="Times New Roman"/>
                <w:color w:val="000000" w:themeColor="text1"/>
                <w:sz w:val="20"/>
                <w:szCs w:val="20"/>
              </w:rPr>
              <w:t>expressio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Y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Yang&lt;/Author&gt;&lt;Year&gt;2020&lt;/Year&gt;&lt;RecNum&gt;395&lt;/RecNum&gt;&lt;DisplayText&gt;[114]&lt;/DisplayText&gt;&lt;record&gt;&lt;rec-number&gt;395&lt;/rec-number&gt;&lt;foreign-keys&gt;&lt;key app="EN" db-id="e20f0zxe22rs2nesxt35w0wifz0rpfe95s9a" timestamp="0"&gt;395&lt;/key&gt;&lt;/foreign-keys&gt;&lt;ref-type name="Journal Article"&gt;17&lt;/ref-type&gt;&lt;contributors&gt;&lt;authors&gt;&lt;author&gt;Yang, Dong&lt;/author&gt;&lt;author&gt;Xu, Tianyang&lt;/author&gt;&lt;author&gt;Fan, Lin&lt;/author&gt;&lt;author&gt;Liu, Kaiyuan&lt;/author&gt;&lt;author&gt;Li, Guodong&lt;/author&gt;&lt;/authors&gt;&lt;/contributors&gt;&lt;titles&gt;&lt;title&gt;microRNA-216b enhances cisplatin-induced apoptosis in osteosarcoma MG63 and SaOS-2 cells by binding to JMJD2C and regulating the HIF1α/HES1 signaling axis&lt;/title&gt;&lt;secondary-title&gt;Journal of Experimental &amp;amp; Clinical Cancer Research&lt;/secondary-title&gt;&lt;/titles&gt;&lt;volume&gt;39&lt;/volume&gt;&lt;number&gt;1&lt;/number&gt;&lt;dates&gt;&lt;year&gt;2020&lt;/year&gt;&lt;/dates&gt;&lt;isbn&gt;1756-9966&lt;/isbn&gt;&lt;accession-num&gt;32972441&lt;/accession-num&gt;&lt;urls&gt;&lt;/urls&gt;&lt;electronic-resource-num&gt;10.1186/s13046-020-01670-3&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1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16b</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60</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60</w:t>
            </w:r>
          </w:p>
        </w:tc>
        <w:tc>
          <w:tcPr>
            <w:tcW w:w="1985" w:type="dxa"/>
            <w:tcBorders>
              <w:top w:val="nil"/>
              <w:left w:val="nil"/>
              <w:bottom w:val="nil"/>
              <w:right w:val="nil"/>
            </w:tcBorders>
            <w:shd w:val="clear" w:color="auto" w:fill="auto"/>
            <w:vAlign w:val="center"/>
          </w:tcPr>
          <w:p w:rsidR="0070504D" w:rsidRPr="00694C43" w:rsidRDefault="00AB2340" w:rsidP="00694C43">
            <w:pPr>
              <w:cnfStyle w:val="000000000000"/>
              <w:rPr>
                <w:rFonts w:ascii="Times New Roman" w:hAnsi="Times New Roman" w:cs="Times New Roman"/>
                <w:sz w:val="20"/>
                <w:szCs w:val="20"/>
              </w:rPr>
            </w:pPr>
            <w:r>
              <w:rPr>
                <w:rFonts w:ascii="Times New Roman" w:hAnsi="Times New Roman" w:cs="Times New Roman"/>
                <w:sz w:val="20"/>
                <w:szCs w:val="20"/>
              </w:rPr>
              <w:t>J</w:t>
            </w:r>
            <w:r w:rsidR="00694C43" w:rsidRPr="00694C43">
              <w:rPr>
                <w:rFonts w:ascii="Times New Roman" w:hAnsi="Times New Roman" w:cs="Times New Roman"/>
                <w:sz w:val="20"/>
                <w:szCs w:val="20"/>
              </w:rPr>
              <w:t>MJD2C//HIF</w:t>
            </w:r>
            <w:r w:rsidR="00694C43">
              <w:rPr>
                <w:rFonts w:ascii="Times New Roman" w:hAnsi="Times New Roman" w:cs="Times New Roman"/>
                <w:sz w:val="20"/>
                <w:szCs w:val="20"/>
              </w:rPr>
              <w:t>-</w:t>
            </w:r>
            <w:r w:rsidR="00694C43" w:rsidRPr="00694C43">
              <w:rPr>
                <w:rFonts w:ascii="Times New Roman" w:hAnsi="Times New Roman" w:cs="Times New Roman"/>
                <w:sz w:val="20"/>
                <w:szCs w:val="20"/>
              </w:rPr>
              <w:t xml:space="preserve">1α/HES1 </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16b enhances cisplatin-induced apoptosis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9</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X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YdTwvQXV0aG9yPjxZZWFyPjIwMTg8L1llYXI+PFJlY051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YdTwvQXV0aG9yPjxZZWFyPjIwMTg8L1llYXI+PFJlY051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1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9</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oor-response:18</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ood-response:18</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COL3A1</w:t>
            </w:r>
          </w:p>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CL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9 inhibits resistance to methotrexat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Zho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5</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aaG91PC9BdXRob3I+PFllYXI+MjAxNTwvWWVhcj48UmVj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aaG91PC9BdXRob3I+PFllYXI+MjAxNTwvWWVhcj48UmVj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1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43</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patients:45</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ealth controls:1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TG2B</w:t>
            </w:r>
          </w:p>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LC3-I</w:t>
            </w:r>
          </w:p>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Bcl-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43 expression significantly reversed chemoresistance in OS resistance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5</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MaXU8L0F1dGhvcj48WWVhcj4yMDE2PC9ZZWFyPjxSZWNO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MaXU8L0F1dGhvcj48WWVhcj4yMDE2PC9ZZWFyPjxSZWNO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1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00</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sample:2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sample:2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IGFIR/PI3K/AKT</w:t>
            </w:r>
          </w:p>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 xml:space="preserve">IGFIR/MAPK/ERK </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00 enhances chemosensitivity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Shao</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5</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Shao&lt;/Author&gt;&lt;Year&gt;2015&lt;/Year&gt;&lt;RecNum&gt;399&lt;/RecNum&gt;&lt;DisplayText&gt;[118]&lt;/DisplayText&gt;&lt;record&gt;&lt;rec-number&gt;399&lt;/rec-number&gt;&lt;foreign-keys&gt;&lt;key app="EN" db-id="e20f0zxe22rs2nesxt35w0wifz0rpfe95s9a" timestamp="0"&gt;399&lt;/key&gt;&lt;/foreign-keys&gt;&lt;ref-type name="Journal Article"&gt;17&lt;/ref-type&gt;&lt;contributors&gt;&lt;authors&gt;&lt;author&gt;Shao, X. J.&lt;/author&gt;&lt;author&gt;Miao, M. H.&lt;/author&gt;&lt;author&gt;Xue, J.&lt;/author&gt;&lt;author&gt;Xue, J.&lt;/author&gt;&lt;author&gt;Ji, X. Q.&lt;/author&gt;&lt;author&gt;Zhu, H.&lt;/author&gt;&lt;/authors&gt;&lt;/contributors&gt;&lt;auth-address&gt;Department of Clinical Laboratory Diagnosis, Soochow University Affiliated Children&amp;apos;s Hospital of Soochow University, Suzhou, China.&lt;/auth-address&gt;&lt;titles&gt;&lt;title&gt;The Down-Regulation of MicroRNA-497 Contributes to Cell Growth and Cisplatin Resistance Through PI3K/Akt Pathway in Osteosarcoma&lt;/title&gt;&lt;secondary-title&gt;Cell Physiol Biochem&lt;/secondary-title&gt;&lt;/titles&gt;&lt;pages&gt;2051-62&lt;/pages&gt;&lt;volume&gt;36&lt;/volume&gt;&lt;number&gt;5&lt;/number&gt;&lt;edition&gt;2015/07/24&lt;/edition&gt;&lt;keywords&gt;&lt;keyword&gt;Antineoplastic Agents/*toxicity&lt;/keyword&gt;&lt;keyword&gt;Bone Neoplasms/enzymology/*pathology&lt;/keyword&gt;&lt;keyword&gt;Cell Division/drug effects/*genetics&lt;/keyword&gt;&lt;keyword&gt;Cell Line, Tumor&lt;/keyword&gt;&lt;keyword&gt;Cisplatin/*toxicity&lt;/keyword&gt;&lt;keyword&gt;*Down-Regulation&lt;/keyword&gt;&lt;keyword&gt;Humans&lt;/keyword&gt;&lt;keyword&gt;MicroRNAs/*genetics&lt;/keyword&gt;&lt;keyword&gt;Osteosarcoma/enzymology/*pathology&lt;/keyword&gt;&lt;keyword&gt;Phosphatidylinositol 3-Kinases/*metabolism&lt;/keyword&gt;&lt;keyword&gt;Proto-Oncogene Proteins c-akt/*metabolism&lt;/keyword&gt;&lt;/keywords&gt;&lt;dates&gt;&lt;year&gt;2015&lt;/year&gt;&lt;/dates&gt;&lt;isbn&gt;1421-9778 (Electronic)&amp;#xD;1015-8987 (Linking)&lt;/isbn&gt;&lt;accession-num&gt;26202364&lt;/accession-num&gt;&lt;urls&gt;&lt;related-urls&gt;&lt;url&gt;https://www.ncbi.nlm.nih.gov/pubmed/26202364&lt;/url&gt;&lt;/related-urls&gt;&lt;/urls&gt;&lt;electronic-resource-num&gt;10.1159/00043017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1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497</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14</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14</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Style w:val="A6"/>
                <w:rFonts w:ascii="Times New Roman" w:hAnsi="Times New Roman" w:cs="Times New Roman"/>
                <w:b w:val="0"/>
                <w:bCs w:val="0"/>
                <w:color w:val="000000" w:themeColor="text1"/>
                <w:sz w:val="20"/>
                <w:szCs w:val="20"/>
              </w:rPr>
              <w:t>PI3K/A</w:t>
            </w:r>
            <w:r w:rsidR="00C20B21" w:rsidRPr="007632D5">
              <w:rPr>
                <w:rStyle w:val="A6"/>
                <w:rFonts w:ascii="Times New Roman" w:hAnsi="Times New Roman" w:cs="Times New Roman"/>
                <w:b w:val="0"/>
                <w:bCs w:val="0"/>
                <w:color w:val="000000" w:themeColor="text1"/>
                <w:sz w:val="20"/>
                <w:szCs w:val="20"/>
              </w:rPr>
              <w:t>KT</w:t>
            </w:r>
          </w:p>
        </w:tc>
        <w:tc>
          <w:tcPr>
            <w:tcW w:w="2976" w:type="dxa"/>
            <w:tcBorders>
              <w:top w:val="nil"/>
              <w:left w:val="nil"/>
              <w:bottom w:val="nil"/>
              <w:right w:val="nil"/>
            </w:tcBorders>
            <w:shd w:val="clear" w:color="auto" w:fill="auto"/>
            <w:vAlign w:val="center"/>
          </w:tcPr>
          <w:p w:rsidR="0070504D" w:rsidRPr="00C20B21" w:rsidRDefault="0070504D" w:rsidP="0070504D">
            <w:pPr>
              <w:pStyle w:val="Default"/>
              <w:spacing w:line="276" w:lineRule="auto"/>
              <w:cnfStyle w:val="000000000000"/>
              <w:rPr>
                <w:rFonts w:ascii="Times New Roman" w:hAnsi="Times New Roman" w:cs="Times New Roman"/>
                <w:color w:val="000000" w:themeColor="text1"/>
                <w:sz w:val="20"/>
                <w:szCs w:val="20"/>
              </w:rPr>
            </w:pPr>
            <w:r w:rsidRPr="00C20B21">
              <w:rPr>
                <w:rStyle w:val="A6"/>
                <w:rFonts w:ascii="Times New Roman" w:hAnsi="Times New Roman" w:cs="Times New Roman"/>
                <w:b w:val="0"/>
                <w:bCs w:val="0"/>
                <w:color w:val="000000" w:themeColor="text1"/>
                <w:sz w:val="20"/>
                <w:szCs w:val="20"/>
              </w:rPr>
              <w:t xml:space="preserve">The down regulation of miR-497 contributes to </w:t>
            </w:r>
            <w:r w:rsidRPr="00C20B21">
              <w:rPr>
                <w:rFonts w:ascii="Times New Roman" w:hAnsi="Times New Roman" w:cs="Times New Roman"/>
                <w:color w:val="000000" w:themeColor="text1"/>
                <w:sz w:val="20"/>
                <w:szCs w:val="20"/>
              </w:rPr>
              <w:t>c</w:t>
            </w:r>
            <w:r w:rsidRPr="00C20B21">
              <w:rPr>
                <w:rStyle w:val="A6"/>
                <w:rFonts w:ascii="Times New Roman" w:hAnsi="Times New Roman" w:cs="Times New Roman"/>
                <w:b w:val="0"/>
                <w:bCs w:val="0"/>
                <w:color w:val="000000" w:themeColor="text1"/>
                <w:sz w:val="20"/>
                <w:szCs w:val="20"/>
              </w:rPr>
              <w:t>isplatin resistanc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X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Xu&lt;/Author&gt;&lt;Year&gt;2016&lt;/Year&gt;&lt;RecNum&gt;400&lt;/RecNum&gt;&lt;DisplayText&gt;[119]&lt;/DisplayText&gt;&lt;record&gt;&lt;rec-number&gt;400&lt;/rec-number&gt;&lt;foreign-keys&gt;&lt;key app="EN" db-id="e20f0zxe22rs2nesxt35w0wifz0rpfe95s9a" timestamp="0"&gt;400&lt;/key&gt;&lt;/foreign-keys&gt;&lt;ref-type name="Journal Article"&gt;17&lt;/ref-type&gt;&lt;contributors&gt;&lt;authors&gt;&lt;author&gt;Xu, E.&lt;/author&gt;&lt;author&gt;Zhao, J.&lt;/author&gt;&lt;author&gt;Ma, J.&lt;/author&gt;&lt;author&gt;Wang, C.&lt;/author&gt;&lt;author&gt;Zhang, C.&lt;/author&gt;&lt;author&gt;Jiang, H.&lt;/author&gt;&lt;author&gt;Cheng, J.&lt;/author&gt;&lt;author&gt;Gao, R.&lt;/author&gt;&lt;author&gt;Zhou, X.&lt;/author&gt;&lt;/authors&gt;&lt;/contributors&gt;&lt;auth-address&gt;Department of Orthopedic Surgery, Changzheng Hospital, Second Military Medical University, Shanghai 200003, P.R. China.&lt;/auth-address&gt;&lt;titles&gt;&lt;title&gt;miR-146b-5p promotes invasion and metastasis contributing to chemoresistance in osteosarcoma by targeting zinc and ring finger 3&lt;/title&gt;&lt;secondary-title&gt;Oncol Rep&lt;/secondary-title&gt;&lt;/titles&gt;&lt;pages&gt;275-83&lt;/pages&gt;&lt;volume&gt;35&lt;/volume&gt;&lt;number&gt;1&lt;/number&gt;&lt;edition&gt;2015/11/10&lt;/edition&gt;&lt;keywords&gt;&lt;keyword&gt;3&amp;apos; Untranslated Regions&lt;/keyword&gt;&lt;keyword&gt;Bone Neoplasms/*genetics&lt;/keyword&gt;&lt;keyword&gt;Cell Line, Tumor&lt;/keyword&gt;&lt;keyword&gt;Cell Movement&lt;/keyword&gt;&lt;keyword&gt;*Drug Resistance, Neoplasm&lt;/keyword&gt;&lt;keyword&gt;Gene Expression Regulation, Neoplastic&lt;/keyword&gt;&lt;keyword&gt;Humans&lt;/keyword&gt;&lt;keyword&gt;MicroRNAs/*genetics/metabolism&lt;/keyword&gt;&lt;keyword&gt;Neoplasm Invasiveness&lt;/keyword&gt;&lt;keyword&gt;Neoplasm Metastasis&lt;/keyword&gt;&lt;keyword&gt;Osteosarcoma/*genetics&lt;/keyword&gt;&lt;keyword&gt;Ubiquitin-Protein Ligases/*genetics&lt;/keyword&gt;&lt;/keywords&gt;&lt;dates&gt;&lt;year&gt;2016&lt;/year&gt;&lt;pub-dates&gt;&lt;date&gt;Jan&lt;/date&gt;&lt;/pub-dates&gt;&lt;/dates&gt;&lt;isbn&gt;1791-2431 (Electronic)&amp;#xD;1021-335X (Linking)&lt;/isbn&gt;&lt;accession-num&gt;26549292&lt;/accession-num&gt;&lt;urls&gt;&lt;related-urls&gt;&lt;url&gt;https://www.ncbi.nlm.nih.gov/pubmed/26549292&lt;/url&gt;&lt;/related-urls&gt;&lt;/urls&gt;&lt;electronic-resource-num&gt;10.3892/or.2015.4393&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1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46b-5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35</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35</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zinc and ring finger 3</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46b-5p promotes invasion and metastasis contributing to chemoresistanc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o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4</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ou&lt;/Author&gt;&lt;Year&gt;2014&lt;/Year&gt;&lt;RecNum&gt;401&lt;/RecNum&gt;&lt;DisplayText&gt;[120]&lt;/DisplayText&gt;&lt;record&gt;&lt;rec-number&gt;401&lt;/rec-number&gt;&lt;foreign-keys&gt;&lt;key app="EN" db-id="e20f0zxe22rs2nesxt35w0wifz0rpfe95s9a" timestamp="0"&gt;401&lt;/key&gt;&lt;/foreign-keys&gt;&lt;ref-type name="Journal Article"&gt;17&lt;/ref-type&gt;&lt;contributors&gt;&lt;authors&gt;&lt;author&gt;Zhou, Yong&lt;/author&gt;&lt;author&gt;Huang, Zufa&lt;/author&gt;&lt;author&gt;Wu, Song&lt;/author&gt;&lt;author&gt;Zang, Xiaofang&lt;/author&gt;&lt;author&gt;Liu, Min&lt;/author&gt;&lt;author&gt;Shi, Jian&lt;/author&gt;&lt;/authors&gt;&lt;/contributors&gt;&lt;auth-address&gt;Department of Orthopaedics, The Third Xiangya Hospital, Central South University, 138 Tongzipo Road, Changsha, Hunan 410013, China. zcy1958@medmail.com.cn.&lt;/auth-address&gt;&lt;titles&gt;&lt;title&gt;miR-33a is up-regulated in chemoresistant osteosarcoma and promotes osteosarcoma cell resistance to cisplatin by down-regulating TWIST&lt;/title&gt;&lt;secondary-title&gt;Journal of experimental &amp;amp; clinical cancer research : CR&lt;/secondary-title&gt;&lt;alt-title&gt;J Exp Clin Cancer Res&lt;/alt-title&gt;&lt;/titles&gt;&lt;pages&gt;12&lt;/pages&gt;&lt;volume&gt;33&lt;/volume&gt;&lt;dates&gt;&lt;year&gt;2014&lt;/year&gt;&lt;/dates&gt;&lt;isbn&gt;1756-9966&lt;/isbn&gt;&lt;accession-num&gt;24468065&lt;/accession-num&gt;&lt;urls&gt;&lt;related-urls&gt;&lt;url&gt;https://pubmed.ncbi.nlm.nih.gov/24468065&lt;/url&gt;&lt;/related-urls&gt;&lt;/urls&gt;&lt;electronic-resource-num&gt;10.1186/1756-9966-33-12&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2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3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2/</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oor responder:35</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ood responder:35;</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TWIST</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3a promotes OS cell resistance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u&lt;/Author&gt;&lt;Year&gt;2019&lt;/Year&gt;&lt;RecNum&gt;402&lt;/RecNum&gt;&lt;DisplayText&gt;[121]&lt;/DisplayText&gt;&lt;record&gt;&lt;rec-number&gt;402&lt;/rec-number&gt;&lt;foreign-keys&gt;&lt;key app="EN" db-id="e20f0zxe22rs2nesxt35w0wifz0rpfe95s9a" timestamp="0"&gt;402&lt;/key&gt;&lt;/foreign-keys&gt;&lt;ref-type name="Journal Article"&gt;17&lt;/ref-type&gt;&lt;contributors&gt;&lt;authors&gt;&lt;author&gt;Liu, Qing&lt;/author&gt;&lt;author&gt;Wang, Zhenting&lt;/author&gt;&lt;author&gt;Zhou, Xiaohua&lt;/author&gt;&lt;author&gt;Tang, Mingying&lt;/author&gt;&lt;author&gt;Tan, Wei&lt;/author&gt;&lt;author&gt;Sun, Tianshi&lt;/author&gt;&lt;author&gt;Deng, Youwen&lt;/author&gt;&lt;/authors&gt;&lt;/contributors&gt;&lt;titles&gt;&lt;title&gt;miR-342-5p inhibits osteosarcoma cell growth, migration, invasion, and sensitivity to Doxorubicin through targeting Wnt7b&lt;/title&gt;&lt;secondary-title&gt;Cell Cycle&lt;/secondary-title&gt;&lt;/titles&gt;&lt;pages&gt;3325-3336&lt;/pages&gt;&lt;volume&gt;18&lt;/volume&gt;&lt;number&gt;23&lt;/number&gt;&lt;section&gt;3325&lt;/section&gt;&lt;dates&gt;&lt;year&gt;2019&lt;/year&gt;&lt;/dates&gt;&lt;isbn&gt;1538-4101&amp;#xD;1551-4005&lt;/isbn&gt;&lt;accession-num&gt;31601147&lt;/accession-num&gt;&lt;urls&gt;&lt;/urls&gt;&lt;electronic-resource-num&gt;10.1080/15384101.2019.1676087&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2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2-5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6</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6</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nt/β-catenin</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2-5p inhibits OS cell growth, migration, invasion, and sensitivity to doxorubic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u&lt;/Author&gt;&lt;Year&gt;2018&lt;/Year&gt;&lt;RecNum&gt;403&lt;/RecNum&gt;&lt;DisplayText&gt;[122]&lt;/DisplayText&gt;&lt;record&gt;&lt;rec-number&gt;403&lt;/rec-number&gt;&lt;foreign-keys&gt;&lt;key app="EN" db-id="e20f0zxe22rs2nesxt35w0wifz0rpfe95s9a" timestamp="0"&gt;403&lt;/key&gt;&lt;/foreign-keys&gt;&lt;ref-type name="Journal Article"&gt;17&lt;/ref-type&gt;&lt;contributors&gt;&lt;authors&gt;&lt;author&gt;Liu, Q.&lt;/author&gt;&lt;author&gt;Song, Y.&lt;/author&gt;&lt;author&gt;Duan, X.&lt;/author&gt;&lt;author&gt;Chang, Y.&lt;/author&gt;&lt;author&gt;Guo, J.&lt;/author&gt;&lt;/authors&gt;&lt;/contributors&gt;&lt;auth-address&gt;Department of Orthopedics, The Affiliated Hospital of Beihua University, Jilin, China.&lt;/auth-address&gt;&lt;titles&gt;&lt;title&gt;MiR-92a Inhibits the Progress of Osteosarcoma Cells and Increases the Cisplatin Sensitivity by Targeting Notch1&lt;/title&gt;&lt;secondary-title&gt;Biomed Res Int&lt;/secondary-title&gt;&lt;/titles&gt;&lt;pages&gt;9870693&lt;/pages&gt;&lt;volume&gt;2018&lt;/volume&gt;&lt;edition&gt;2018/07/10&lt;/edition&gt;&lt;keywords&gt;&lt;keyword&gt;Antineoplastic Agents/pharmacology&lt;/keyword&gt;&lt;keyword&gt;Apoptosis&lt;/keyword&gt;&lt;keyword&gt;Bone Neoplasms&lt;/keyword&gt;&lt;keyword&gt;Cell Line, Tumor&lt;/keyword&gt;&lt;keyword&gt;Cell Proliferation/drug effects&lt;/keyword&gt;&lt;keyword&gt;Cisplatin/pharmacology&lt;/keyword&gt;&lt;keyword&gt;Gene Expression Regulation, Neoplastic&lt;/keyword&gt;&lt;keyword&gt;Humans&lt;/keyword&gt;&lt;keyword&gt;MicroRNAs/*physiology&lt;/keyword&gt;&lt;keyword&gt;Osteosarcoma/*drug therapy&lt;/keyword&gt;&lt;keyword&gt;Receptor, Notch1/*drug effects&lt;/keyword&gt;&lt;keyword&gt;Transcellular Cell Migration&lt;/keyword&gt;&lt;/keywords&gt;&lt;dates&gt;&lt;year&gt;2018&lt;/year&gt;&lt;/dates&gt;&lt;isbn&gt;2314-6141 (Electronic)&lt;/isbn&gt;&lt;accession-num&gt;29984257&lt;/accession-num&gt;&lt;urls&gt;&lt;related-urls&gt;&lt;url&gt;https://www.ncbi.nlm.nih.gov/pubmed/29984257&lt;/url&gt;&lt;/related-urls&gt;&lt;/urls&gt;&lt;custom2&gt;PMC6011149&lt;/custom2&gt;&lt;electronic-resource-num&gt;10.1155/2018/9870693&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2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92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25</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ntumor tissue:25</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Notch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92a inhibits the progress of OS cells and increases the cisplatin sensitivity.</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 xml:space="preserve">2021 </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lt;/Author&gt;&lt;Year&gt;2021&lt;/Year&gt;&lt;RecNum&gt;404&lt;/RecNum&gt;&lt;DisplayText&gt;[123]&lt;/DisplayText&gt;&lt;record&gt;&lt;rec-number&gt;404&lt;/rec-number&gt;&lt;foreign-keys&gt;&lt;key app="EN" db-id="e20f0zxe22rs2nesxt35w0wifz0rpfe95s9a" timestamp="0"&gt;404&lt;/key&gt;&lt;/foreign-keys&gt;&lt;ref-type name="Journal Article"&gt;17&lt;/ref-type&gt;&lt;contributors&gt;&lt;authors&gt;&lt;author&gt;Li, Gang&lt;/author&gt;&lt;author&gt;Li, Ye&lt;/author&gt;&lt;author&gt;Wang, Da‐yong&lt;/author&gt;&lt;/authors&gt;&lt;/contributors&gt;&lt;titles&gt;&lt;title&gt;Overexpression of miR‐329‐3p sensitizes osteosarcoma cells to cisplatin through suppression of glucose metabolism by targeting LDHA&lt;/title&gt;&lt;secondary-title&gt;Cell Biology International&lt;/secondary-title&gt;&lt;/titles&gt;&lt;pages&gt;766-774&lt;/pages&gt;&lt;volume&gt;45&lt;/volume&gt;&lt;number&gt;4&lt;/number&gt;&lt;section&gt;766&lt;/section&gt;&lt;dates&gt;&lt;year&gt;2021&lt;/year&gt;&lt;/dates&gt;&lt;isbn&gt;1065-6995&amp;#xD;1095-8355&lt;/isbn&gt;&lt;accession-num&gt;33058436&lt;/accession-num&gt;&lt;urls&gt;&lt;/urls&gt;&lt;electronic-resource-num&gt;10.1002/cbin.11476&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2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29-3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 3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30</w:t>
            </w:r>
          </w:p>
        </w:tc>
        <w:tc>
          <w:tcPr>
            <w:tcW w:w="1985" w:type="dxa"/>
            <w:tcBorders>
              <w:top w:val="nil"/>
              <w:left w:val="nil"/>
              <w:bottom w:val="nil"/>
              <w:right w:val="nil"/>
            </w:tcBorders>
            <w:shd w:val="clear" w:color="auto" w:fill="auto"/>
            <w:vAlign w:val="center"/>
          </w:tcPr>
          <w:p w:rsidR="0070504D" w:rsidRPr="007632D5" w:rsidRDefault="0070504D" w:rsidP="0070504D">
            <w:pPr>
              <w:pStyle w:val="Default"/>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 xml:space="preserve">LDHA </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 miR-329-3p sensitizes OS cell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T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UYW5nPC9BdXRob3I+PFllYXI+MjAxODwvWWVhcj48UmVj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UYW5nPC9BdXRob3I+PFllYXI+MjAxODwvWWVhcj48UmVj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2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23</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 20</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2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JNK/JUN</w:t>
            </w:r>
          </w:p>
        </w:tc>
        <w:tc>
          <w:tcPr>
            <w:tcW w:w="2976" w:type="dxa"/>
            <w:tcBorders>
              <w:top w:val="nil"/>
              <w:left w:val="nil"/>
              <w:bottom w:val="nil"/>
              <w:right w:val="nil"/>
            </w:tcBorders>
            <w:shd w:val="clear" w:color="auto" w:fill="auto"/>
            <w:vAlign w:val="center"/>
          </w:tcPr>
          <w:p w:rsidR="0070504D" w:rsidRPr="00C20B21" w:rsidRDefault="0070504D" w:rsidP="0070504D">
            <w:pPr>
              <w:widowControl w:val="0"/>
              <w:autoSpaceDE w:val="0"/>
              <w:autoSpaceDN w:val="0"/>
              <w:adjustRightInd w:val="0"/>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MiR-223 overexpression further promoted CDDP-induced OS cell apoptosi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X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4</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Xu&lt;/Author&gt;&lt;Year&gt;2014&lt;/Year&gt;&lt;RecNum&gt;406&lt;/RecNum&gt;&lt;DisplayText&gt;[125]&lt;/DisplayText&gt;&lt;record&gt;&lt;rec-number&gt;406&lt;/rec-number&gt;&lt;foreign-keys&gt;&lt;key app="EN" db-id="e20f0zxe22rs2nesxt35w0wifz0rpfe95s9a" timestamp="0"&gt;406&lt;/key&gt;&lt;/foreign-keys&gt;&lt;ref-type name="Journal Article"&gt;17&lt;/ref-type&gt;&lt;contributors&gt;&lt;authors&gt;&lt;author&gt;Xu, Meng&lt;/author&gt;&lt;author&gt;Jin, Hua&lt;/author&gt;&lt;author&gt;Xu, Cheng-Xiong&lt;/author&gt;&lt;author&gt;Sun, Bo&lt;/author&gt;&lt;author&gt;Mao, Zhi&lt;/author&gt;&lt;author&gt;Bi, Wen-Zhi&lt;/author&gt;&lt;author&gt;Wang, Yan&lt;/author&gt;&lt;/authors&gt;&lt;/contributors&gt;&lt;auth-address&gt;Department of Orthopaedics, The General Hospital of Chinese People&amp;apos;s Liberation Army, Beijing, China.&amp;#xD;Department of Pharmaceutical Sciences, College of Pharmacy, University of South Florida, Tampa, FL, USA.&amp;#xD;Departments of Molecular Oncology, H. Lee Moffitt Cancer Center and Research Institute, Tampa, FL, USA.&amp;#xD;State Key Laboratory of Bioelectronics, School of Biological Science and Medical Engineering, Southeast University, Nanjing, China.&lt;/auth-address&gt;&lt;titles&gt;&lt;title&gt;miR-382 inhibits tumor growth and enhance chemosensitivity in osteosarcoma&lt;/title&gt;&lt;secondary-title&gt;Oncotarget&lt;/secondary-title&gt;&lt;alt-title&gt;Oncotarget&lt;/alt-title&gt;&lt;/titles&gt;&lt;pages&gt;9472-9483&lt;/pages&gt;&lt;volume&gt;5&lt;/volume&gt;&lt;number&gt;19&lt;/number&gt;&lt;dates&gt;&lt;year&gt;2014&lt;/year&gt;&lt;/dates&gt;&lt;isbn&gt;1949-2553&lt;/isbn&gt;&lt;accession-num&gt;25344865&lt;/accession-num&gt;&lt;urls&gt;&lt;related-urls&gt;&lt;url&gt;https://pubmed.ncbi.nlm.nih.gov/25344865&lt;/url&gt;&lt;/related-urls&gt;&lt;/urls&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2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r w:rsidRPr="00C20B21">
              <w:rPr>
                <w:rStyle w:val="markedcontent"/>
                <w:rFonts w:ascii="Times New Roman" w:hAnsi="Times New Roman" w:cs="Times New Roman"/>
                <w:color w:val="000000" w:themeColor="text1"/>
                <w:sz w:val="20"/>
                <w:szCs w:val="20"/>
              </w:rPr>
              <w:t>osteoblastic/ chondroblastic</w:t>
            </w:r>
            <w:r w:rsidRPr="00C20B21">
              <w:rPr>
                <w:rFonts w:ascii="Times New Roman" w:hAnsi="Times New Roman" w:cs="Times New Roman"/>
                <w:color w:val="000000" w:themeColor="text1"/>
                <w:sz w:val="20"/>
                <w:szCs w:val="20"/>
              </w:rPr>
              <w:t>/</w:t>
            </w:r>
            <w:r w:rsidRPr="00C20B21">
              <w:rPr>
                <w:rStyle w:val="markedcontent"/>
                <w:rFonts w:ascii="Times New Roman" w:hAnsi="Times New Roman" w:cs="Times New Roman"/>
                <w:color w:val="000000" w:themeColor="text1"/>
                <w:sz w:val="20"/>
                <w:szCs w:val="20"/>
              </w:rPr>
              <w:t xml:space="preserve"> fibroblastic/ </w:t>
            </w:r>
            <w:r w:rsidRPr="00C20B21">
              <w:rPr>
                <w:rStyle w:val="markedcontent"/>
                <w:rFonts w:ascii="Times New Roman" w:hAnsi="Times New Roman" w:cs="Times New Roman"/>
                <w:color w:val="000000" w:themeColor="text1"/>
                <w:sz w:val="20"/>
                <w:szCs w:val="20"/>
              </w:rPr>
              <w:lastRenderedPageBreak/>
              <w:t>telangiectatic/other OS</w:t>
            </w:r>
            <w:r w:rsidRPr="00C20B21">
              <w:rPr>
                <w:rFonts w:ascii="Times New Roman" w:hAnsi="Times New Roman" w:cs="Times New Roman"/>
                <w:color w:val="000000" w:themeColor="text1"/>
                <w:sz w:val="20"/>
                <w:szCs w:val="20"/>
              </w:rPr>
              <w:t>)</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lastRenderedPageBreak/>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8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115</w:t>
            </w:r>
          </w:p>
          <w:p w:rsidR="0070504D" w:rsidRPr="00C20B21" w:rsidRDefault="0070504D" w:rsidP="0070504D">
            <w:pPr>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29 </w:t>
            </w:r>
            <w:r w:rsidRPr="00C20B21">
              <w:rPr>
                <w:rStyle w:val="markedcontent"/>
                <w:rFonts w:ascii="Times New Roman" w:hAnsi="Times New Roman" w:cs="Times New Roman"/>
                <w:color w:val="000000" w:themeColor="text1"/>
                <w:sz w:val="20"/>
                <w:szCs w:val="20"/>
              </w:rPr>
              <w:t>osteoblastic, 6 chondroblastic</w:t>
            </w:r>
            <w:r w:rsidRPr="00C20B21">
              <w:rPr>
                <w:rFonts w:ascii="Times New Roman" w:hAnsi="Times New Roman" w:cs="Times New Roman"/>
                <w:color w:val="000000" w:themeColor="text1"/>
                <w:sz w:val="20"/>
                <w:szCs w:val="20"/>
              </w:rPr>
              <w:t xml:space="preserve">, 11 </w:t>
            </w:r>
            <w:r w:rsidRPr="00C20B21">
              <w:rPr>
                <w:rStyle w:val="markedcontent"/>
                <w:rFonts w:ascii="Times New Roman" w:hAnsi="Times New Roman" w:cs="Times New Roman"/>
                <w:color w:val="000000" w:themeColor="text1"/>
                <w:sz w:val="20"/>
                <w:szCs w:val="20"/>
              </w:rPr>
              <w:lastRenderedPageBreak/>
              <w:t>fibroblastic</w:t>
            </w:r>
            <w:r w:rsidRPr="00C20B21">
              <w:rPr>
                <w:rFonts w:ascii="Times New Roman" w:hAnsi="Times New Roman" w:cs="Times New Roman"/>
                <w:color w:val="000000" w:themeColor="text1"/>
                <w:sz w:val="20"/>
                <w:szCs w:val="20"/>
              </w:rPr>
              <w:t xml:space="preserve">, </w:t>
            </w:r>
            <w:r w:rsidRPr="00C20B21">
              <w:rPr>
                <w:rStyle w:val="markedcontent"/>
                <w:rFonts w:ascii="Times New Roman" w:hAnsi="Times New Roman" w:cs="Times New Roman"/>
                <w:color w:val="000000" w:themeColor="text1"/>
                <w:sz w:val="20"/>
                <w:szCs w:val="20"/>
              </w:rPr>
              <w:t>3 telangiectatic and 2 other OS</w:t>
            </w:r>
            <w:r w:rsidRPr="00C20B21">
              <w:rPr>
                <w:rFonts w:ascii="Times New Roman" w:hAnsi="Times New Roman" w:cs="Times New Roman"/>
                <w:color w:val="000000" w:themeColor="text1"/>
                <w:sz w:val="20"/>
                <w:szCs w:val="20"/>
              </w:rPr>
              <w:t>)</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bone:107</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lastRenderedPageBreak/>
              <w:t>KLF12</w:t>
            </w:r>
          </w:p>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HIPK3</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82 inhibits tumor growth and enhance chemosensitivity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bookmarkStart w:id="15" w:name="_Hlk98776567"/>
            <w:r w:rsidRPr="00C20B21">
              <w:rPr>
                <w:rFonts w:ascii="Times New Roman" w:hAnsi="Times New Roman" w:cs="Times New Roman"/>
                <w:b w:val="0"/>
                <w:bCs w:val="0"/>
                <w:color w:val="000000" w:themeColor="text1"/>
                <w:sz w:val="20"/>
                <w:szCs w:val="20"/>
              </w:rPr>
              <w:lastRenderedPageBreak/>
              <w:t>Li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u&lt;/Author&gt;&lt;Year&gt;2018&lt;/Year&gt;&lt;RecNum&gt;407&lt;/RecNum&gt;&lt;DisplayText&gt;[126]&lt;/DisplayText&gt;&lt;record&gt;&lt;rec-number&gt;407&lt;/rec-number&gt;&lt;foreign-keys&gt;&lt;key app="EN" db-id="e20f0zxe22rs2nesxt35w0wifz0rpfe95s9a" timestamp="0"&gt;407&lt;/key&gt;&lt;/foreign-keys&gt;&lt;ref-type name="Journal Article"&gt;17&lt;/ref-type&gt;&lt;contributors&gt;&lt;authors&gt;&lt;author&gt;Liu, X. G.&lt;/author&gt;&lt;author&gt;Xu, J.&lt;/author&gt;&lt;author&gt;Li, F.&lt;/author&gt;&lt;author&gt;Li, M. J.&lt;/author&gt;&lt;author&gt;Hu, T.&lt;/author&gt;&lt;/authors&gt;&lt;/contributors&gt;&lt;auth-address&gt;Department of Head and Neck and Neurosurgery, Hubei Cancer Hospital, Wuhan, Hubei, China. xujian200903@sina.cn.&lt;/auth-address&gt;&lt;titles&gt;&lt;title&gt;Down-regulation of miR-377 contributes to cisplatin resistance by targeting XIAP in osteosarcoma&lt;/title&gt;&lt;secondary-title&gt;European review for medical and pharmacological sciences&lt;/secondary-title&gt;&lt;alt-title&gt;Eur Rev Med Pharmacol Sci&lt;/alt-title&gt;&lt;/titles&gt;&lt;pages&gt;1249-1257&lt;/pages&gt;&lt;volume&gt;22&lt;/volume&gt;&lt;number&gt;5&lt;/number&gt;&lt;dates&gt;&lt;year&gt;2018&lt;/year&gt;&lt;/dates&gt;&lt;isbn&gt;2284-0729&lt;/isbn&gt;&lt;accession-num&gt;29565481&lt;/accession-num&gt;&lt;urls&gt;&lt;related-urls&gt;&lt;url&gt;https://pubmed.ncbi.nlm.nih.gov/29565481&lt;/url&gt;&lt;/related-urls&gt;&lt;/urls&gt;&lt;electronic-resource-num&gt;10.26355/eurrev_201803_14465&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2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77</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oor responder:21</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ood responder:21</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XIAP</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wn-regulation of miR-377 contributes to cisplatin resistanc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bookmarkEnd w:id="15"/>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u&lt;/Author&gt;&lt;Year&gt;2017&lt;/Year&gt;&lt;RecNum&gt;408&lt;/RecNum&gt;&lt;DisplayText&gt;[127]&lt;/DisplayText&gt;&lt;record&gt;&lt;rec-number&gt;408&lt;/rec-number&gt;&lt;foreign-keys&gt;&lt;key app="EN" db-id="e20f0zxe22rs2nesxt35w0wifz0rpfe95s9a" timestamp="0"&gt;408&lt;/key&gt;&lt;/foreign-keys&gt;&lt;ref-type name="Journal Article"&gt;17&lt;/ref-type&gt;&lt;contributors&gt;&lt;authors&gt;&lt;author&gt;Liu, Yang&lt;/author&gt;&lt;author&gt;Zhu, Shu-Tao&lt;/author&gt;&lt;author&gt;Wang, Xiao&lt;/author&gt;&lt;author&gt;Deng, Jun&lt;/author&gt;&lt;author&gt;Li, Wei-Hua&lt;/author&gt;&lt;author&gt;Zhang, Peng&lt;/author&gt;&lt;author&gt;Liu, Bing-Shan&lt;/author&gt;&lt;/authors&gt;&lt;/contributors&gt;&lt;titles&gt;&lt;title&gt;MiR-200c regulates tumor growth and chemosensitivity to cisplatin in osteosarcoma by targeting AKT2&lt;/title&gt;&lt;secondary-title&gt;Scientific Reports&lt;/secondary-title&gt;&lt;/titles&gt;&lt;volume&gt;7&lt;/volume&gt;&lt;number&gt;1&lt;/number&gt;&lt;dates&gt;&lt;year&gt;2017&lt;/year&gt;&lt;/dates&gt;&lt;isbn&gt;2045-2322&lt;/isbn&gt;&lt;accession-num&gt;29051585&lt;/accession-num&gt;&lt;urls&gt;&lt;/urls&gt;&lt;electronic-resource-num&gt;10.1038/s41598-017-14088-3&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2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00c</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35</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35</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KT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 miR-200c increases chemosensitivity of OS cell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aaHU8L0F1dGhvcj48WWVhcj4yMDE2PC9ZZWFyPjxSZWNO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aaHU8L0F1dGhvcj48WWVhcj4yMDE2PC9ZZWFyPjxSZWNO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2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38</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20</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2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EZH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38 enhances cisplatin-induced apoptosis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o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Mb25nPC9BdXRob3I+PFllYXI+MjAxOTwvWWVhcj48UmVj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Mb25nPC9BdXRob3I+PFllYXI+MjAxOTwvWWVhcj48UmVj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2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90</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18</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18</w:t>
            </w:r>
          </w:p>
        </w:tc>
        <w:tc>
          <w:tcPr>
            <w:tcW w:w="1985" w:type="dxa"/>
            <w:tcBorders>
              <w:top w:val="nil"/>
              <w:left w:val="nil"/>
              <w:bottom w:val="nil"/>
              <w:right w:val="nil"/>
            </w:tcBorders>
            <w:shd w:val="clear" w:color="auto" w:fill="auto"/>
            <w:vAlign w:val="center"/>
          </w:tcPr>
          <w:p w:rsidR="0070504D" w:rsidRPr="009E181B" w:rsidRDefault="009E181B" w:rsidP="009E181B">
            <w:pPr>
              <w:cnfStyle w:val="000000100000"/>
              <w:rPr>
                <w:rFonts w:ascii="Times New Roman" w:hAnsi="Times New Roman" w:cs="Times New Roman"/>
                <w:sz w:val="20"/>
                <w:szCs w:val="20"/>
              </w:rPr>
            </w:pPr>
            <w:r w:rsidRPr="009E181B">
              <w:rPr>
                <w:rFonts w:ascii="Times New Roman" w:hAnsi="Times New Roman" w:cs="Times New Roman"/>
                <w:sz w:val="20"/>
                <w:szCs w:val="20"/>
              </w:rPr>
              <w:t>WIP1/ATM-p53</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90 overexpression could enhance the cytotoxicity of doxorubic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lt;/Author&gt;&lt;Year&gt;2016&lt;/Year&gt;&lt;RecNum&gt;411&lt;/RecNum&gt;&lt;DisplayText&gt;[130]&lt;/DisplayText&gt;&lt;record&gt;&lt;rec-number&gt;411&lt;/rec-number&gt;&lt;foreign-keys&gt;&lt;key app="EN" db-id="e20f0zxe22rs2nesxt35w0wifz0rpfe95s9a" timestamp="0"&gt;411&lt;/key&gt;&lt;/foreign-keys&gt;&lt;ref-type name="Journal Article"&gt;17&lt;/ref-type&gt;&lt;contributors&gt;&lt;authors&gt;&lt;author&gt;Li, Yunchao&lt;/author&gt;&lt;author&gt;Zhao, Chunhua&lt;/author&gt;&lt;author&gt;Yu, Zhibin&lt;/author&gt;&lt;author&gt;Chen, Jiarui&lt;/author&gt;&lt;author&gt;She, Xiaoling&lt;/author&gt;&lt;author&gt;Li, Peiyao&lt;/author&gt;&lt;author&gt;Liu, Changhong&lt;/author&gt;&lt;author&gt;Zhang, Yan&lt;/author&gt;&lt;author&gt;Feng, Jianbo&lt;/author&gt;&lt;author&gt;Fu, Haijuan&lt;/author&gt;&lt;author&gt;Wang, Bing&lt;/author&gt;&lt;author&gt;Kuang, Lei&lt;/author&gt;&lt;author&gt;Li, Lei&lt;/author&gt;&lt;author&gt;Lv, Guohua&lt;/author&gt;&lt;author&gt;Wu, Minghua&lt;/author&gt;&lt;/authors&gt;&lt;/contributors&gt;&lt;auth-address&gt;Department of Spinal Surgery, The Second Xiangya Hospital of Central South University, Changsha, Hunan, China.&amp;#xD;Cancer Research Institute, School of Basic Medical Science, Central South University, Key Laboratory of Carcinogenesis and Cancer Invasion, Ministry of Education, Key Laboratory of Carcinogenesis, Ministry of Health, Changsha, Hunan, China.&amp;#xD;Xiangya Nursing School, Central South University, Changsha, Hunan, China.&amp;#xD;Pathology Department, The Second Xiangya Hospital of Central South University, Changsha, Hunan, China.&lt;/auth-address&gt;&lt;titles&gt;&lt;title&gt;Low expression of miR-381 is a favorite prognosis factor and enhances the chemosensitivity of osteosarcoma&lt;/title&gt;&lt;secondary-title&gt;Oncotarget&lt;/secondary-title&gt;&lt;alt-title&gt;Oncotarget&lt;/alt-title&gt;&lt;/titles&gt;&lt;pages&gt;68585-68596&lt;/pages&gt;&lt;volume&gt;7&lt;/volume&gt;&lt;number&gt;42&lt;/number&gt;&lt;dates&gt;&lt;year&gt;2016&lt;/year&gt;&lt;/dates&gt;&lt;isbn&gt;1949-2553&lt;/isbn&gt;&lt;accession-num&gt;27612424&lt;/accession-num&gt;&lt;urls&gt;&lt;related-urls&gt;&lt;url&gt;https://pubmed.ncbi.nlm.nih.gov/27612424&lt;/url&gt;&lt;/related-urls&gt;&lt;/urls&gt;&lt;electronic-resource-num&gt;10.18632/oncotarget.11861&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3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8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patients: 60</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ondroma patients:7</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TOR</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ow expression of miR-381 enhances the chemosensitivity of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Wang&lt;/Author&gt;&lt;Year&gt;2016&lt;/Year&gt;&lt;RecNum&gt;413&lt;/RecNum&gt;&lt;DisplayText&gt;[131]&lt;/DisplayText&gt;&lt;record&gt;&lt;rec-number&gt;413&lt;/rec-number&gt;&lt;foreign-keys&gt;&lt;key app="EN" db-id="e20f0zxe22rs2nesxt35w0wifz0rpfe95s9a" timestamp="0"&gt;413&lt;/key&gt;&lt;/foreign-keys&gt;&lt;ref-type name="Journal Article"&gt;17&lt;/ref-type&gt;&lt;contributors&gt;&lt;authors&gt;&lt;author&gt;Wang, G. C.&lt;/author&gt;&lt;author&gt;He, Q. Y.&lt;/author&gt;&lt;author&gt;Tong, D. K.&lt;/author&gt;&lt;author&gt;Wang, C. F.&lt;/author&gt;&lt;author&gt;Liu, K.&lt;/author&gt;&lt;author&gt;Ding, C.&lt;/author&gt;&lt;author&gt;Ji, F.&lt;/author&gt;&lt;author&gt;Zhang, H.&lt;/author&gt;&lt;/authors&gt;&lt;/contributors&gt;&lt;auth-address&gt;Department of Orthopedics, Changhai Hospital, The Second Military Medical University, 168 Changhai Road, Shanghai 200433, China.&lt;/auth-address&gt;&lt;titles&gt;&lt;title&gt;MiR-367 negatively regulates apoptosis induced by adriamycin in osteosarcoma cells by targeting KLF4&lt;/title&gt;&lt;secondary-title&gt;J Bone Oncol&lt;/secondary-title&gt;&lt;/titles&gt;&lt;pages&gt;51-6&lt;/pages&gt;&lt;volume&gt;5&lt;/volume&gt;&lt;number&gt;2&lt;/number&gt;&lt;edition&gt;2016/06/24&lt;/edition&gt;&lt;keywords&gt;&lt;keyword&gt;Adriamycin&lt;/keyword&gt;&lt;keyword&gt;Apoptosis&lt;/keyword&gt;&lt;keyword&gt;Chemotherapy resistance&lt;/keyword&gt;&lt;keyword&gt;Klf4&lt;/keyword&gt;&lt;keyword&gt;MiR-367&lt;/keyword&gt;&lt;keyword&gt;Osteosarcoma&lt;/keyword&gt;&lt;/keywords&gt;&lt;dates&gt;&lt;year&gt;2016&lt;/year&gt;&lt;pub-dates&gt;&lt;date&gt;Jun&lt;/date&gt;&lt;/pub-dates&gt;&lt;/dates&gt;&lt;isbn&gt;2212-1366 (Print)&amp;#xD;2212-1366 (Linking)&lt;/isbn&gt;&lt;accession-num&gt;27335771&lt;/accession-num&gt;&lt;urls&gt;&lt;related-urls&gt;&lt;url&gt;https://www.ncbi.nlm.nih.gov/pubmed/27335771&lt;/url&gt;&lt;/related-urls&gt;&lt;/urls&gt;&lt;custom2&gt;PMC4908187&lt;/custom2&gt;&lt;electronic-resource-num&gt;10.1016/j.jbo.2016.02.00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3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67</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adriamy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4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4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KLF4</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67 negatively regulates apoptosis induced by adriamycin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lt;/Author&gt;&lt;Year&gt;2021&lt;/Year&gt;&lt;RecNum&gt;414&lt;/RecNum&gt;&lt;DisplayText&gt;[132]&lt;/DisplayText&gt;&lt;record&gt;&lt;rec-number&gt;414&lt;/rec-number&gt;&lt;foreign-keys&gt;&lt;key app="EN" db-id="e20f0zxe22rs2nesxt35w0wifz0rpfe95s9a" timestamp="0"&gt;414&lt;/key&gt;&lt;/foreign-keys&gt;&lt;ref-type name="Journal Article"&gt;17&lt;/ref-type&gt;&lt;contributors&gt;&lt;authors&gt;&lt;author&gt;Li, M.&lt;/author&gt;&lt;author&gt;Ma, W.&lt;/author&gt;&lt;/authors&gt;&lt;/contributors&gt;&lt;auth-address&gt;Department of Orthopaedic, The Second Hospital of Hebei Medical University, Shijiazhuang, China.&lt;/auth-address&gt;&lt;titles&gt;&lt;title&gt;miR-26a Reverses Multidrug Resistance in Osteosarcoma by Targeting MCL1&lt;/title&gt;&lt;secondary-title&gt;Front Cell Dev Biol&lt;/secondary-title&gt;&lt;/titles&gt;&lt;pages&gt;645381&lt;/pages&gt;&lt;volume&gt;9&lt;/volume&gt;&lt;edition&gt;2021/04/06&lt;/edition&gt;&lt;keywords&gt;&lt;keyword&gt;Mcl1&lt;/keyword&gt;&lt;keyword&gt;chemotherapy&lt;/keyword&gt;&lt;keyword&gt;miR-26a&lt;/keyword&gt;&lt;keyword&gt;multidrug resistance&lt;/keyword&gt;&lt;keyword&gt;osteosarcoma&lt;/keyword&gt;&lt;keyword&gt;commercial or financial relationships that could be construed as a potential&lt;/keyword&gt;&lt;keyword&gt;conflict of interest.&lt;/keyword&gt;&lt;/keywords&gt;&lt;dates&gt;&lt;year&gt;2021&lt;/year&gt;&lt;/dates&gt;&lt;isbn&gt;2296-634X (Print)&amp;#xD;2296-634X (Linking)&lt;/isbn&gt;&lt;accession-num&gt;33816494&lt;/accession-num&gt;&lt;urls&gt;&lt;related-urls&gt;&lt;url&gt;https://www.ncbi.nlm.nih.gov/pubmed/33816494&lt;/url&gt;&lt;/related-urls&gt;&lt;/urls&gt;&lt;custom2&gt;PMC8012539&lt;/custom2&gt;&lt;electronic-resource-num&gt;10.3389/fcell.2021.645381&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3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6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5/</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resistant group:12</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sensitive group:9;</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CL1</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6a reverses resistance</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o doxorubicin in OS multidrug resistance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Ji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Jin&lt;/Author&gt;&lt;Year&gt;2017&lt;/Year&gt;&lt;RecNum&gt;415&lt;/RecNum&gt;&lt;DisplayText&gt;[133]&lt;/DisplayText&gt;&lt;record&gt;&lt;rec-number&gt;415&lt;/rec-number&gt;&lt;foreign-keys&gt;&lt;key app="EN" db-id="e20f0zxe22rs2nesxt35w0wifz0rpfe95s9a" timestamp="0"&gt;415&lt;/key&gt;&lt;/foreign-keys&gt;&lt;ref-type name="Journal Article"&gt;17&lt;/ref-type&gt;&lt;contributors&gt;&lt;authors&gt;&lt;author&gt;Jin, Chi&lt;/author&gt;&lt;author&gt;Feng, Yongjian&lt;/author&gt;&lt;author&gt;Ni, Yongjian&lt;/author&gt;&lt;author&gt;Shan, Zhonglin&lt;/author&gt;&lt;/authors&gt;&lt;/contributors&gt;&lt;auth-address&gt;The Third Department of Orthopaedics, Central Hospital of Cangzhou City, Cangzhou, Hebei, China.&amp;#xD;The Fourth Department of Orthopaedics, Central Hospital of Cangzhou City, Cangzhou, Hebei, China.&lt;/auth-address&gt;&lt;titles&gt;&lt;title&gt;MicroRNA-610 suppresses osteosarcoma oncogenicity via targeting TWIST1 expression&lt;/title&gt;&lt;secondary-title&gt;Oncotarget&lt;/secondary-title&gt;&lt;alt-title&gt;Oncotarget&lt;/alt-title&gt;&lt;/titles&gt;&lt;pages&gt;56174-56184&lt;/pages&gt;&lt;volume&gt;8&lt;/volume&gt;&lt;number&gt;34&lt;/number&gt;&lt;dates&gt;&lt;year&gt;2017&lt;/year&gt;&lt;/dates&gt;&lt;isbn&gt;1949-2553&lt;/isbn&gt;&lt;accession-num&gt;28915582&lt;/accession-num&gt;&lt;urls&gt;&lt;related-urls&gt;&lt;url&gt;https://pubmed.ncbi.nlm.nih.gov/28915582&lt;/url&gt;&lt;/related-urls&gt;&lt;/urls&gt;&lt;electronic-resource-num&gt;10.18632/oncotarget.17045&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3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r w:rsidRPr="00C20B21">
              <w:rPr>
                <w:rStyle w:val="markedcontent"/>
                <w:rFonts w:ascii="Times New Roman" w:hAnsi="Times New Roman" w:cs="Times New Roman"/>
                <w:color w:val="000000" w:themeColor="text1"/>
                <w:sz w:val="20"/>
                <w:szCs w:val="20"/>
              </w:rPr>
              <w:t xml:space="preserve">conventional/ non-conventional </w:t>
            </w:r>
            <w:r w:rsidRPr="00C20B21">
              <w:rPr>
                <w:rStyle w:val="markedcontent"/>
                <w:rFonts w:ascii="Times New Roman" w:hAnsi="Times New Roman" w:cs="Times New Roman"/>
                <w:color w:val="000000" w:themeColor="text1"/>
                <w:sz w:val="20"/>
                <w:szCs w:val="20"/>
              </w:rPr>
              <w:lastRenderedPageBreak/>
              <w:t>OS</w:t>
            </w:r>
            <w:r w:rsidRPr="00C20B21">
              <w:rPr>
                <w:rFonts w:ascii="Times New Roman" w:hAnsi="Times New Roman" w:cs="Times New Roman"/>
                <w:color w:val="000000" w:themeColor="text1"/>
                <w:sz w:val="20"/>
                <w:szCs w:val="20"/>
              </w:rPr>
              <w:t>)</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lastRenderedPageBreak/>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610</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21</w:t>
            </w:r>
          </w:p>
          <w:p w:rsidR="0070504D" w:rsidRPr="00C20B21" w:rsidRDefault="0070504D" w:rsidP="0070504D">
            <w:pPr>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13 </w:t>
            </w:r>
            <w:r w:rsidRPr="00C20B21">
              <w:rPr>
                <w:rStyle w:val="markedcontent"/>
                <w:rFonts w:ascii="Times New Roman" w:hAnsi="Times New Roman" w:cs="Times New Roman"/>
                <w:color w:val="000000" w:themeColor="text1"/>
                <w:sz w:val="20"/>
                <w:szCs w:val="20"/>
              </w:rPr>
              <w:t xml:space="preserve">conventional </w:t>
            </w:r>
            <w:r w:rsidRPr="00C20B21">
              <w:rPr>
                <w:rFonts w:ascii="Times New Roman" w:hAnsi="Times New Roman" w:cs="Times New Roman"/>
                <w:color w:val="000000" w:themeColor="text1"/>
                <w:sz w:val="20"/>
                <w:szCs w:val="20"/>
              </w:rPr>
              <w:t xml:space="preserve">and 17 </w:t>
            </w:r>
            <w:r w:rsidRPr="00C20B21">
              <w:rPr>
                <w:rStyle w:val="markedcontent"/>
                <w:rFonts w:ascii="Times New Roman" w:hAnsi="Times New Roman" w:cs="Times New Roman"/>
                <w:color w:val="000000" w:themeColor="text1"/>
                <w:sz w:val="20"/>
                <w:szCs w:val="20"/>
              </w:rPr>
              <w:t>non-conventional OS</w:t>
            </w:r>
            <w:r w:rsidRPr="00C20B21">
              <w:rPr>
                <w:rFonts w:ascii="Times New Roman" w:hAnsi="Times New Roman" w:cs="Times New Roman"/>
                <w:color w:val="000000" w:themeColor="text1"/>
                <w:sz w:val="20"/>
                <w:szCs w:val="20"/>
              </w:rPr>
              <w:t>)</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normal tissue:21;</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lastRenderedPageBreak/>
              <w:t>TWIST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 miR-610 increased sensitivity of OS cell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L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lt;/Author&gt;&lt;Year&gt;2020&lt;/Year&gt;&lt;RecNum&gt;416&lt;/RecNum&gt;&lt;DisplayText&gt;[134]&lt;/DisplayText&gt;&lt;record&gt;&lt;rec-number&gt;416&lt;/rec-number&gt;&lt;foreign-keys&gt;&lt;key app="EN" db-id="e20f0zxe22rs2nesxt35w0wifz0rpfe95s9a" timestamp="0"&gt;416&lt;/key&gt;&lt;/foreign-keys&gt;&lt;ref-type name="Journal Article"&gt;17&lt;/ref-type&gt;&lt;contributors&gt;&lt;authors&gt;&lt;author&gt;Li, Li&lt;/author&gt;&lt;author&gt;Kong, Xiang&amp;apos;an&lt;/author&gt;&lt;author&gt;Zang, Mousheng&lt;/author&gt;&lt;author&gt;Hu, Bin&lt;/author&gt;&lt;author&gt;Fang, Xing&lt;/author&gt;&lt;author&gt;Gui, Binjie&lt;/author&gt;&lt;author&gt;Hu, Yong&lt;/author&gt;&lt;/authors&gt;&lt;/contributors&gt;&lt;titles&gt;&lt;title&gt;&amp;lt;p&amp;gt;MicroRNA-584 Impairs Cellular Proliferation and Sensitizes Osteosarcoma Cells to Cisplatin and Taxanes by Targeting CCN2&amp;lt;/p&amp;gt;&lt;/title&gt;&lt;secondary-title&gt;Cancer Management and Research&lt;/secondary-title&gt;&lt;/titles&gt;&lt;pages&gt;2577-2587&lt;/pages&gt;&lt;volume&gt;Volume 12&lt;/volume&gt;&lt;section&gt;2577&lt;/section&gt;&lt;dates&gt;&lt;year&gt;2020&lt;/year&gt;&lt;/dates&gt;&lt;isbn&gt;1179-1322&lt;/isbn&gt;&lt;accession-num&gt;32346311&lt;/accession-num&gt;&lt;urls&gt;&lt;/urls&gt;&lt;electronic-resource-num&gt;10.2147/cmar.S246545&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3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teoblastic/ fibroblastic/ chondroblastic/telangiectatic 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84</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37</w:t>
            </w:r>
          </w:p>
          <w:p w:rsidR="0070504D" w:rsidRPr="00C20B21" w:rsidRDefault="0070504D" w:rsidP="0070504D">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19 osteoblastic, 8 fibroblastic, 6 chondroblastic and 4 telangiectatic 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37;</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CCN2/IκBα/NF-κB</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RNA-584 sensitizes OS cell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Che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Chen&lt;/Author&gt;&lt;Year&gt;2018&lt;/Year&gt;&lt;RecNum&gt;417&lt;/RecNum&gt;&lt;DisplayText&gt;[135]&lt;/DisplayText&gt;&lt;record&gt;&lt;rec-number&gt;417&lt;/rec-number&gt;&lt;foreign-keys&gt;&lt;key app="EN" db-id="e20f0zxe22rs2nesxt35w0wifz0rpfe95s9a" timestamp="0"&gt;417&lt;/key&gt;&lt;/foreign-keys&gt;&lt;ref-type name="Journal Article"&gt;17&lt;/ref-type&gt;&lt;contributors&gt;&lt;authors&gt;&lt;author&gt;Chen, Xin&lt;/author&gt;&lt;author&gt;Lv, Chen&lt;/author&gt;&lt;author&gt;Zhu, Xiongbai&lt;/author&gt;&lt;author&gt;Lin, Wenjun&lt;/author&gt;&lt;author&gt;Wang, Lu&lt;/author&gt;&lt;author&gt;Huang, Zhengxiang&lt;/author&gt;&lt;author&gt;Yang, Shengwu&lt;/author&gt;&lt;author&gt;Sun, Junying&lt;/author&gt;&lt;/authors&gt;&lt;/contributors&gt;&lt;titles&gt;&lt;title&gt;MicroRNA‑504 modulates osteosarcoma cell chemoresistance to cisplatin by targeting p53&lt;/title&gt;&lt;secondary-title&gt;Oncology Letters&lt;/secondary-title&gt;&lt;/titles&gt;&lt;dates&gt;&lt;year&gt;2018&lt;/year&gt;&lt;/dates&gt;&lt;isbn&gt;1792-1074&amp;#xD;1792-1082&lt;/isbn&gt;&lt;accession-num&gt;30675226&lt;/accession-num&gt;&lt;urls&gt;&lt;/urls&gt;&lt;electronic-resource-num&gt;10.3892/ol.2018.9749&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3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04</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1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1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53</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04 contributes to cisplatin resistance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o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ou&lt;/Author&gt;&lt;Year&gt;2018&lt;/Year&gt;&lt;RecNum&gt;418&lt;/RecNum&gt;&lt;DisplayText&gt;[136]&lt;/DisplayText&gt;&lt;record&gt;&lt;rec-number&gt;418&lt;/rec-number&gt;&lt;foreign-keys&gt;&lt;key app="EN" db-id="e20f0zxe22rs2nesxt35w0wifz0rpfe95s9a" timestamp="0"&gt;418&lt;/key&gt;&lt;/foreign-keys&gt;&lt;ref-type name="Journal Article"&gt;17&lt;/ref-type&gt;&lt;contributors&gt;&lt;authors&gt;&lt;author&gt;Zhou, S.&lt;/author&gt;&lt;author&gt;Xiong, M.&lt;/author&gt;&lt;author&gt;Dai, G.&lt;/author&gt;&lt;author&gt;Yu, L.&lt;/author&gt;&lt;author&gt;Zhang, Z.&lt;/author&gt;&lt;author&gt;Chen, J.&lt;/author&gt;&lt;author&gt;Guo, W.&lt;/author&gt;&lt;/authors&gt;&lt;/contributors&gt;&lt;auth-address&gt;Department of Orthopedics, Renmin Hospital of Wuhan University, Wuhan, Hubei 430060, P.R. China.&amp;#xD;Department of Orthopedics, Dongfeng General Hospital, Shiyan, Hubei 442001, P.R. China.&lt;/auth-address&gt;&lt;titles&gt;&lt;title&gt;MicroRNA-192-5p suppresses the initiation and progression of osteosarcoma by targeting USP1&lt;/title&gt;&lt;secondary-title&gt;Oncol Lett&lt;/secondary-title&gt;&lt;/titles&gt;&lt;pages&gt;6947-6956&lt;/pages&gt;&lt;volume&gt;15&lt;/volume&gt;&lt;number&gt;5&lt;/number&gt;&lt;edition&gt;2018/05/08&lt;/edition&gt;&lt;keywords&gt;&lt;keyword&gt;microRNA&lt;/keyword&gt;&lt;keyword&gt;microRNA-192-5p&lt;/keyword&gt;&lt;keyword&gt;osteosarcoma&lt;/keyword&gt;&lt;keyword&gt;targeted therapy&lt;/keyword&gt;&lt;keyword&gt;ubiquitin-specific protease 1&lt;/keyword&gt;&lt;/keywords&gt;&lt;dates&gt;&lt;year&gt;2018&lt;/year&gt;&lt;pub-dates&gt;&lt;date&gt;May&lt;/date&gt;&lt;/pub-dates&gt;&lt;/dates&gt;&lt;isbn&gt;1792-1074 (Print)&amp;#xD;1792-1074 (Linking)&lt;/isbn&gt;&lt;accession-num&gt;29731868&lt;/accession-num&gt;&lt;urls&gt;&lt;related-urls&gt;&lt;url&gt;https://www.ncbi.nlm.nih.gov/pubmed/29731868&lt;/url&gt;&lt;/related-urls&gt;&lt;/urls&gt;&lt;custom2&gt;PMC5920969&lt;/custom2&gt;&lt;electronic-resource-num&gt;10.3892/ol.2018.8180&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3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teoblastic/ chondroblastic fibroblastic 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2‑5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25</w:t>
            </w:r>
          </w:p>
          <w:p w:rsidR="0070504D" w:rsidRPr="00C20B21" w:rsidRDefault="0070504D" w:rsidP="0070504D">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13 osteoblastic, 9 chondroblastic, and 3 fibroblastic 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25;</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bookmarkStart w:id="16" w:name="_Hlk98776622"/>
            <w:r w:rsidRPr="007632D5">
              <w:rPr>
                <w:rFonts w:ascii="Times New Roman" w:hAnsi="Times New Roman" w:cs="Times New Roman"/>
                <w:color w:val="000000" w:themeColor="text1"/>
                <w:sz w:val="20"/>
                <w:szCs w:val="20"/>
              </w:rPr>
              <w:t>USP1</w:t>
            </w:r>
            <w:bookmarkEnd w:id="16"/>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ctopic expression of miR-192-5p increased the sensitivity of osteosarcoma cell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bookmarkStart w:id="17" w:name="_Hlk98776650"/>
            <w:r w:rsidRPr="00C20B21">
              <w:rPr>
                <w:rFonts w:ascii="Times New Roman" w:hAnsi="Times New Roman" w:cs="Times New Roman"/>
                <w:b w:val="0"/>
                <w:bCs w:val="0"/>
                <w:color w:val="000000" w:themeColor="text1"/>
                <w:sz w:val="20"/>
                <w:szCs w:val="20"/>
              </w:rPr>
              <w:t>Li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ng&lt;/Author&gt;&lt;Year&gt;2020&lt;/Year&gt;&lt;RecNum&gt;419&lt;/RecNum&gt;&lt;DisplayText&gt;[137]&lt;/DisplayText&gt;&lt;record&gt;&lt;rec-number&gt;419&lt;/rec-number&gt;&lt;foreign-keys&gt;&lt;key app="EN" db-id="e20f0zxe22rs2nesxt35w0wifz0rpfe95s9a" timestamp="0"&gt;419&lt;/key&gt;&lt;/foreign-keys&gt;&lt;ref-type name="Journal Article"&gt;17&lt;/ref-type&gt;&lt;contributors&gt;&lt;authors&gt;&lt;author&gt;Ling, Z.&lt;/author&gt;&lt;author&gt;Fan, G.&lt;/author&gt;&lt;author&gt;Yao, D.&lt;/author&gt;&lt;author&gt;Zhao, J.&lt;/author&gt;&lt;author&gt;Zhou, Y.&lt;/author&gt;&lt;author&gt;Feng, J.&lt;/author&gt;&lt;author&gt;Zhou, G.&lt;/author&gt;&lt;author&gt;Chen, Y.&lt;/author&gt;&lt;/authors&gt;&lt;/contributors&gt;&lt;auth-address&gt;Department of Orthopedics, Jinling Hospital, Nanjing, Jiangsu 210002, P.R. China.&lt;/auth-address&gt;&lt;titles&gt;&lt;title&gt;MicroRNA-150 functions as a tumor suppressor and sensitizes osteosarcoma to doxorubicin-induced apoptosis by targeting RUNX2&lt;/title&gt;&lt;secondary-title&gt;Exp Ther Med&lt;/secondary-title&gt;&lt;/titles&gt;&lt;pages&gt;481-488&lt;/pages&gt;&lt;volume&gt;19&lt;/volume&gt;&lt;number&gt;1&lt;/number&gt;&lt;edition&gt;2020/01/04&lt;/edition&gt;&lt;keywords&gt;&lt;keyword&gt;chemotherapy&lt;/keyword&gt;&lt;keyword&gt;microRNA-150&lt;/keyword&gt;&lt;keyword&gt;osteosarcoma&lt;/keyword&gt;&lt;keyword&gt;proliferation&lt;/keyword&gt;&lt;keyword&gt;runt-related transcription factor 2&lt;/keyword&gt;&lt;/keywords&gt;&lt;dates&gt;&lt;year&gt;2020&lt;/year&gt;&lt;pub-dates&gt;&lt;date&gt;Jan&lt;/date&gt;&lt;/pub-dates&gt;&lt;/dates&gt;&lt;isbn&gt;1792-0981 (Print)&amp;#xD;1792-0981 (Linking)&lt;/isbn&gt;&lt;accession-num&gt;31897096&lt;/accession-num&gt;&lt;urls&gt;&lt;related-urls&gt;&lt;url&gt;https://www.ncbi.nlm.nih.gov/pubmed/31897096&lt;/url&gt;&lt;/related-urls&gt;&lt;/urls&gt;&lt;custom2&gt;PMC6923746&lt;/custom2&gt;&lt;electronic-resource-num&gt;10.3892/etm.2019.8231&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3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50</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 26</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26;</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RUNX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RNA-150 functions as a tumor suppressor and sensitizes OS to doxorubicin-induced apoptosi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bookmarkEnd w:id="17"/>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Su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Sun&lt;/Author&gt;&lt;Year&gt;2016&lt;/Year&gt;&lt;RecNum&gt;420&lt;/RecNum&gt;&lt;DisplayText&gt;[138]&lt;/DisplayText&gt;&lt;record&gt;&lt;rec-number&gt;420&lt;/rec-number&gt;&lt;foreign-keys&gt;&lt;key app="EN" db-id="e20f0zxe22rs2nesxt35w0wifz0rpfe95s9a" timestamp="0"&gt;420&lt;/key&gt;&lt;/foreign-keys&gt;&lt;ref-type name="Journal Article"&gt;17&lt;/ref-type&gt;&lt;contributors&gt;&lt;authors&gt;&lt;author&gt;Sun, Yangbai&lt;/author&gt;&lt;author&gt;He, Nengbin&lt;/author&gt;&lt;author&gt;Dong, Yang&lt;/author&gt;&lt;author&gt;Jiang, Chaoyin&lt;/author&gt;&lt;/authors&gt;&lt;/contributors&gt;&lt;titles&gt;&lt;title&gt;MiR-24-BIM-Smac/DIABLO axis controls the sensitivity to doxorubicin treatment in osteosarcoma&lt;/title&gt;&lt;secondary-title&gt;Scientific Reports&lt;/secondary-title&gt;&lt;/titles&gt;&lt;volume&gt;6&lt;/volume&gt;&lt;number&gt;1&lt;/number&gt;&lt;dates&gt;&lt;year&gt;2016&lt;/year&gt;&lt;/dates&gt;&lt;isbn&gt;2045-2322&lt;/isbn&gt;&lt;accession-num&gt;27681638&lt;/accession-num&gt;&lt;urls&gt;&lt;/urls&gt;&lt;electronic-resource-num&gt;10.1038/srep34238&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3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4</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 45</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45;</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BIM-Smac/DIABLO</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Knockdown of miR-24 reverses the doxorubicin-resistance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2</w:t>
            </w:r>
          </w:p>
          <w:p w:rsidR="0070504D" w:rsidRPr="00C20B21" w:rsidRDefault="00E90653" w:rsidP="0070504D">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i&lt;/Author&gt;&lt;Year&gt;2022&lt;/Year&gt;&lt;RecNum&gt;97&lt;/RecNum&gt;&lt;DisplayText&gt;[139]&lt;/DisplayText&gt;&lt;record&gt;&lt;rec-number&gt;97&lt;/rec-number&gt;&lt;foreign-keys&gt;&lt;key app="EN" db-id="0555tf5ros0r9qe925vv5avqsszeftx2vt0z" timestamp="1660895003"&gt;97&lt;/key&gt;&lt;/foreign-keys&gt;&lt;ref-type name="Journal Article"&gt;17&lt;/ref-type&gt;&lt;contributors&gt;&lt;authors&gt;&lt;author&gt;Zhi, W.&lt;/author&gt;&lt;author&gt;Feng, Q.&lt;/author&gt;&lt;author&gt;Mingzhu, Z.&lt;/author&gt;&lt;/authors&gt;&lt;/contributors&gt;&lt;auth-address&gt;Foot and Ankle Surgery Center, Beijing Tongren Hospital of Capital Medical University, Beijing 100005, China. michaelzhang120@hotmail.com.&lt;/auth-address&gt;&lt;titles&gt;&lt;title&gt;MiR-140 targets Wnt1 to inhibit the proliferation and enhance drug sensitivity in osteosarcoma cells&lt;/title&gt;&lt;secondary-title&gt;Cell Mol Biol (Noisy-le-grand)&lt;/secondary-title&gt;&lt;/titles&gt;&lt;periodical&gt;&lt;full-title&gt;Cell Mol Biol (Noisy-le-grand)&lt;/full-title&gt;&lt;/periodical&gt;&lt;pages&gt;140-146&lt;/pages&gt;&lt;volume&gt;68&lt;/volume&gt;&lt;number&gt;1&lt;/number&gt;&lt;edition&gt;2022/07/10&lt;/edition&gt;&lt;keywords&gt;&lt;keyword&gt;Apoptosis&lt;/keyword&gt;&lt;keyword&gt;*Bone Neoplasms/drug therapy/genetics/metabolism&lt;/keyword&gt;&lt;keyword&gt;Cell Line, Tumor&lt;/keyword&gt;&lt;keyword&gt;Cell Movement&lt;/keyword&gt;&lt;keyword&gt;Cell Proliferation&lt;/keyword&gt;&lt;keyword&gt;Drug Resistance&lt;/keyword&gt;&lt;keyword&gt;Gene Expression Regulation, Neoplastic&lt;/keyword&gt;&lt;keyword&gt;Humans&lt;/keyword&gt;&lt;keyword&gt;*MicroRNAs/metabolism&lt;/keyword&gt;&lt;keyword&gt;*Osteosarcoma/drug therapy/genetics/metabolism&lt;/keyword&gt;&lt;keyword&gt;Wnt1 Protein&lt;/keyword&gt;&lt;/keywords&gt;&lt;dates&gt;&lt;year&gt;2022&lt;/year&gt;&lt;pub-dates&gt;&lt;date&gt;May 22&lt;/date&gt;&lt;/pub-dates&gt;&lt;/dates&gt;&lt;isbn&gt;1165-158X (Electronic)&amp;#xD;0145-5680 (Linking)&lt;/isbn&gt;&lt;accession-num&gt;35809318&lt;/accession-num&gt;&lt;urls&gt;&lt;related-urls&gt;&lt;url&gt;https://www.ncbi.nlm.nih.gov/pubmed/35809318&lt;/url&gt;&lt;/related-urls&gt;&lt;/urls&gt;&lt;electronic-resource-num&gt;10.14715/cmb/2022.68.1.18&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3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40</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50</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50</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Wnt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 miR-140 inhibits OS cell proliferation and enhances drug sensitivity by suppressing Wnt1.</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o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ou&lt;/Author&gt;&lt;Year&gt;2021&lt;/Year&gt;&lt;RecNum&gt;27&lt;/RecNum&gt;&lt;DisplayText&gt;[140]&lt;/DisplayText&gt;&lt;record&gt;&lt;rec-number&gt;27&lt;/rec-number&gt;&lt;foreign-keys&gt;&lt;key app="EN" db-id="0555tf5ros0r9qe925vv5avqsszeftx2vt0z" timestamp="1661440048"&gt;27&lt;/key&gt;&lt;key app="ENWeb" db-id=""&gt;0&lt;/key&gt;&lt;/foreign-keys&gt;&lt;ref-type name="Journal Article"&gt;17&lt;/ref-type&gt;&lt;contributors&gt;&lt;authors&gt;&lt;author&gt;Zhou, X.&lt;/author&gt;&lt;author&gt;Wei, P.&lt;/author&gt;&lt;author&gt;Wang, X.&lt;/author&gt;&lt;author&gt;Zhang, J.&lt;/author&gt;&lt;author&gt;Shi, Y.&lt;/author&gt;&lt;/authors&gt;&lt;/contributors&gt;&lt;auth-address&gt;Department of Spinal Surgery, Changyi People&amp;apos;s Hospital. Changyi, Weifang City, Shandong Province. China.&amp;#xD;Department of Anesthesiology, Changyi People&amp;apos;s Hospital. Changyi, Weifang City, Shandong Province. China.&amp;#xD;Medical center of Changyi People&amp;apos;s Hospital. Changyi, Weifang City, Shandong Province. China.&amp;#xD;Department of Spinal Surgery, Weifang People&amp;apos;s Hospital. Weifang City, Shandong Province. China.&lt;/auth-address&gt;&lt;titles&gt;&lt;title&gt;miR-141-3p promotes the cisplatin sensitivity of osteosarcoma cell through targeting the Glutaminase (GLS)-mediated glutamine metabolism&lt;/title&gt;&lt;secondary-title&gt;Curr Mol Med&lt;/secondary-title&gt;&lt;/titles&gt;&lt;periodical&gt;&lt;full-title&gt;Curr Mol Med&lt;/full-title&gt;&lt;/periodical&gt;&lt;edition&gt;2021/10/06&lt;/edition&gt;&lt;keywords&gt;&lt;keyword&gt;Cisplatin resistance&lt;/keyword&gt;&lt;keyword&gt;Glutaminase&lt;/keyword&gt;&lt;keyword&gt;Osteosarcoma&lt;/keyword&gt;&lt;keyword&gt;glutamine&lt;/keyword&gt;&lt;keyword&gt;metabolism&lt;/keyword&gt;&lt;keyword&gt;miR-141-3p&lt;/keyword&gt;&lt;/keywords&gt;&lt;dates&gt;&lt;year&gt;2021&lt;/year&gt;&lt;pub-dates&gt;&lt;date&gt;Oct 4&lt;/date&gt;&lt;/pub-dates&gt;&lt;/dates&gt;&lt;isbn&gt;1875-5666 (Electronic)&amp;#xD;1566-5240 (Linking)&lt;/isbn&gt;&lt;accession-num&gt;34607540&lt;/accession-num&gt;&lt;urls&gt;&lt;related-urls&gt;&lt;url&gt;https://www.ncbi.nlm.nih.gov/pubmed/34607540&lt;/url&gt;&lt;/related-urls&gt;&lt;/urls&gt;&lt;electronic-resource-num&gt;10.2174/1566524021666211004112055&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4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41-3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and adjacent normal tissues:31 pairs</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000000"/>
              <w:rPr>
                <w:rFonts w:ascii="Times New Roman" w:eastAsiaTheme="minorEastAsia"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glutaminase</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 xml:space="preserve">MiR-141-3p promotes the cisplatin sensitivity of OS cell through suppressing the glutaminase-mediated glutamine </w:t>
            </w:r>
            <w:r w:rsidRPr="00C20B21">
              <w:rPr>
                <w:rFonts w:ascii="Times New Roman" w:eastAsiaTheme="minorEastAsia" w:hAnsi="Times New Roman" w:cs="Times New Roman"/>
                <w:color w:val="000000" w:themeColor="text1"/>
                <w:sz w:val="20"/>
                <w:szCs w:val="20"/>
              </w:rPr>
              <w:lastRenderedPageBreak/>
              <w:t>metabolism.</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lastRenderedPageBreak/>
              <w:t>4</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Li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ang&lt;/Author&gt;&lt;Year&gt;2019&lt;/Year&gt;&lt;RecNum&gt;421&lt;/RecNum&gt;&lt;DisplayText&gt;[141]&lt;/DisplayText&gt;&lt;record&gt;&lt;rec-number&gt;421&lt;/rec-number&gt;&lt;foreign-keys&gt;&lt;key app="EN" db-id="e20f0zxe22rs2nesxt35w0wifz0rpfe95s9a" timestamp="0"&gt;421&lt;/key&gt;&lt;/foreign-keys&gt;&lt;ref-type name="Journal Article"&gt;17&lt;/ref-type&gt;&lt;contributors&gt;&lt;authors&gt;&lt;author&gt;Liang, Wei&lt;/author&gt;&lt;author&gt;Li, Chongyi&lt;/author&gt;&lt;author&gt;Li, Mengxia&lt;/author&gt;&lt;author&gt;Wang, Dong&lt;/author&gt;&lt;author&gt;Zhong, Zhaoyang&lt;/author&gt;&lt;/authors&gt;&lt;/contributors&gt;&lt;titles&gt;&lt;title&gt;&amp;lt;p&amp;gt;MicroRNA-765 sensitizes osteosarcoma cells to cisplatin via downregulating APE1 expression&amp;lt;/p&amp;gt;&lt;/title&gt;&lt;secondary-title&gt;OncoTargets and Therapy&lt;/secondary-title&gt;&lt;/titles&gt;&lt;pages&gt;7203-7214&lt;/pages&gt;&lt;volume&gt;Volume 12&lt;/volume&gt;&lt;section&gt;7203&lt;/section&gt;&lt;dates&gt;&lt;year&gt;2019&lt;/year&gt;&lt;/dates&gt;&lt;isbn&gt;1178-6930&lt;/isbn&gt;&lt;accession-num&gt; 31564904&lt;/accession-num&gt;&lt;urls&gt;&lt;/urls&gt;&lt;electronic-resource-num&gt;10.2147/ott.S194800&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4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765</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egative: 19</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ositive: 24</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PE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RNA-765 sensitizes OS cell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Gao</w:t>
            </w:r>
          </w:p>
          <w:p w:rsidR="0070504D" w:rsidRPr="00C20B21" w:rsidRDefault="0070504D"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Gao&lt;/Author&gt;&lt;Year&gt;2020&lt;/Year&gt;&lt;RecNum&gt;422&lt;/RecNum&gt;&lt;DisplayText&gt;[142]&lt;/DisplayText&gt;&lt;record&gt;&lt;rec-number&gt;422&lt;/rec-number&gt;&lt;foreign-keys&gt;&lt;key app="EN" db-id="e20f0zxe22rs2nesxt35w0wifz0rpfe95s9a" timestamp="0"&gt;422&lt;/key&gt;&lt;/foreign-keys&gt;&lt;ref-type name="Journal Article"&gt;17&lt;/ref-type&gt;&lt;contributors&gt;&lt;authors&gt;&lt;author&gt;Gao, S.&lt;/author&gt;&lt;author&gt;Wang, K.&lt;/author&gt;&lt;author&gt;Wang, X.&lt;/author&gt;&lt;/authors&gt;&lt;/contributors&gt;&lt;titles&gt;&lt;title&gt;miR-375 targeting autophagy-related 2B (ATG2B) suppresses autophagy and tumorigenesis in cisplatin-resistant osteosarcoma cells&lt;/title&gt;&lt;secondary-title&gt;Neoplasma&lt;/secondary-title&gt;&lt;/titles&gt;&lt;pages&gt;724-734&lt;/pages&gt;&lt;volume&gt;67&lt;/volume&gt;&lt;number&gt;04&lt;/number&gt;&lt;section&gt;724&lt;/section&gt;&lt;dates&gt;&lt;year&gt;2020&lt;/year&gt;&lt;/dates&gt;&lt;isbn&gt;13384317&lt;/isbn&gt;&lt;accession-num&gt;32726125&lt;/accession-num&gt;&lt;urls&gt;&lt;/urls&gt;&lt;electronic-resource-num&gt;10.4149/neo_2020_190423N366&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4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75</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sensitive group: 35</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resistant group: 35</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bookmarkStart w:id="18" w:name="_Hlk98776678"/>
            <w:r w:rsidRPr="007632D5">
              <w:rPr>
                <w:rFonts w:ascii="Times New Roman" w:hAnsi="Times New Roman" w:cs="Times New Roman"/>
                <w:color w:val="000000" w:themeColor="text1"/>
                <w:sz w:val="20"/>
                <w:szCs w:val="20"/>
              </w:rPr>
              <w:t>ATG2B</w:t>
            </w:r>
            <w:bookmarkEnd w:id="18"/>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75 suppresses autophagy and tumorigenesis in cisplatin-resistant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Wang&lt;/Author&gt;&lt;Year&gt;2022&lt;/Year&gt;&lt;RecNum&gt;35&lt;/RecNum&gt;&lt;DisplayText&gt;[143]&lt;/DisplayText&gt;&lt;record&gt;&lt;rec-number&gt;35&lt;/rec-number&gt;&lt;foreign-keys&gt;&lt;key app="EN" db-id="0555tf5ros0r9qe925vv5avqsszeftx2vt0z" timestamp="1661434274"&gt;35&lt;/key&gt;&lt;key app="ENWeb" db-id=""&gt;0&lt;/key&gt;&lt;/foreign-keys&gt;&lt;ref-type name="Journal Article"&gt;17&lt;/ref-type&gt;&lt;contributors&gt;&lt;authors&gt;&lt;author&gt;Wang, J.&lt;/author&gt;&lt;author&gt;Zhang, Z.&lt;/author&gt;&lt;author&gt;Qiu, C.&lt;/author&gt;&lt;author&gt;Wang, J.&lt;/author&gt;&lt;/authors&gt;&lt;/contributors&gt;&lt;auth-address&gt;Department of General Surgery, Shengjing Hospital of China Medical University, Shenyang, Liaoning, China.&amp;#xD;Department of Oorthopedics, Shengjing Hospital of China Medical University, Shenyang, Liaoning, China.&lt;/auth-address&gt;&lt;titles&gt;&lt;title&gt;MicroRNA-519d-3p antagonizes osteosarcoma resistance against cisplatin by targeting PD-L1&lt;/title&gt;&lt;secondary-title&gt;Mol Carcinog&lt;/secondary-title&gt;&lt;/titles&gt;&lt;periodical&gt;&lt;full-title&gt;Mol Carcinog&lt;/full-title&gt;&lt;/periodical&gt;&lt;pages&gt;322-333&lt;/pages&gt;&lt;volume&gt;61&lt;/volume&gt;&lt;number&gt;3&lt;/number&gt;&lt;edition&gt;2021/11/16&lt;/edition&gt;&lt;keywords&gt;&lt;keyword&gt;Animals&lt;/keyword&gt;&lt;keyword&gt;B7-H1 Antigen/genetics&lt;/keyword&gt;&lt;keyword&gt;*Bone Neoplasms/drug therapy/genetics&lt;/keyword&gt;&lt;keyword&gt;Cell Line, Tumor&lt;/keyword&gt;&lt;keyword&gt;Cell Proliferation&lt;/keyword&gt;&lt;keyword&gt;Cisplatin/pharmacology&lt;/keyword&gt;&lt;keyword&gt;Humans&lt;/keyword&gt;&lt;keyword&gt;Mice&lt;/keyword&gt;&lt;keyword&gt;*MicroRNAs/genetics/metabolism&lt;/keyword&gt;&lt;keyword&gt;*Osteosarcoma/drug therapy/genetics&lt;/keyword&gt;&lt;keyword&gt;*pd-l1&lt;/keyword&gt;&lt;keyword&gt;*cisplatin resistance&lt;/keyword&gt;&lt;keyword&gt;*miR-519d-3p&lt;/keyword&gt;&lt;keyword&gt;*osteosarcoma&lt;/keyword&gt;&lt;/keywords&gt;&lt;dates&gt;&lt;year&gt;2022&lt;/year&gt;&lt;pub-dates&gt;&lt;date&gt;Mar&lt;/date&gt;&lt;/pub-dates&gt;&lt;/dates&gt;&lt;isbn&gt;1098-2744 (Electronic)&amp;#xD;0899-1987 (Linking)&lt;/isbn&gt;&lt;accession-num&gt;34780678&lt;/accession-num&gt;&lt;urls&gt;&lt;related-urls&gt;&lt;url&gt;https://www.ncbi.nlm.nih.gov/pubmed/34780678&lt;/url&gt;&lt;/related-urls&gt;&lt;/urls&gt;&lt;electronic-resource-num&gt;10.1002/mc.23370&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4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v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miR‐519d‐3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and adjacent normal tissues:40 pairs</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PD‐L1</w:t>
            </w:r>
          </w:p>
        </w:tc>
        <w:tc>
          <w:tcPr>
            <w:tcW w:w="2976" w:type="dxa"/>
            <w:tcBorders>
              <w:top w:val="nil"/>
              <w:left w:val="nil"/>
              <w:bottom w:val="nil"/>
              <w:right w:val="nil"/>
            </w:tcBorders>
            <w:shd w:val="clear" w:color="auto" w:fill="auto"/>
            <w:vAlign w:val="center"/>
          </w:tcPr>
          <w:p w:rsidR="0070504D" w:rsidRPr="00C20B21" w:rsidRDefault="0070504D" w:rsidP="0070504D">
            <w:pPr>
              <w:widowControl w:val="0"/>
              <w:autoSpaceDE w:val="0"/>
              <w:autoSpaceDN w:val="0"/>
              <w:adjustRightInd w:val="0"/>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MiR‐519d‐3p antagonizes OS resistance</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against cisplatin by targeting PD‐L1.</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2</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XYW5nPC9BdXRob3I+PFllYXI+MjAyMjwvWWVhcj48UmVj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XYW5nPC9BdXRob3I+PFllYXI+MjAyMjwvWWVhcj48UmVj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4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v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hAnsi="Times New Roman" w:cs="Times New Roman"/>
                <w:color w:val="000000" w:themeColor="text1"/>
                <w:sz w:val="20"/>
                <w:szCs w:val="20"/>
              </w:rPr>
              <w:t>miR-19a-3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85</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eastAsiaTheme="minorEastAsia" w:hAnsi="Times New Roman" w:cs="Times New Roman"/>
                <w:color w:val="000000" w:themeColor="text1"/>
                <w:sz w:val="20"/>
                <w:szCs w:val="20"/>
              </w:rPr>
            </w:pPr>
            <w:r w:rsidRPr="007632D5">
              <w:rPr>
                <w:rFonts w:ascii="Times New Roman" w:hAnsi="Times New Roman" w:cs="Times New Roman"/>
                <w:color w:val="000000" w:themeColor="text1"/>
                <w:sz w:val="20"/>
                <w:szCs w:val="20"/>
              </w:rPr>
              <w:t>PHLDA3/AKT/GSK3β</w:t>
            </w:r>
          </w:p>
        </w:tc>
        <w:tc>
          <w:tcPr>
            <w:tcW w:w="2976" w:type="dxa"/>
            <w:tcBorders>
              <w:top w:val="nil"/>
              <w:left w:val="nil"/>
              <w:bottom w:val="nil"/>
              <w:right w:val="nil"/>
            </w:tcBorders>
            <w:shd w:val="clear" w:color="auto" w:fill="auto"/>
            <w:vAlign w:val="center"/>
          </w:tcPr>
          <w:p w:rsidR="0070504D" w:rsidRPr="00C20B21" w:rsidRDefault="0070504D" w:rsidP="0070504D">
            <w:pPr>
              <w:widowControl w:val="0"/>
              <w:autoSpaceDE w:val="0"/>
              <w:autoSpaceDN w:val="0"/>
              <w:adjustRightInd w:val="0"/>
              <w:cnfStyle w:val="000000000000"/>
              <w:rPr>
                <w:rFonts w:ascii="Times New Roman" w:eastAsiaTheme="minorEastAsia" w:hAnsi="Times New Roman" w:cs="Times New Roman"/>
                <w:color w:val="000000" w:themeColor="text1"/>
                <w:sz w:val="20"/>
                <w:szCs w:val="20"/>
              </w:rPr>
            </w:pPr>
            <w:r w:rsidRPr="00C20B21">
              <w:rPr>
                <w:rFonts w:ascii="Times New Roman" w:hAnsi="Times New Roman" w:cs="Times New Roman"/>
                <w:color w:val="000000" w:themeColor="text1"/>
                <w:sz w:val="20"/>
                <w:szCs w:val="20"/>
              </w:rPr>
              <w:t>MiR-19a-3p promotes tumor growth and chemoresistance in OS by downregulating PHLDA3.</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2</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n&lt;/Author&gt;&lt;Year&gt;2022&lt;/Year&gt;&lt;RecNum&gt;82&lt;/RecNum&gt;&lt;DisplayText&gt;[145]&lt;/DisplayText&gt;&lt;record&gt;&lt;rec-number&gt;82&lt;/rec-number&gt;&lt;foreign-keys&gt;&lt;key app="EN" db-id="0555tf5ros0r9qe925vv5avqsszeftx2vt0z" timestamp="1660894866"&gt;82&lt;/key&gt;&lt;/foreign-keys&gt;&lt;ref-type name="Journal Article"&gt;17&lt;/ref-type&gt;&lt;contributors&gt;&lt;authors&gt;&lt;author&gt;Zhan, H.&lt;/author&gt;&lt;author&gt;Xiao, J.&lt;/author&gt;&lt;author&gt;Wang, P.&lt;/author&gt;&lt;author&gt;Mo, F.&lt;/author&gt;&lt;author&gt;Li, K.&lt;/author&gt;&lt;author&gt;Guo, F.&lt;/author&gt;&lt;author&gt;Yu, X.&lt;/author&gt;&lt;author&gt;Liu, X.&lt;/author&gt;&lt;author&gt;Zhang, B.&lt;/author&gt;&lt;author&gt;Dai, M.&lt;/author&gt;&lt;author&gt;Liu, H.&lt;/author&gt;&lt;/authors&gt;&lt;/contributors&gt;&lt;auth-address&gt;Department of Orthopedics, The First Affiliated Hospital of Nanchang University, Nanchang, 330006 Jiangxi, China.&amp;#xD;Artificial Joints Engineering and Technology Research Center of Jiangxi Province, Nanchang, 330006 Jiangxi, China.&amp;#xD;Medical Innovation Center, The First Affiliated Hospital of Nanchang University, Nanchang, 330006 Jiangxi, China.&lt;/auth-address&gt;&lt;titles&gt;&lt;title&gt;Exosomal CTCF Confers Cisplatin Resistance in Osteosarcoma by Promoting Autophagy via the IGF2-AS/miR-579-3p/MSH6 Axis&lt;/title&gt;&lt;secondary-title&gt;J Oncol&lt;/secondary-title&gt;&lt;/titles&gt;&lt;periodical&gt;&lt;full-title&gt;J Oncol&lt;/full-title&gt;&lt;/periodical&gt;&lt;pages&gt;9390611&lt;/pages&gt;&lt;volume&gt;2022&lt;/volume&gt;&lt;edition&gt;2022/06/14&lt;/edition&gt;&lt;dates&gt;&lt;year&gt;2022&lt;/year&gt;&lt;/dates&gt;&lt;isbn&gt;1687-8450 (Print)&amp;#xD;1687-8450 (Linking)&lt;/isbn&gt;&lt;accession-num&gt;35693981&lt;/accession-num&gt;&lt;urls&gt;&lt;related-urls&gt;&lt;url&gt;https://www.ncbi.nlm.nih.gov/pubmed/35693981&lt;/url&gt;&lt;/related-urls&gt;&lt;/urls&gt;&lt;custom2&gt;PMC9175095&lt;/custom2&gt;&lt;electronic-resource-num&gt;10.1155/2022/9390611&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4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79-3p</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SH6</w:t>
            </w:r>
          </w:p>
        </w:tc>
        <w:tc>
          <w:tcPr>
            <w:tcW w:w="2976" w:type="dxa"/>
            <w:tcBorders>
              <w:top w:val="nil"/>
              <w:left w:val="nil"/>
              <w:bottom w:val="nil"/>
              <w:right w:val="nil"/>
            </w:tcBorders>
            <w:shd w:val="clear" w:color="auto" w:fill="auto"/>
            <w:vAlign w:val="center"/>
          </w:tcPr>
          <w:p w:rsidR="0070504D" w:rsidRPr="00C20B21" w:rsidRDefault="0070504D" w:rsidP="0070504D">
            <w:pPr>
              <w:widowControl w:val="0"/>
              <w:autoSpaceDE w:val="0"/>
              <w:autoSpaceDN w:val="0"/>
              <w:adjustRightInd w:val="0"/>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Increasing expression</w:t>
            </w:r>
          </w:p>
          <w:p w:rsidR="0070504D" w:rsidRPr="00C20B21" w:rsidRDefault="0070504D" w:rsidP="0070504D">
            <w:pPr>
              <w:widowControl w:val="0"/>
              <w:autoSpaceDE w:val="0"/>
              <w:autoSpaceDN w:val="0"/>
              <w:adjustRightInd w:val="0"/>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f miR-579 could inhibit the development and cisplatin resistance of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ng&lt;/Author&gt;&lt;Year&gt;2021&lt;/Year&gt;&lt;RecNum&gt;423&lt;/RecNum&gt;&lt;DisplayText&gt;[146]&lt;/DisplayText&gt;&lt;record&gt;&lt;rec-number&gt;423&lt;/rec-number&gt;&lt;foreign-keys&gt;&lt;key app="EN" db-id="e20f0zxe22rs2nesxt35w0wifz0rpfe95s9a" timestamp="0"&gt;423&lt;/key&gt;&lt;/foreign-keys&gt;&lt;ref-type name="Journal Article"&gt;17&lt;/ref-type&gt;&lt;contributors&gt;&lt;authors&gt;&lt;author&gt;Zhang, Zehua&lt;/author&gt;&lt;author&gt;Zhou, Qiang&lt;/author&gt;&lt;author&gt;Luo, Fei&lt;/author&gt;&lt;author&gt;Zhou, Rui&lt;/author&gt;&lt;author&gt;Xu, Jianzhong&lt;/author&gt;&lt;author&gt;Xiao, Jun&lt;/author&gt;&lt;author&gt;Dai, Fei&lt;/author&gt;&lt;author&gt;Song, Lei&lt;/author&gt;&lt;/authors&gt;&lt;/contributors&gt;&lt;titles&gt;&lt;title&gt;Circular RNA circ-CHI3L1.2 modulates cisplatin resistance of osteosarcoma cells via the miR-340-5p/LPAATβ axis&lt;/title&gt;&lt;secondary-title&gt;Human Cell&lt;/secondary-title&gt;&lt;/titles&gt;&lt;pages&gt;1558-1568&lt;/pages&gt;&lt;volume&gt;34&lt;/volume&gt;&lt;number&gt;5&lt;/number&gt;&lt;section&gt;1558&lt;/section&gt;&lt;dates&gt;&lt;year&gt;2021&lt;/year&gt;&lt;/dates&gt;&lt;isbn&gt;1749-0774&lt;/isbn&gt;&lt;accession-num&gt; 34164774&lt;/accession-num&gt;&lt;urls&gt;&lt;/urls&gt;&lt;electronic-resource-num&gt;10.1007/s13577-021-00564-6&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4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CHI3L1.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F56BAC"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w:t>
            </w:r>
            <w:r w:rsidRPr="007632D5">
              <w:rPr>
                <w:rFonts w:ascii="Times New Roman" w:hAnsi="Times New Roman" w:cs="Times New Roman" w:hint="eastAsia"/>
                <w:color w:val="000000" w:themeColor="text1"/>
                <w:sz w:val="20"/>
                <w:szCs w:val="20"/>
              </w:rPr>
              <w:t>-</w:t>
            </w:r>
            <w:r w:rsidRPr="007632D5">
              <w:rPr>
                <w:rFonts w:ascii="Times New Roman" w:hAnsi="Times New Roman" w:cs="Times New Roman"/>
                <w:color w:val="000000" w:themeColor="text1"/>
                <w:sz w:val="20"/>
                <w:szCs w:val="20"/>
              </w:rPr>
              <w:t>340-5</w:t>
            </w:r>
            <w:r w:rsidRPr="007632D5">
              <w:rPr>
                <w:rFonts w:ascii="Times New Roman" w:hAnsi="Times New Roman" w:cs="Times New Roman" w:hint="eastAsia"/>
                <w:color w:val="000000" w:themeColor="text1"/>
                <w:sz w:val="20"/>
                <w:szCs w:val="20"/>
              </w:rPr>
              <w:t>p</w:t>
            </w:r>
            <w:r w:rsidRPr="007632D5">
              <w:rPr>
                <w:rFonts w:ascii="Times New Roman" w:hAnsi="Times New Roman" w:cs="Times New Roman"/>
                <w:color w:val="000000" w:themeColor="text1"/>
                <w:sz w:val="20"/>
                <w:szCs w:val="20"/>
              </w:rPr>
              <w:t>/</w:t>
            </w:r>
            <w:r w:rsidR="0070504D" w:rsidRPr="007632D5">
              <w:rPr>
                <w:rFonts w:ascii="Times New Roman" w:hAnsi="Times New Roman" w:cs="Times New Roman"/>
                <w:color w:val="000000" w:themeColor="text1"/>
                <w:sz w:val="20"/>
                <w:szCs w:val="20"/>
              </w:rPr>
              <w:t>LPAATβ</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CHI3L1.2 knockdown sensitized cisplatin-resistant OS cell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ng&lt;/Author&gt;&lt;Year&gt;2020&lt;/Year&gt;&lt;RecNum&gt;424&lt;/RecNum&gt;&lt;DisplayText&gt;[147]&lt;/DisplayText&gt;&lt;record&gt;&lt;rec-number&gt;424&lt;/rec-number&gt;&lt;foreign-keys&gt;&lt;key app="EN" db-id="e20f0zxe22rs2nesxt35w0wifz0rpfe95s9a" timestamp="0"&gt;424&lt;/key&gt;&lt;/foreign-keys&gt;&lt;ref-type name="Journal Article"&gt;17&lt;/ref-type&gt;&lt;contributors&gt;&lt;authors&gt;&lt;author&gt;Zhang, Jinyu&lt;/author&gt;&lt;author&gt;Ma, Xiang&lt;/author&gt;&lt;author&gt;Zhou, Ruiqi&lt;/author&gt;&lt;author&gt;Zhou, Yichi&lt;/author&gt;&lt;/authors&gt;&lt;/contributors&gt;&lt;titles&gt;&lt;title&gt;&amp;lt;p&amp;gt;TRPS1 and YAP1 Regulate Cell Proliferation and Drug Resistance of Osteosarcoma via Competitively Binding to the Target of circTADA2A – miR-129-5p&amp;lt;/p&amp;gt;&lt;/title&gt;&lt;secondary-title&gt;OncoTargets and Therapy&lt;/secondary-title&gt;&lt;/titles&gt;&lt;pages&gt;12397-12407&lt;/pages&gt;&lt;volume&gt;Volume 13&lt;/volume&gt;&lt;section&gt;12397&lt;/section&gt;&lt;dates&gt;&lt;year&gt;2020&lt;/year&gt;&lt;/dates&gt;&lt;isbn&gt;1178-6930&lt;/isbn&gt;&lt;accession-num&gt; 33293831&lt;/accession-num&gt;&lt;urls&gt;&lt;/urls&gt;&lt;electronic-resource-num&gt;10.2147/ott.S276953&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4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TADA2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F56BAC"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hint="eastAsia"/>
                <w:color w:val="000000" w:themeColor="text1"/>
                <w:sz w:val="20"/>
                <w:szCs w:val="20"/>
              </w:rPr>
              <w:t>mi</w:t>
            </w:r>
            <w:r w:rsidRPr="007632D5">
              <w:rPr>
                <w:rFonts w:ascii="Times New Roman" w:hAnsi="Times New Roman" w:cs="Times New Roman"/>
                <w:color w:val="000000" w:themeColor="text1"/>
                <w:sz w:val="20"/>
                <w:szCs w:val="20"/>
              </w:rPr>
              <w:t>R</w:t>
            </w:r>
            <w:r w:rsidRPr="007632D5">
              <w:rPr>
                <w:rFonts w:ascii="Times New Roman" w:hAnsi="Times New Roman" w:cs="Times New Roman" w:hint="eastAsia"/>
                <w:color w:val="000000" w:themeColor="text1"/>
                <w:sz w:val="20"/>
                <w:szCs w:val="20"/>
              </w:rPr>
              <w:t>-</w:t>
            </w:r>
            <w:r w:rsidRPr="007632D5">
              <w:rPr>
                <w:rFonts w:ascii="Times New Roman" w:hAnsi="Times New Roman" w:cs="Times New Roman"/>
                <w:color w:val="000000" w:themeColor="text1"/>
                <w:sz w:val="20"/>
                <w:szCs w:val="20"/>
              </w:rPr>
              <w:t>129-5</w:t>
            </w:r>
            <w:r w:rsidRPr="007632D5">
              <w:rPr>
                <w:rFonts w:ascii="Times New Roman" w:hAnsi="Times New Roman" w:cs="Times New Roman" w:hint="eastAsia"/>
                <w:color w:val="000000" w:themeColor="text1"/>
                <w:sz w:val="20"/>
                <w:szCs w:val="20"/>
              </w:rPr>
              <w:t>p</w:t>
            </w:r>
            <w:r w:rsidRPr="007632D5">
              <w:rPr>
                <w:rFonts w:ascii="Times New Roman" w:hAnsi="Times New Roman" w:cs="Times New Roman"/>
                <w:color w:val="000000" w:themeColor="text1"/>
                <w:sz w:val="20"/>
                <w:szCs w:val="20"/>
              </w:rPr>
              <w:t>/(</w:t>
            </w:r>
            <w:r w:rsidR="0070504D" w:rsidRPr="007632D5">
              <w:rPr>
                <w:rFonts w:ascii="Times New Roman" w:hAnsi="Times New Roman" w:cs="Times New Roman"/>
                <w:color w:val="000000" w:themeColor="text1"/>
                <w:sz w:val="20"/>
                <w:szCs w:val="20"/>
              </w:rPr>
              <w:t>TRPS1, YAP1</w:t>
            </w: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TADA2A knockdown inhibited cell proliferation and reduced cisplatin resistance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Fe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GZW5nPC9BdXRob3I+PFllYXI+MjAyMTwvWWVhcj48UmVj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GZW5nPC9BdXRob3I+PFllYXI+MjAyMTwvWWVhcj48UmVj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4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in vivo</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rcPRKAR1B</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0504D" w:rsidRPr="007632D5" w:rsidRDefault="0070504D" w:rsidP="0070504D">
            <w:pPr>
              <w:widowControl w:val="0"/>
              <w:autoSpaceDE w:val="0"/>
              <w:autoSpaceDN w:val="0"/>
              <w:adjustRightInd w:val="0"/>
              <w:cnfStyle w:val="000000000000"/>
              <w:rPr>
                <w:rFonts w:ascii="Times New Roman" w:eastAsiaTheme="minorEastAsia"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miR-361-3p/FZD4/ Wnt/β-catenin</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Overexpression of circPRKAR1B suppresses the sensitivity of OS cell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Do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lastRenderedPageBreak/>
              <w:fldChar w:fldCharType="begin"/>
            </w:r>
            <w:r w:rsidR="0070504D" w:rsidRPr="00C20B21">
              <w:rPr>
                <w:rFonts w:ascii="Times New Roman" w:hAnsi="Times New Roman" w:cs="Times New Roman"/>
                <w:color w:val="000000" w:themeColor="text1"/>
                <w:sz w:val="20"/>
                <w:szCs w:val="20"/>
              </w:rPr>
              <w:instrText xml:space="preserve"> ADDIN EN.CITE &lt;EndNote&gt;&lt;Cite&gt;&lt;Author&gt;Dong&lt;/Author&gt;&lt;Year&gt;2020&lt;/Year&gt;&lt;RecNum&gt;425&lt;/RecNum&gt;&lt;DisplayText&gt;[149]&lt;/DisplayText&gt;&lt;record&gt;&lt;rec-number&gt;425&lt;/rec-number&gt;&lt;foreign-keys&gt;&lt;key app="EN" db-id="e20f0zxe22rs2nesxt35w0wifz0rpfe95s9a" timestamp="0"&gt;425&lt;/key&gt;&lt;/foreign-keys&gt;&lt;ref-type name="Journal Article"&gt;17&lt;/ref-type&gt;&lt;contributors&gt;&lt;authors&gt;&lt;author&gt;Dong, Lin&lt;/author&gt;&lt;author&gt;Qu, Fangfei&lt;/author&gt;&lt;/authors&gt;&lt;/contributors&gt;&lt;titles&gt;&lt;title&gt;CircUBAP2 promotes SEMA6D expression to enhance the cisplatin resistance in osteosarcoma through sponging miR-506-3p by activating Wnt/β-catenin signaling pathway&lt;/title&gt;&lt;secondary-title&gt;Journal of Molecular Histology&lt;/secondary-title&gt;&lt;/titles&gt;&lt;pages&gt;329-340&lt;/pages&gt;&lt;volume&gt;51&lt;/volume&gt;&lt;number&gt;4&lt;/number&gt;&lt;section&gt;329&lt;/section&gt;&lt;dates&gt;&lt;year&gt;2020&lt;/year&gt;&lt;/dates&gt;&lt;isbn&gt;1567-2379&amp;#xD;1567-2387&lt;/isbn&gt;&lt;accession-num&gt;32472335&lt;/accession-num&gt;&lt;urls&gt;&lt;/urls&gt;&lt;electronic-resource-num&gt;10.1007/s10735-020-09883-8&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4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UBAP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response:30</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cisplatin-resistance:3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lastRenderedPageBreak/>
              <w:t>miR-506-3p/SEMA6D/Wnt/β-</w:t>
            </w:r>
            <w:r w:rsidRPr="007632D5">
              <w:rPr>
                <w:rFonts w:ascii="Times New Roman" w:hAnsi="Times New Roman" w:cs="Times New Roman"/>
                <w:color w:val="000000" w:themeColor="text1"/>
                <w:sz w:val="20"/>
                <w:szCs w:val="20"/>
              </w:rPr>
              <w:lastRenderedPageBreak/>
              <w:t xml:space="preserve">catenin </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 xml:space="preserve">CircUBAP2 promotes SEMA6D expression to enhance the </w:t>
            </w:r>
            <w:r w:rsidRPr="00C20B21">
              <w:rPr>
                <w:rFonts w:ascii="Times New Roman" w:hAnsi="Times New Roman" w:cs="Times New Roman"/>
                <w:color w:val="000000" w:themeColor="text1"/>
                <w:sz w:val="20"/>
                <w:szCs w:val="20"/>
              </w:rPr>
              <w:lastRenderedPageBreak/>
              <w:t>cisplatin resistanc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lastRenderedPageBreak/>
              <w:t>6</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We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XZWk8L0F1dGhvcj48WWVhcj4yMDIxPC9ZZWFyPjxSZWNO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XZWk8L0F1dGhvcj48WWVhcj4yMDIxPC9ZZWFyPjxSZWNO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5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w:t>
            </w:r>
            <w:r w:rsidRPr="00C20B21">
              <w:rPr>
                <w:rFonts w:ascii="Times New Roman" w:eastAsia="Times New Roman" w:hAnsi="Times New Roman" w:cs="Times New Roman"/>
                <w:color w:val="000000" w:themeColor="text1"/>
                <w:sz w:val="20"/>
                <w:szCs w:val="20"/>
              </w:rPr>
              <w:t xml:space="preserve">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_008100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ensitive group:35</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esistant group:28</w:t>
            </w:r>
          </w:p>
        </w:tc>
        <w:tc>
          <w:tcPr>
            <w:tcW w:w="1985" w:type="dxa"/>
            <w:tcBorders>
              <w:top w:val="nil"/>
              <w:left w:val="nil"/>
              <w:bottom w:val="nil"/>
              <w:right w:val="nil"/>
            </w:tcBorders>
            <w:shd w:val="clear" w:color="auto" w:fill="auto"/>
            <w:vAlign w:val="center"/>
          </w:tcPr>
          <w:p w:rsidR="0070504D" w:rsidRPr="007632D5" w:rsidRDefault="00B75D27" w:rsidP="0070504D">
            <w:pPr>
              <w:spacing w:line="276" w:lineRule="auto"/>
              <w:cnfStyle w:val="000000000000"/>
              <w:rPr>
                <w:rFonts w:ascii="Times New Roman" w:hAnsi="Times New Roman" w:cs="Times New Roman"/>
                <w:color w:val="000000" w:themeColor="text1"/>
                <w:sz w:val="20"/>
                <w:szCs w:val="20"/>
              </w:rPr>
            </w:pPr>
            <w:bookmarkStart w:id="19" w:name="_Hlk98776820"/>
            <w:r w:rsidRPr="007632D5">
              <w:rPr>
                <w:rFonts w:ascii="Times New Roman" w:hAnsi="Times New Roman" w:cs="Times New Roman" w:hint="eastAsia"/>
                <w:color w:val="000000" w:themeColor="text1"/>
                <w:sz w:val="20"/>
                <w:szCs w:val="20"/>
              </w:rPr>
              <w:t>mi</w:t>
            </w:r>
            <w:r w:rsidRPr="007632D5">
              <w:rPr>
                <w:rFonts w:ascii="Times New Roman" w:hAnsi="Times New Roman" w:cs="Times New Roman"/>
                <w:color w:val="000000" w:themeColor="text1"/>
                <w:sz w:val="20"/>
                <w:szCs w:val="20"/>
              </w:rPr>
              <w:t>R</w:t>
            </w:r>
            <w:r w:rsidRPr="007632D5">
              <w:rPr>
                <w:rFonts w:ascii="Times New Roman" w:hAnsi="Times New Roman" w:cs="Times New Roman" w:hint="eastAsia"/>
                <w:color w:val="000000" w:themeColor="text1"/>
                <w:sz w:val="20"/>
                <w:szCs w:val="20"/>
              </w:rPr>
              <w:t>-</w:t>
            </w:r>
            <w:r w:rsidRPr="007632D5">
              <w:rPr>
                <w:rFonts w:ascii="Times New Roman" w:hAnsi="Times New Roman" w:cs="Times New Roman"/>
                <w:color w:val="000000" w:themeColor="text1"/>
                <w:sz w:val="20"/>
                <w:szCs w:val="20"/>
              </w:rPr>
              <w:t>494-3</w:t>
            </w:r>
            <w:r w:rsidRPr="007632D5">
              <w:rPr>
                <w:rFonts w:ascii="Times New Roman" w:hAnsi="Times New Roman" w:cs="Times New Roman" w:hint="eastAsia"/>
                <w:color w:val="000000" w:themeColor="text1"/>
                <w:sz w:val="20"/>
                <w:szCs w:val="20"/>
              </w:rPr>
              <w:t>p</w:t>
            </w:r>
            <w:r w:rsidRPr="007632D5">
              <w:rPr>
                <w:rFonts w:ascii="Times New Roman" w:hAnsi="Times New Roman" w:cs="Times New Roman"/>
                <w:color w:val="000000" w:themeColor="text1"/>
                <w:sz w:val="20"/>
                <w:szCs w:val="20"/>
              </w:rPr>
              <w:t>/TGM2</w:t>
            </w:r>
            <w:bookmarkEnd w:id="19"/>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_0081001 knockdown enhances methotrexate sensitivity in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H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Hu&lt;/Author&gt;&lt;Year&gt;2019&lt;/Year&gt;&lt;RecNum&gt;428&lt;/RecNum&gt;&lt;DisplayText&gt;[151]&lt;/DisplayText&gt;&lt;record&gt;&lt;rec-number&gt;428&lt;/rec-number&gt;&lt;foreign-keys&gt;&lt;key app="EN" db-id="e20f0zxe22rs2nesxt35w0wifz0rpfe95s9a" timestamp="0"&gt;428&lt;/key&gt;&lt;/foreign-keys&gt;&lt;ref-type name="Journal Article"&gt;17&lt;/ref-type&gt;&lt;contributors&gt;&lt;authors&gt;&lt;author&gt;Hu, Yuhang&lt;/author&gt;&lt;author&gt;Gu, Jiaao&lt;/author&gt;&lt;author&gt;Shen, Hongtao&lt;/author&gt;&lt;author&gt;Shao, Tuo&lt;/author&gt;&lt;author&gt;Li, Song&lt;/author&gt;&lt;author&gt;Wang, Wei&lt;/author&gt;&lt;author&gt;Yu, Zhange&lt;/author&gt;&lt;/authors&gt;&lt;/contributors&gt;&lt;titles&gt;&lt;title&gt;Circular RNA LARP4 correlates with decreased Enneking stage, better histological response, and prolonged survival profiles, and it elevates chemosensitivity to cisplatin and doxorubicin via sponging microRNA‐424 in osteosarcoma&lt;/title&gt;&lt;secondary-title&gt;Journal of Clinical Laboratory Analysis&lt;/secondary-title&gt;&lt;/titles&gt;&lt;volume&gt;34&lt;/volume&gt;&lt;number&gt;2&lt;/number&gt;&lt;dates&gt;&lt;year&gt;2019&lt;/year&gt;&lt;/dates&gt;&lt;isbn&gt;0887-8013&amp;#xD;1098-2825&lt;/isbn&gt;&lt;accession-num&gt; 31642110&lt;/accession-num&gt;&lt;urls&gt;&lt;/urls&gt;&lt;electronic-resource-num&gt;10.1002/jcla.23045&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5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ondroblastic/osteoblastic/ conventional/ telangiectatic 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LARP4</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72</w:t>
            </w:r>
          </w:p>
          <w:p w:rsidR="0070504D" w:rsidRPr="00C20B21" w:rsidRDefault="0070504D" w:rsidP="0070504D">
            <w:pPr>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10 chondroblastic, 47 osteoblastic,9 conventional and 6 telangiectatic 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 72</w:t>
            </w:r>
          </w:p>
        </w:tc>
        <w:tc>
          <w:tcPr>
            <w:tcW w:w="1985" w:type="dxa"/>
            <w:tcBorders>
              <w:top w:val="nil"/>
              <w:left w:val="nil"/>
              <w:bottom w:val="nil"/>
              <w:right w:val="nil"/>
            </w:tcBorders>
            <w:shd w:val="clear" w:color="auto" w:fill="auto"/>
            <w:vAlign w:val="center"/>
          </w:tcPr>
          <w:p w:rsidR="0070504D" w:rsidRPr="007632D5" w:rsidRDefault="00B75D27"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hint="eastAsia"/>
                <w:color w:val="000000" w:themeColor="text1"/>
                <w:sz w:val="20"/>
                <w:szCs w:val="20"/>
              </w:rPr>
              <w:t>mi</w:t>
            </w:r>
            <w:r w:rsidRPr="007632D5">
              <w:rPr>
                <w:rFonts w:ascii="Times New Roman" w:hAnsi="Times New Roman" w:cs="Times New Roman"/>
                <w:color w:val="000000" w:themeColor="text1"/>
                <w:sz w:val="20"/>
                <w:szCs w:val="20"/>
              </w:rPr>
              <w:t>R-424</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LARP4 elevates chemosensitivity to cisplatin and doxorubic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536"/>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MaTwvQXV0aG9yPjxZZWFyPjIwMjA8L1llYXI+PFJlY051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MaTwvQXV0aG9yPjxZZWFyPjIwMjA8L1llYXI+PFJlY051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5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sa_circ_0000073</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s: 25</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 25;</w:t>
            </w:r>
          </w:p>
        </w:tc>
        <w:tc>
          <w:tcPr>
            <w:tcW w:w="1985" w:type="dxa"/>
            <w:tcBorders>
              <w:top w:val="nil"/>
              <w:left w:val="nil"/>
              <w:bottom w:val="nil"/>
              <w:right w:val="nil"/>
            </w:tcBorders>
            <w:shd w:val="clear" w:color="auto" w:fill="auto"/>
            <w:vAlign w:val="center"/>
          </w:tcPr>
          <w:p w:rsidR="0070504D" w:rsidRPr="007632D5" w:rsidRDefault="00B75D27"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145-5P, miR-151-3p)/</w:t>
            </w:r>
            <w:r w:rsidR="0070504D" w:rsidRPr="007632D5">
              <w:rPr>
                <w:rFonts w:ascii="Times New Roman" w:hAnsi="Times New Roman" w:cs="Times New Roman"/>
                <w:color w:val="000000" w:themeColor="text1"/>
                <w:sz w:val="20"/>
                <w:szCs w:val="20"/>
              </w:rPr>
              <w:t>NRAS</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sa_circ_0000073 contributes to OS methotrexate resistanc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579"/>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tabs>
                <w:tab w:val="left" w:pos="536"/>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Li&lt;/Author&gt;&lt;Year&gt;2021&lt;/Year&gt;&lt;RecNum&gt;426&lt;/RecNum&gt;&lt;DisplayText&gt;[153]&lt;/DisplayText&gt;&lt;record&gt;&lt;rec-number&gt;426&lt;/rec-number&gt;&lt;foreign-keys&gt;&lt;key app="EN" db-id="e20f0zxe22rs2nesxt35w0wifz0rpfe95s9a" timestamp="0"&gt;426&lt;/key&gt;&lt;/foreign-keys&gt;&lt;ref-type name="Journal Article"&gt;17&lt;/ref-type&gt;&lt;contributors&gt;&lt;authors&gt;&lt;author&gt;Li, Dan&lt;/author&gt;&lt;author&gt;Huang, Yan&lt;/author&gt;&lt;author&gt;Wang, Gang&lt;/author&gt;&lt;author&gt;Zhao, Feipeng&lt;/author&gt;&lt;/authors&gt;&lt;/contributors&gt;&lt;titles&gt;&lt;title&gt;Circular RNA circPVT1 Contributes to Doxorubicin (DXR) Resistance of Osteosarcoma Cells by Regulating TRIAP1 via miR-137&lt;/title&gt;&lt;secondary-title&gt;BioMed Research International&lt;/secondary-title&gt;&lt;/titles&gt;&lt;pages&gt;1-19&lt;/pages&gt;&lt;volume&gt;2021&lt;/volume&gt;&lt;section&gt;1&lt;/section&gt;&lt;dates&gt;&lt;year&gt;2021&lt;/year&gt;&lt;/dates&gt;&lt;isbn&gt;2314-6141&amp;#xD;2314-6133&lt;/isbn&gt;&lt;accession-num&gt;33981772&lt;/accession-num&gt;&lt;urls&gt;&lt;/urls&gt;&lt;electronic-resource-num&gt;10.1155/2021/7463867&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5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PTV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resistant group:21</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sensitive group:31</w:t>
            </w:r>
          </w:p>
        </w:tc>
        <w:tc>
          <w:tcPr>
            <w:tcW w:w="1985" w:type="dxa"/>
            <w:tcBorders>
              <w:top w:val="nil"/>
              <w:left w:val="nil"/>
              <w:bottom w:val="nil"/>
              <w:right w:val="nil"/>
            </w:tcBorders>
            <w:shd w:val="clear" w:color="auto" w:fill="auto"/>
            <w:vAlign w:val="center"/>
          </w:tcPr>
          <w:p w:rsidR="0070504D" w:rsidRPr="007632D5" w:rsidRDefault="00B75D27" w:rsidP="0070504D">
            <w:pPr>
              <w:spacing w:line="276" w:lineRule="auto"/>
              <w:cnfStyle w:val="000000100000"/>
              <w:rPr>
                <w:rFonts w:ascii="Times New Roman" w:hAnsi="Times New Roman" w:cs="Times New Roman"/>
                <w:color w:val="000000" w:themeColor="text1"/>
                <w:sz w:val="20"/>
                <w:szCs w:val="20"/>
              </w:rPr>
            </w:pPr>
            <w:bookmarkStart w:id="20" w:name="_Hlk98776784"/>
            <w:r w:rsidRPr="007632D5">
              <w:rPr>
                <w:rFonts w:ascii="Times New Roman" w:hAnsi="Times New Roman" w:cs="Times New Roman"/>
                <w:color w:val="000000" w:themeColor="text1"/>
                <w:sz w:val="20"/>
                <w:szCs w:val="20"/>
              </w:rPr>
              <w:t>miR-137/</w:t>
            </w:r>
            <w:r w:rsidR="0070504D" w:rsidRPr="007632D5">
              <w:rPr>
                <w:rFonts w:ascii="Times New Roman" w:hAnsi="Times New Roman" w:cs="Times New Roman"/>
                <w:color w:val="000000" w:themeColor="text1"/>
                <w:sz w:val="20"/>
                <w:szCs w:val="20"/>
              </w:rPr>
              <w:t>TRIAP1</w:t>
            </w:r>
            <w:bookmarkEnd w:id="20"/>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PVT1 contributes to doxorubicin resistance of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LdW4tUGVuZzwvQXV0aG9yPjxZZWFyPjIwMTg8L1llYXI+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LdW4tUGVuZzwvQXV0aG9yPjxZZWFyPjIwMTg8L1llYXI+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5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PVT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patients: 80</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benign bone tumor:20</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ealthy control:2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BCB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ed circPVT1 contributes to doxorubicin and cisplatin resistance of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2</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XYW5nPC9BdXRob3I+PFllYXI+MjAyMjwvWWVhcj48UmVj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XYW5nPC9BdXRob3I+PFllYXI+MjAyMjwvWWVhcj48UmVj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5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rc PVT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doxorubic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and adjacent normal tissues:80 pairs</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miR‑24‑3p/KLF8</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rcRNA PVT1 promotes proliferation and chemoresistance of OS cells via the miR‑24‑3p/KLF8 axi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Pa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Pan&lt;/Author&gt;&lt;Year&gt;2021&lt;/Year&gt;&lt;RecNum&gt;797&lt;/RecNum&gt;&lt;DisplayText&gt;[156]&lt;/DisplayText&gt;&lt;record&gt;&lt;rec-number&gt;797&lt;/rec-number&gt;&lt;foreign-keys&gt;&lt;key app="EN" db-id="x92e2adr8rvpf4edsavx00s5zsd0r2p0zxer" timestamp="1638808062"&gt;797&lt;/key&gt;&lt;key app="ENWeb" db-id=""&gt;0&lt;/key&gt;&lt;/foreign-keys&gt;&lt;ref-type name="Journal Article"&gt;17&lt;/ref-type&gt;&lt;contributors&gt;&lt;authors&gt;&lt;author&gt;Pan, Y.&lt;/author&gt;&lt;author&gt;Lin, Y.&lt;/author&gt;&lt;author&gt;Mi, C.&lt;/author&gt;&lt;/authors&gt;&lt;/contributors&gt;&lt;auth-address&gt;Department of Orthopaedics, Peking University First Hospital, Beijing, China.&lt;/auth-address&gt;&lt;titles&gt;&lt;title&gt;Cisplatin-resistant osteosarcoma cell-derived exosomes confer cisplatin resistance to recipient cells in an exosomal circ_103801-dependent manner&lt;/title&gt;&lt;secondary-title&gt;Cell Biol Int&lt;/secondary-title&gt;&lt;/titles&gt;&lt;periodical&gt;&lt;full-title&gt;Cell Biol Int&lt;/full-title&gt;&lt;/periodical&gt;&lt;pages&gt;858-868&lt;/pages&gt;&lt;volume&gt;45&lt;/volume&gt;&lt;number&gt;4&lt;/number&gt;&lt;edition&gt;2020/12/17&lt;/edition&gt;&lt;keywords&gt;&lt;keyword&gt;Adult&lt;/keyword&gt;&lt;keyword&gt;Cell Line, Tumor&lt;/keyword&gt;&lt;keyword&gt;Cell-Free Nucleic Acids/metabolism&lt;/keyword&gt;&lt;keyword&gt;Cisplatin/*pharmacology&lt;/keyword&gt;&lt;keyword&gt;*Drug Resistance, Neoplasm&lt;/keyword&gt;&lt;keyword&gt;*Exosomes/drug effects/metabolism&lt;/keyword&gt;&lt;keyword&gt;Female&lt;/keyword&gt;&lt;keyword&gt;Gene Expression Regulation, Neoplastic/drug effects&lt;/keyword&gt;&lt;keyword&gt;Humans&lt;/keyword&gt;&lt;keyword&gt;Male&lt;/keyword&gt;&lt;keyword&gt;*Osteosarcoma/drug therapy/metabolism&lt;/keyword&gt;&lt;keyword&gt;Young Adult&lt;/keyword&gt;&lt;keyword&gt;cisplatin&lt;/keyword&gt;&lt;keyword&gt;exosomes&lt;/keyword&gt;&lt;keyword&gt;hsa_circ_103801&lt;/keyword&gt;&lt;keyword&gt;osteosarcoma&lt;/keyword&gt;&lt;/keywords&gt;&lt;dates&gt;&lt;year&gt;2021&lt;/year&gt;&lt;pub-dates&gt;&lt;date&gt;Apr&lt;/date&gt;&lt;/pub-dates&gt;&lt;/dates&gt;&lt;isbn&gt;1095-8355 (Electronic)&amp;#xD;1065-6995 (Linking)&lt;/isbn&gt;&lt;accession-num&gt;33325136&lt;/accession-num&gt;&lt;urls&gt;&lt;related-urls&gt;&lt;url&gt;https://www.ncbi.nlm.nih.gov/pubmed/33325136&lt;/url&gt;&lt;/related-urls&gt;&lt;/urls&gt;&lt;electronic-resource-num&gt;10.1002/cbin.11532&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5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sa_circ_10380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patients: 43</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ealthy control:15</w:t>
            </w:r>
          </w:p>
        </w:tc>
        <w:tc>
          <w:tcPr>
            <w:tcW w:w="1985" w:type="dxa"/>
            <w:tcBorders>
              <w:top w:val="nil"/>
              <w:left w:val="nil"/>
              <w:bottom w:val="nil"/>
              <w:right w:val="nil"/>
            </w:tcBorders>
            <w:shd w:val="clear" w:color="auto" w:fill="auto"/>
            <w:vAlign w:val="center"/>
          </w:tcPr>
          <w:p w:rsidR="0070504D" w:rsidRPr="007632D5"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RP1</w:t>
            </w:r>
          </w:p>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gp</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sa_circ_103801 increased the resistance of OS cells to cisplat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Zh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ang&lt;/Author&gt;&lt;Year&gt;2018&lt;/Year&gt;&lt;RecNum&gt;798&lt;/RecNum&gt;&lt;DisplayText&gt;[157]&lt;/DisplayText&gt;&lt;record&gt;&lt;rec-number&gt;798&lt;/rec-number&gt;&lt;foreign-keys&gt;&lt;key app="EN" db-id="x92e2adr8rvpf4edsavx00s5zsd0r2p0zxer" timestamp="1638808248"&gt;798&lt;/key&gt;&lt;key app="ENWeb" db-id=""&gt;0&lt;/key&gt;&lt;/foreign-keys&gt;&lt;ref-type name="Journal Article"&gt;17&lt;/ref-type&gt;&lt;contributors&gt;&lt;authors&gt;&lt;author&gt;Zhang, H.&lt;/author&gt;&lt;author&gt;Yan, J.&lt;/author&gt;&lt;author&gt;Lang, X.&lt;/author&gt;&lt;author&gt;Zhuang, Y.&lt;/author&gt;&lt;/authors&gt;&lt;/contributors&gt;&lt;auth-address&gt;Department of Orthopedics, Affiliated Hospital of Weifang Medical University, Kuiwen, Weifang, Shandong 261031, P.R. China.&lt;/auth-address&gt;&lt;titles&gt;&lt;title&gt;Expression of circ_001569 is upregulated in osteosarcoma and promotes cell proliferation and cisplatin resistance by activating the Wnt/beta-catenin signaling pathway&lt;/title&gt;&lt;secondary-title&gt;Oncol Lett&lt;/secondary-title&gt;&lt;/titles&gt;&lt;periodical&gt;&lt;full-title&gt;Oncol Lett&lt;/full-title&gt;&lt;/periodical&gt;&lt;pages&gt;5856-5862&lt;/pages&gt;&lt;volume&gt;16&lt;/volume&gt;&lt;number&gt;5&lt;/number&gt;&lt;edition&gt;2018/10/23&lt;/edition&gt;&lt;keywords&gt;&lt;keyword&gt;Wnt/beta-catenin&lt;/keyword&gt;&lt;keyword&gt;chemotherapy resistance&lt;/keyword&gt;&lt;keyword&gt;circ_001569&lt;/keyword&gt;&lt;keyword&gt;circular RNA&lt;/keyword&gt;&lt;keyword&gt;osteosarcoma&lt;/keyword&gt;&lt;/keywords&gt;&lt;dates&gt;&lt;year&gt;2018&lt;/year&gt;&lt;pub-dates&gt;&lt;date&gt;Nov&lt;/date&gt;&lt;/pub-dates&gt;&lt;/dates&gt;&lt;isbn&gt;1792-1074 (Print)&amp;#xD;1792-1074 (Linking)&lt;/isbn&gt;&lt;accession-num&gt;30344736&lt;/accession-num&gt;&lt;urls&gt;&lt;related-urls&gt;&lt;url&gt;https://www.ncbi.nlm.nih.gov/pubmed/30344736&lt;/url&gt;&lt;/related-urls&gt;&lt;/urls&gt;&lt;custom2&gt;PMC6176349&lt;/custom2&gt;&lt;electronic-resource-num&gt;10.3892/ol.2018.9410&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5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_001569</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s:36</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36</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nt/β-catenin</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xpression of circ_001569 is upregulated in OS promotes cisplatin resistanc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tabs>
                <w:tab w:val="left" w:pos="753"/>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Xie</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Xie&lt;/Author&gt;&lt;Year&gt;2020&lt;/Year&gt;&lt;RecNum&gt;799&lt;/RecNum&gt;&lt;DisplayText&gt;[158]&lt;/DisplayText&gt;&lt;record&gt;&lt;rec-number&gt;799&lt;/rec-number&gt;&lt;foreign-keys&gt;&lt;key app="EN" db-id="x92e2adr8rvpf4edsavx00s5zsd0r2p0zxer" timestamp="1638808351"&gt;799&lt;/key&gt;&lt;key app="ENWeb" db-id=""&gt;0&lt;/key&gt;&lt;/foreign-keys&gt;&lt;ref-type name="Journal Article"&gt;17&lt;/ref-type&gt;&lt;contributors&gt;&lt;authors&gt;&lt;author&gt;Xie, Chaofan&lt;/author&gt;&lt;author&gt;Liang, Guanzhao&lt;/author&gt;&lt;author&gt;Xu, Yinfeng&lt;/author&gt;&lt;author&gt;Lin, Erhu&lt;/author&gt;&lt;/authors&gt;&lt;/contributors&gt;&lt;titles&gt;&lt;title&gt;&amp;lt;p&amp;gt;Circular RNA hsa_circ_0003496 Contributes to Tumorigenesis and Chemoresistance in Osteosarcoma Through Targeting (microRNA) miR-370/Krüppel-Like Factor 12 Axis&amp;lt;/p&amp;gt;&lt;/title&gt;&lt;secondary-title&gt;Cancer Management and Research&lt;/secondary-title&gt;&lt;/titles&gt;&lt;periodical&gt;&lt;full-title&gt;Cancer management and research&lt;/full-title&gt;&lt;/periodical&gt;&lt;pages&gt;8229-8240&lt;/pages&gt;&lt;volume&gt;Volume 12&lt;/volume&gt;&lt;section&gt;8229&lt;/section&gt;&lt;dates&gt;&lt;year&gt;2020&lt;/year&gt;&lt;/dates&gt;&lt;isbn&gt;1179-1322&lt;/isbn&gt;&lt;urls&gt;&lt;/urls&gt;&lt;electronic-resource-num&gt;10.2147/cmar.S253969&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5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sa_circ_0003496</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rimary OS patients: 35</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ecurrent OS patients:35;</w:t>
            </w:r>
          </w:p>
        </w:tc>
        <w:tc>
          <w:tcPr>
            <w:tcW w:w="1985" w:type="dxa"/>
            <w:tcBorders>
              <w:top w:val="nil"/>
              <w:left w:val="nil"/>
              <w:bottom w:val="nil"/>
              <w:right w:val="nil"/>
            </w:tcBorders>
            <w:shd w:val="clear" w:color="auto" w:fill="auto"/>
            <w:vAlign w:val="center"/>
          </w:tcPr>
          <w:p w:rsidR="0070504D" w:rsidRPr="007632D5" w:rsidRDefault="00C933B1" w:rsidP="0070504D">
            <w:pPr>
              <w:spacing w:line="276" w:lineRule="auto"/>
              <w:cnfStyle w:val="000000000000"/>
              <w:rPr>
                <w:rFonts w:ascii="Times New Roman" w:hAnsi="Times New Roman" w:cs="Times New Roman"/>
                <w:color w:val="000000" w:themeColor="text1"/>
                <w:sz w:val="20"/>
                <w:szCs w:val="20"/>
              </w:rPr>
            </w:pPr>
            <w:bookmarkStart w:id="21" w:name="_Hlk98776853"/>
            <w:r w:rsidRPr="007632D5">
              <w:rPr>
                <w:rFonts w:ascii="Times New Roman" w:hAnsi="Times New Roman" w:cs="Times New Roman"/>
                <w:color w:val="000000" w:themeColor="text1"/>
                <w:sz w:val="20"/>
                <w:szCs w:val="20"/>
              </w:rPr>
              <w:t>miR-370/</w:t>
            </w:r>
            <w:r w:rsidR="0070504D" w:rsidRPr="007632D5">
              <w:rPr>
                <w:rFonts w:ascii="Times New Roman" w:hAnsi="Times New Roman" w:cs="Times New Roman"/>
                <w:color w:val="000000" w:themeColor="text1"/>
                <w:sz w:val="20"/>
                <w:szCs w:val="20"/>
              </w:rPr>
              <w:t>KLF12</w:t>
            </w:r>
            <w:bookmarkEnd w:id="21"/>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sa_circ_0003496 contributes to chemoresistanc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2</w:t>
            </w:r>
          </w:p>
          <w:p w:rsidR="0070504D" w:rsidRPr="00C20B21" w:rsidRDefault="00E90653" w:rsidP="0070504D">
            <w:pPr>
              <w:tabs>
                <w:tab w:val="left" w:pos="753"/>
              </w:tabs>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MaW48L0F1dGhvcj48WWVhcj4yMDIyPC9ZZWFyPjxSZWNO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MaW48L0F1dGhvcj48WWVhcj4yMDIyPC9ZZWFyPjxSZWNO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5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Style w:val="A7"/>
                <w:rFonts w:ascii="Times New Roman" w:hAnsi="Times New Roman" w:cs="Times New Roman"/>
                <w:color w:val="000000" w:themeColor="text1"/>
                <w:sz w:val="20"/>
                <w:szCs w:val="20"/>
              </w:rPr>
              <w:t>has_circ_000198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paclitaxel</w:t>
            </w:r>
          </w:p>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doxorubicin</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methotrexate</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2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rug sensitive:10</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rug resistant:10</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100000"/>
              <w:rPr>
                <w:rFonts w:ascii="Times New Roman" w:hAnsi="Times New Roman" w:cs="Times New Roman"/>
                <w:color w:val="000000" w:themeColor="text1"/>
                <w:sz w:val="20"/>
                <w:szCs w:val="20"/>
              </w:rPr>
            </w:pPr>
            <w:r w:rsidRPr="007632D5">
              <w:rPr>
                <w:rStyle w:val="A7"/>
                <w:rFonts w:ascii="Times New Roman" w:hAnsi="Times New Roman" w:cs="Times New Roman"/>
                <w:color w:val="000000" w:themeColor="text1"/>
                <w:sz w:val="20"/>
                <w:szCs w:val="20"/>
              </w:rPr>
              <w:t>miR-143</w:t>
            </w:r>
          </w:p>
        </w:tc>
        <w:tc>
          <w:tcPr>
            <w:tcW w:w="2976" w:type="dxa"/>
            <w:tcBorders>
              <w:top w:val="nil"/>
              <w:left w:val="nil"/>
              <w:bottom w:val="nil"/>
              <w:right w:val="nil"/>
            </w:tcBorders>
            <w:shd w:val="clear" w:color="auto" w:fill="auto"/>
            <w:vAlign w:val="center"/>
          </w:tcPr>
          <w:p w:rsidR="0070504D" w:rsidRPr="00C20B21" w:rsidRDefault="0070504D" w:rsidP="0070504D">
            <w:pPr>
              <w:widowControl w:val="0"/>
              <w:autoSpaceDE w:val="0"/>
              <w:autoSpaceDN w:val="0"/>
              <w:adjustRightInd w:val="0"/>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Hsa_circ_0001982 improves multidrug resistance of OS cell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Ma</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NYTwvQXV0aG9yPjxZZWFyPjIwMjE8L1llYXI+PFJlY051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NYTwvQXV0aG9yPjxZZWFyPjIwMjE8L1llYXI+PFJlY051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6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rcRNA_0004674</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 and paracancerous tissues:80 pairs</w:t>
            </w:r>
          </w:p>
        </w:tc>
        <w:tc>
          <w:tcPr>
            <w:tcW w:w="1985" w:type="dxa"/>
            <w:tcBorders>
              <w:top w:val="nil"/>
              <w:left w:val="nil"/>
              <w:bottom w:val="nil"/>
              <w:right w:val="nil"/>
            </w:tcBorders>
            <w:shd w:val="clear" w:color="auto" w:fill="auto"/>
            <w:vAlign w:val="center"/>
          </w:tcPr>
          <w:p w:rsidR="0070504D" w:rsidRPr="007632D5" w:rsidRDefault="0070504D"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miR-142-5p/MCL1</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rcRNA_0004674 facilitates OS progression and chemoresistance.</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Yuan</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Yuan&lt;/Author&gt;&lt;Year&gt;2021&lt;/Year&gt;&lt;RecNum&gt;436&lt;/RecNum&gt;&lt;DisplayText&gt;[161]&lt;/DisplayText&gt;&lt;record&gt;&lt;rec-number&gt;436&lt;/rec-number&gt;&lt;foreign-keys&gt;&lt;key app="EN" db-id="e20f0zxe22rs2nesxt35w0wifz0rpfe95s9a" timestamp="0"&gt;436&lt;/key&gt;&lt;/foreign-keys&gt;&lt;ref-type name="Journal Article"&gt;17&lt;/ref-type&gt;&lt;contributors&gt;&lt;authors&gt;&lt;author&gt;Yuan, J.&lt;/author&gt;&lt;author&gt;Liu, Y.&lt;/author&gt;&lt;author&gt;Zhang, Q.&lt;/author&gt;&lt;author&gt;Ren, Z.&lt;/author&gt;&lt;author&gt;Li, G.&lt;/author&gt;&lt;author&gt;Tian, R.&lt;/author&gt;&lt;/authors&gt;&lt;/contributors&gt;&lt;auth-address&gt;Department of Spine Surgery, Tianjin Union Medical Center, Tianjin, 300121, People&amp;apos;s Republic of China.&lt;/auth-address&gt;&lt;titles&gt;&lt;title&gt;CircPRDM2 Contributes to Doxorubicin Resistance of Osteosarcoma by Elevating EZH2 via Sponging miR-760&lt;/title&gt;&lt;secondary-title&gt;Cancer Manag Res&lt;/secondary-title&gt;&lt;/titles&gt;&lt;pages&gt;4433-4445&lt;/pages&gt;&lt;volume&gt;13&lt;/volume&gt;&lt;edition&gt;2021/06/10&lt;/edition&gt;&lt;keywords&gt;&lt;keyword&gt;Dxr&lt;/keyword&gt;&lt;keyword&gt;Ezh2&lt;/keyword&gt;&lt;keyword&gt;Os&lt;/keyword&gt;&lt;keyword&gt;circPRDM2&lt;/keyword&gt;&lt;keyword&gt;miR-760&lt;/keyword&gt;&lt;/keywords&gt;&lt;dates&gt;&lt;year&gt;2021&lt;/year&gt;&lt;/dates&gt;&lt;isbn&gt;1179-1322 (Print)&amp;#xD;1179-1322 (Linking)&lt;/isbn&gt;&lt;accession-num&gt;34103997&lt;/accession-num&gt;&lt;urls&gt;&lt;related-urls&gt;&lt;url&gt;https://www.ncbi.nlm.nih.gov/pubmed/34103997&lt;/url&gt;&lt;/related-urls&gt;&lt;/urls&gt;&lt;custom2&gt;PMC8180268&lt;/custom2&gt;&lt;electronic-resource-num&gt;10.2147/CMAR.S295147&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6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PRDM2</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43</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43</w:t>
            </w:r>
          </w:p>
        </w:tc>
        <w:tc>
          <w:tcPr>
            <w:tcW w:w="1985" w:type="dxa"/>
            <w:tcBorders>
              <w:top w:val="nil"/>
              <w:left w:val="nil"/>
              <w:bottom w:val="nil"/>
              <w:right w:val="nil"/>
            </w:tcBorders>
            <w:shd w:val="clear" w:color="auto" w:fill="auto"/>
            <w:vAlign w:val="center"/>
          </w:tcPr>
          <w:p w:rsidR="0070504D" w:rsidRPr="007632D5" w:rsidRDefault="00C933B1"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760/</w:t>
            </w:r>
            <w:r w:rsidR="0070504D" w:rsidRPr="007632D5">
              <w:rPr>
                <w:rFonts w:ascii="Times New Roman" w:hAnsi="Times New Roman" w:cs="Times New Roman"/>
                <w:color w:val="000000" w:themeColor="text1"/>
                <w:sz w:val="20"/>
                <w:szCs w:val="20"/>
              </w:rPr>
              <w:t>EZH2</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PRDM2 contributes to doxorubicin resistance of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e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Wei&lt;/Author&gt;&lt;Year&gt;2020&lt;/Year&gt;&lt;RecNum&gt;437&lt;/RecNum&gt;&lt;DisplayText&gt;[162]&lt;/DisplayText&gt;&lt;record&gt;&lt;rec-number&gt;437&lt;/rec-number&gt;&lt;foreign-keys&gt;&lt;key app="EN" db-id="e20f0zxe22rs2nesxt35w0wifz0rpfe95s9a" timestamp="0"&gt;437&lt;/key&gt;&lt;/foreign-keys&gt;&lt;ref-type name="Journal Article"&gt;17&lt;/ref-type&gt;&lt;contributors&gt;&lt;authors&gt;&lt;author&gt;Wei, Wei&lt;/author&gt;&lt;author&gt;Ji, Liefeng&lt;/author&gt;&lt;author&gt;Duan, Wanli&lt;/author&gt;&lt;author&gt;Zhu, Jiang&lt;/author&gt;&lt;/authors&gt;&lt;/contributors&gt;&lt;titles&gt;&lt;title&gt;CircSAMD4A contributes to cell doxorubicin resistance in osteosarcoma by regulating the miR-218-5p/KLF8 axis&lt;/title&gt;&lt;secondary-title&gt;Open Life Sciences&lt;/secondary-title&gt;&lt;/titles&gt;&lt;pages&gt;848-859&lt;/pages&gt;&lt;volume&gt;15&lt;/volume&gt;&lt;number&gt;1&lt;/number&gt;&lt;section&gt;848&lt;/section&gt;&lt;dates&gt;&lt;year&gt;2020&lt;/year&gt;&lt;/dates&gt;&lt;isbn&gt;2391-5412&lt;/isbn&gt;&lt;accession-num&gt;33817271&lt;/accession-num&gt;&lt;urls&gt;&lt;/urls&gt;&lt;electronic-resource-num&gt;10.1515/biol-2020-0079&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6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SAMD4A</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resistant group:36</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sensitive group:24;</w:t>
            </w:r>
          </w:p>
        </w:tc>
        <w:tc>
          <w:tcPr>
            <w:tcW w:w="1985" w:type="dxa"/>
            <w:tcBorders>
              <w:top w:val="nil"/>
              <w:left w:val="nil"/>
              <w:bottom w:val="nil"/>
              <w:right w:val="nil"/>
            </w:tcBorders>
            <w:shd w:val="clear" w:color="auto" w:fill="auto"/>
            <w:vAlign w:val="center"/>
          </w:tcPr>
          <w:p w:rsidR="0070504D" w:rsidRPr="007632D5" w:rsidRDefault="00C933B1" w:rsidP="0070504D">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218-5p/</w:t>
            </w:r>
            <w:r w:rsidR="0070504D" w:rsidRPr="007632D5">
              <w:rPr>
                <w:rFonts w:ascii="Times New Roman" w:hAnsi="Times New Roman" w:cs="Times New Roman"/>
                <w:color w:val="000000" w:themeColor="text1"/>
                <w:sz w:val="20"/>
                <w:szCs w:val="20"/>
              </w:rPr>
              <w:t>KLF8</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SAMD4A contributes to cell doxorubicin</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esistance in O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ou</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Zhou&lt;/Author&gt;&lt;Year&gt;2021&lt;/Year&gt;&lt;RecNum&gt;438&lt;/RecNum&gt;&lt;DisplayText&gt;[163]&lt;/DisplayText&gt;&lt;record&gt;&lt;rec-number&gt;438&lt;/rec-number&gt;&lt;foreign-keys&gt;&lt;key app="EN" db-id="e20f0zxe22rs2nesxt35w0wifz0rpfe95s9a" timestamp="0"&gt;438&lt;/key&gt;&lt;/foreign-keys&gt;&lt;ref-type name="Journal Article"&gt;17&lt;/ref-type&gt;&lt;contributors&gt;&lt;authors&gt;&lt;author&gt;Zhou, W.&lt;/author&gt;&lt;author&gt;Liu, Y.&lt;/author&gt;&lt;author&gt;Wu, X.&lt;/author&gt;&lt;/authors&gt;&lt;/contributors&gt;&lt;auth-address&gt;Department of Orthopedics, Zhengzhou University First Affiliated Hospital, China.&amp;#xD;Department of Emergency, Zhengzhou University First Affiliated Hospital, China.&lt;/auth-address&gt;&lt;titles&gt;&lt;title&gt;Down-regulation of circITCH promotes osteosarcoma development and resistance to doxorubicin via the miR-524/RASSF6 axis&lt;/title&gt;&lt;secondary-title&gt;J Gene Med&lt;/secondary-title&gt;&lt;/titles&gt;&lt;pages&gt;e3373&lt;/pages&gt;&lt;volume&gt;23&lt;/volume&gt;&lt;number&gt;10&lt;/number&gt;&lt;edition&gt;2021/06/22&lt;/edition&gt;&lt;keywords&gt;&lt;keyword&gt;*rassf6&lt;/keyword&gt;&lt;keyword&gt;*circITCH&lt;/keyword&gt;&lt;keyword&gt;*doxorubicin resistance&lt;/keyword&gt;&lt;keyword&gt;*miR-524&lt;/keyword&gt;&lt;keyword&gt;*osteosarcoma&lt;/keyword&gt;&lt;/keywords&gt;&lt;dates&gt;&lt;year&gt;2021&lt;/year&gt;&lt;pub-dates&gt;&lt;date&gt;Oct&lt;/date&gt;&lt;/pub-dates&gt;&lt;/dates&gt;&lt;isbn&gt;1521-2254 (Electronic)&amp;#xD;1099-498X (Linking)&lt;/isbn&gt;&lt;accession-num&gt;34151476&lt;/accession-num&gt;&lt;urls&gt;&lt;related-urls&gt;&lt;url&gt;https://www.ncbi.nlm.nih.gov/pubmed/34151476&lt;/url&gt;&lt;/related-urls&gt;&lt;/urls&gt;&lt;electronic-resource-num&gt;10.1002/jgm.3373&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6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teoblastic/</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fibroblastic OS)</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rc ITCH</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40</w:t>
            </w:r>
          </w:p>
          <w:p w:rsidR="0070504D" w:rsidRPr="00C20B21" w:rsidRDefault="0070504D" w:rsidP="0070504D">
            <w:pPr>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2 osteoblastic and 8 fibroblastic cancer tissue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40;</w:t>
            </w:r>
          </w:p>
        </w:tc>
        <w:tc>
          <w:tcPr>
            <w:tcW w:w="1985" w:type="dxa"/>
            <w:tcBorders>
              <w:top w:val="nil"/>
              <w:left w:val="nil"/>
              <w:bottom w:val="nil"/>
              <w:right w:val="nil"/>
            </w:tcBorders>
            <w:shd w:val="clear" w:color="auto" w:fill="auto"/>
            <w:vAlign w:val="center"/>
          </w:tcPr>
          <w:p w:rsidR="0070504D" w:rsidRPr="007632D5" w:rsidRDefault="00C933B1" w:rsidP="0070504D">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524/</w:t>
            </w:r>
            <w:r w:rsidR="0070504D" w:rsidRPr="007632D5">
              <w:rPr>
                <w:rFonts w:ascii="Times New Roman" w:hAnsi="Times New Roman" w:cs="Times New Roman"/>
                <w:color w:val="000000" w:themeColor="text1"/>
                <w:sz w:val="20"/>
                <w:szCs w:val="20"/>
              </w:rPr>
              <w:t>RASSF6</w:t>
            </w:r>
          </w:p>
        </w:tc>
        <w:tc>
          <w:tcPr>
            <w:tcW w:w="29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wn-regulation of circ ITCH promotes OS development and resistance to doxorubicin.</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Ba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2021</w:t>
            </w:r>
          </w:p>
          <w:p w:rsidR="0070504D" w:rsidRPr="00C20B21" w:rsidRDefault="00E90653" w:rsidP="0070504D">
            <w:pPr>
              <w:tabs>
                <w:tab w:val="left" w:pos="753"/>
              </w:tabs>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70504D" w:rsidRPr="00C20B21">
              <w:rPr>
                <w:rFonts w:ascii="Times New Roman" w:hAnsi="Times New Roman" w:cs="Times New Roman"/>
                <w:color w:val="000000" w:themeColor="text1"/>
                <w:sz w:val="20"/>
                <w:szCs w:val="20"/>
              </w:rPr>
              <w:instrText xml:space="preserve"> ADDIN EN.CITE &lt;EndNote&gt;&lt;Cite&gt;&lt;Author&gt;Bai&lt;/Author&gt;&lt;Year&gt;2021&lt;/Year&gt;&lt;RecNum&gt;8&lt;/RecNum&gt;&lt;DisplayText&gt;[164]&lt;/DisplayText&gt;&lt;record&gt;&lt;rec-number&gt;8&lt;/rec-number&gt;&lt;foreign-keys&gt;&lt;key app="EN" db-id="0555tf5ros0r9qe925vv5avqsszeftx2vt0z" timestamp="1660893156"&gt;8&lt;/key&gt;&lt;/foreign-keys&gt;&lt;ref-type name="Journal Article"&gt;17&lt;/ref-type&gt;&lt;contributors&gt;&lt;authors&gt;&lt;author&gt;Bai, Y.&lt;/author&gt;&lt;author&gt;Li, Y.&lt;/author&gt;&lt;author&gt;Bai, J.&lt;/author&gt;&lt;author&gt;Zhang, Y.&lt;/author&gt;&lt;/authors&gt;&lt;/contributors&gt;&lt;auth-address&gt;Department of Pharmacy, Jingmen No.1 People&amp;apos;s Hospital, No.3, Shenzhen Avenue, Duodao District, Jingmen, 448000, Hubei, China.&amp;#xD;Department of Pharmacy, Jingmen No.1 People&amp;apos;s Hospital, No.3, Shenzhen Avenue, Duodao District, Jingmen, 448000, Hubei, China. Zym707600@126.com.&lt;/auth-address&gt;&lt;titles&gt;&lt;title&gt;Hsa_circ_0004674 promotes osteosarcoma doxorubicin resistance by regulating the miR-342-3p/FBN1 axis&lt;/title&gt;&lt;secondary-title&gt;J Orthop Surg Res&lt;/secondary-title&gt;&lt;/titles&gt;&lt;periodical&gt;&lt;full-title&gt;J Orthop Surg Res&lt;/full-title&gt;&lt;/periodical&gt;&lt;pages&gt;510&lt;/pages&gt;&lt;volume&gt;16&lt;/volume&gt;&lt;number&gt;1&lt;/number&gt;&lt;edition&gt;2021/08/20&lt;/edition&gt;&lt;keywords&gt;&lt;keyword&gt;Animals&lt;/keyword&gt;&lt;keyword&gt;*Bone Neoplasms&lt;/keyword&gt;&lt;keyword&gt;Cell Line, Tumor&lt;/keyword&gt;&lt;keyword&gt;Cell Proliferation&lt;/keyword&gt;&lt;keyword&gt;Doxorubicin/pharmacology&lt;/keyword&gt;&lt;keyword&gt;Fibrillin-1&lt;/keyword&gt;&lt;keyword&gt;*MicroRNAs/genetics&lt;/keyword&gt;&lt;keyword&gt;*Osteosarcoma/drug therapy/genetics&lt;/keyword&gt;&lt;keyword&gt;beta Catenin&lt;/keyword&gt;&lt;keyword&gt;Fbn1&lt;/keyword&gt;&lt;keyword&gt;Osteosarcoma&lt;/keyword&gt;&lt;keyword&gt;chemoresistance&lt;/keyword&gt;&lt;keyword&gt;hsa_circ_0004674&lt;/keyword&gt;&lt;keyword&gt;miR-342-3p&lt;/keyword&gt;&lt;/keywords&gt;&lt;dates&gt;&lt;year&gt;2021&lt;/year&gt;&lt;pub-dates&gt;&lt;date&gt;Aug 18&lt;/date&gt;&lt;/pub-dates&gt;&lt;/dates&gt;&lt;isbn&gt;1749-799X (Electronic)&amp;#xD;1749-799X (Linking)&lt;/isbn&gt;&lt;accession-num&gt;34407841&lt;/accession-num&gt;&lt;urls&gt;&lt;related-urls&gt;&lt;url&gt;https://www.ncbi.nlm.nih.gov/pubmed/34407841&lt;/url&gt;&lt;/related-urls&gt;&lt;/urls&gt;&lt;custom2&gt;PMC8371803&lt;/custom2&gt;&lt;electronic-resource-num&gt;10.1186/s13018-021-02631-y&lt;/electronic-resource-num&gt;&lt;/record&gt;&lt;/Cite&gt;&lt;/EndNote&gt;</w:instrText>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6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lastRenderedPageBreak/>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lastRenderedPageBreak/>
              <w:t>in viv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noProof/>
                <w:color w:val="000000" w:themeColor="text1"/>
                <w:sz w:val="20"/>
                <w:szCs w:val="20"/>
              </w:rPr>
              <w:lastRenderedPageBreak/>
              <w:t>hsa_circ_0004674</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OS tissue:41</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rug sensitive:23</w:t>
            </w:r>
          </w:p>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rug resistant:18</w:t>
            </w:r>
          </w:p>
        </w:tc>
        <w:tc>
          <w:tcPr>
            <w:tcW w:w="1985" w:type="dxa"/>
            <w:tcBorders>
              <w:top w:val="nil"/>
              <w:left w:val="nil"/>
              <w:bottom w:val="nil"/>
              <w:right w:val="nil"/>
            </w:tcBorders>
            <w:shd w:val="clear" w:color="auto" w:fill="auto"/>
            <w:vAlign w:val="center"/>
          </w:tcPr>
          <w:p w:rsidR="0070504D" w:rsidRPr="007632D5" w:rsidRDefault="0070504D" w:rsidP="0070504D">
            <w:pPr>
              <w:widowControl w:val="0"/>
              <w:autoSpaceDE w:val="0"/>
              <w:autoSpaceDN w:val="0"/>
              <w:adjustRightInd w:val="0"/>
              <w:cnfStyle w:val="000000000000"/>
              <w:rPr>
                <w:rFonts w:ascii="Times New Roman" w:eastAsiaTheme="minorEastAsia" w:hAnsi="Times New Roman" w:cs="Times New Roman"/>
                <w:color w:val="000000" w:themeColor="text1"/>
                <w:sz w:val="20"/>
                <w:szCs w:val="20"/>
              </w:rPr>
            </w:pPr>
            <w:r w:rsidRPr="007632D5">
              <w:rPr>
                <w:rFonts w:ascii="Times New Roman" w:hAnsi="Times New Roman" w:cs="Times New Roman"/>
                <w:noProof/>
                <w:color w:val="000000" w:themeColor="text1"/>
                <w:sz w:val="20"/>
                <w:szCs w:val="20"/>
              </w:rPr>
              <w:lastRenderedPageBreak/>
              <w:t>miR-342-3p</w:t>
            </w:r>
            <w:r w:rsidRPr="007632D5">
              <w:rPr>
                <w:rFonts w:ascii="Times New Roman" w:hAnsi="Times New Roman" w:cs="Times New Roman"/>
                <w:color w:val="000000" w:themeColor="text1"/>
                <w:sz w:val="20"/>
                <w:szCs w:val="20"/>
              </w:rPr>
              <w:t>/FBN1/</w:t>
            </w:r>
            <w:r w:rsidRPr="007632D5">
              <w:rPr>
                <w:rFonts w:ascii="Times New Roman" w:eastAsiaTheme="minorEastAsia" w:hAnsi="Times New Roman" w:cs="Times New Roman"/>
                <w:color w:val="000000" w:themeColor="text1"/>
                <w:sz w:val="20"/>
                <w:szCs w:val="20"/>
              </w:rPr>
              <w:t>Wnt/β-</w:t>
            </w:r>
            <w:r w:rsidRPr="007632D5">
              <w:rPr>
                <w:rFonts w:ascii="Times New Roman" w:eastAsiaTheme="minorEastAsia" w:hAnsi="Times New Roman" w:cs="Times New Roman"/>
                <w:color w:val="000000" w:themeColor="text1"/>
                <w:sz w:val="20"/>
                <w:szCs w:val="20"/>
              </w:rPr>
              <w:lastRenderedPageBreak/>
              <w:t xml:space="preserve">catenin </w:t>
            </w:r>
          </w:p>
        </w:tc>
        <w:tc>
          <w:tcPr>
            <w:tcW w:w="2976" w:type="dxa"/>
            <w:tcBorders>
              <w:top w:val="nil"/>
              <w:left w:val="nil"/>
              <w:bottom w:val="nil"/>
              <w:right w:val="nil"/>
            </w:tcBorders>
            <w:shd w:val="clear" w:color="auto" w:fill="auto"/>
            <w:vAlign w:val="center"/>
          </w:tcPr>
          <w:p w:rsidR="0070504D" w:rsidRPr="00C20B21" w:rsidRDefault="0070504D" w:rsidP="0070504D">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noProof/>
                <w:color w:val="000000" w:themeColor="text1"/>
                <w:sz w:val="20"/>
                <w:szCs w:val="20"/>
              </w:rPr>
              <w:lastRenderedPageBreak/>
              <w:t xml:space="preserve">Hsa_circ_0004674 promotes OS </w:t>
            </w:r>
            <w:r w:rsidRPr="00C20B21">
              <w:rPr>
                <w:rFonts w:ascii="Times New Roman" w:hAnsi="Times New Roman" w:cs="Times New Roman"/>
                <w:noProof/>
                <w:color w:val="000000" w:themeColor="text1"/>
                <w:sz w:val="20"/>
                <w:szCs w:val="20"/>
              </w:rPr>
              <w:lastRenderedPageBreak/>
              <w:t>doxorubicin resistance by regulating the miR-342-3p/FBN1 axi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lastRenderedPageBreak/>
              <w:t>7</w:t>
            </w:r>
          </w:p>
        </w:tc>
      </w:tr>
      <w:tr w:rsidR="0070504D"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Li</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MaTwvQXV0aG9yPjxZZWFyPjIwMjE8L1llYXI+PFJlY051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==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MaTwvQXV0aG9yPjxZZWFyPjIwMjE8L1llYXI+PFJlY051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==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6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vo</w:t>
            </w:r>
          </w:p>
          <w:p w:rsidR="0070504D" w:rsidRPr="00C20B21" w:rsidRDefault="0070504D" w:rsidP="0070504D">
            <w:pPr>
              <w:spacing w:line="276" w:lineRule="auto"/>
              <w:cnfStyle w:val="0000001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noProof/>
                <w:color w:val="000000" w:themeColor="text1"/>
                <w:sz w:val="20"/>
                <w:szCs w:val="20"/>
              </w:rPr>
            </w:pPr>
            <w:r w:rsidRPr="00C20B21">
              <w:rPr>
                <w:rStyle w:val="A7"/>
                <w:rFonts w:ascii="Times New Roman" w:hAnsi="Times New Roman" w:cs="Times New Roman"/>
                <w:color w:val="000000" w:themeColor="text1"/>
                <w:sz w:val="20"/>
                <w:szCs w:val="20"/>
              </w:rPr>
              <w:t>circDOCK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 and paracancerous tissues:3 pairs</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Blood sample:</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patients:70</w:t>
            </w:r>
          </w:p>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control:70</w:t>
            </w:r>
          </w:p>
        </w:tc>
        <w:tc>
          <w:tcPr>
            <w:tcW w:w="1985" w:type="dxa"/>
            <w:tcBorders>
              <w:top w:val="nil"/>
              <w:left w:val="nil"/>
              <w:bottom w:val="nil"/>
              <w:right w:val="nil"/>
            </w:tcBorders>
            <w:shd w:val="clear" w:color="auto" w:fill="auto"/>
            <w:vAlign w:val="center"/>
          </w:tcPr>
          <w:p w:rsidR="0070504D" w:rsidRPr="007632D5" w:rsidRDefault="0070504D" w:rsidP="0070504D">
            <w:pPr>
              <w:widowControl w:val="0"/>
              <w:autoSpaceDE w:val="0"/>
              <w:autoSpaceDN w:val="0"/>
              <w:adjustRightInd w:val="0"/>
              <w:cnfStyle w:val="000000100000"/>
              <w:rPr>
                <w:rFonts w:ascii="Times New Roman"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miR-339-3p/IGF1R</w:t>
            </w:r>
          </w:p>
        </w:tc>
        <w:tc>
          <w:tcPr>
            <w:tcW w:w="2976" w:type="dxa"/>
            <w:tcBorders>
              <w:top w:val="nil"/>
              <w:left w:val="nil"/>
              <w:bottom w:val="nil"/>
              <w:right w:val="nil"/>
            </w:tcBorders>
            <w:shd w:val="clear" w:color="auto" w:fill="auto"/>
            <w:vAlign w:val="center"/>
          </w:tcPr>
          <w:p w:rsidR="0070504D" w:rsidRPr="00C20B21" w:rsidRDefault="0070504D" w:rsidP="0070504D">
            <w:pPr>
              <w:widowControl w:val="0"/>
              <w:autoSpaceDE w:val="0"/>
              <w:autoSpaceDN w:val="0"/>
              <w:adjustRightInd w:val="0"/>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rcDOCK1 promotes cisplatin resistance of OS</w:t>
            </w:r>
          </w:p>
          <w:p w:rsidR="0070504D" w:rsidRPr="00C20B21" w:rsidRDefault="0070504D" w:rsidP="0070504D">
            <w:pPr>
              <w:autoSpaceDE w:val="0"/>
              <w:autoSpaceDN w:val="0"/>
              <w:adjustRightInd w:val="0"/>
              <w:spacing w:line="276" w:lineRule="auto"/>
              <w:cnfStyle w:val="000000100000"/>
              <w:rPr>
                <w:rFonts w:ascii="Times New Roman" w:hAnsi="Times New Roman" w:cs="Times New Roman"/>
                <w:noProof/>
                <w:color w:val="000000" w:themeColor="text1"/>
                <w:sz w:val="20"/>
                <w:szCs w:val="20"/>
              </w:rPr>
            </w:pPr>
            <w:r w:rsidRPr="00C20B21">
              <w:rPr>
                <w:rFonts w:ascii="Times New Roman" w:eastAsiaTheme="minorEastAsia" w:hAnsi="Times New Roman" w:cs="Times New Roman"/>
                <w:color w:val="000000" w:themeColor="text1"/>
                <w:sz w:val="20"/>
                <w:szCs w:val="20"/>
              </w:rPr>
              <w:t>via the miR-339-3p/IGF1R axis.</w:t>
            </w:r>
          </w:p>
        </w:tc>
        <w:tc>
          <w:tcPr>
            <w:tcW w:w="851" w:type="dxa"/>
            <w:tcBorders>
              <w:top w:val="nil"/>
              <w:left w:val="nil"/>
              <w:bottom w:val="nil"/>
            </w:tcBorders>
            <w:shd w:val="clear" w:color="auto" w:fill="auto"/>
          </w:tcPr>
          <w:p w:rsidR="0070504D" w:rsidRPr="00C20B21" w:rsidRDefault="0070504D" w:rsidP="0070504D">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10</w:t>
            </w:r>
          </w:p>
        </w:tc>
      </w:tr>
      <w:tr w:rsidR="0070504D" w:rsidRPr="00C20B21" w:rsidTr="00D417D5">
        <w:trPr>
          <w:jc w:val="center"/>
        </w:trPr>
        <w:tc>
          <w:tcPr>
            <w:cnfStyle w:val="001000000000"/>
            <w:tcW w:w="1276" w:type="dxa"/>
            <w:tcBorders>
              <w:top w:val="nil"/>
              <w:bottom w:val="nil"/>
              <w:right w:val="nil"/>
            </w:tcBorders>
            <w:shd w:val="clear" w:color="auto" w:fill="auto"/>
            <w:vAlign w:val="center"/>
          </w:tcPr>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Tang</w:t>
            </w:r>
          </w:p>
          <w:p w:rsidR="0070504D" w:rsidRPr="00C20B21" w:rsidRDefault="0070504D"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2</w:t>
            </w:r>
          </w:p>
          <w:p w:rsidR="0070504D" w:rsidRPr="00C20B21" w:rsidRDefault="00E90653" w:rsidP="0070504D">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UYW5nPC9BdXRob3I+PFllYXI+MjAyMjwvWWVhcj48UmVj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</w:fldData>
              </w:fldChar>
            </w:r>
            <w:r w:rsidR="0070504D"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UYW5nPC9BdXRob3I+PFllYXI+MjAyMjwvWWVhcj48UmVj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</w:fldData>
              </w:fldChar>
            </w:r>
            <w:r w:rsidR="0070504D"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0504D" w:rsidRPr="00C20B21">
              <w:rPr>
                <w:rFonts w:ascii="Times New Roman" w:hAnsi="Times New Roman" w:cs="Times New Roman"/>
                <w:noProof/>
                <w:color w:val="000000" w:themeColor="text1"/>
                <w:sz w:val="20"/>
                <w:szCs w:val="20"/>
              </w:rPr>
              <w:t>[16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vo</w:t>
            </w:r>
          </w:p>
          <w:p w:rsidR="0070504D" w:rsidRPr="00C20B21" w:rsidRDefault="0070504D" w:rsidP="0070504D">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hAnsi="Times New Roman" w:cs="Times New Roman"/>
                <w:color w:val="000000" w:themeColor="text1"/>
                <w:sz w:val="20"/>
                <w:szCs w:val="20"/>
              </w:rPr>
              <w:t>circ_ANKIB1</w:t>
            </w:r>
          </w:p>
        </w:tc>
        <w:tc>
          <w:tcPr>
            <w:tcW w:w="1418"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s and paracancerous tissues:61 pairs</w:t>
            </w:r>
          </w:p>
        </w:tc>
        <w:tc>
          <w:tcPr>
            <w:tcW w:w="1985" w:type="dxa"/>
            <w:tcBorders>
              <w:top w:val="nil"/>
              <w:left w:val="nil"/>
              <w:bottom w:val="nil"/>
              <w:right w:val="nil"/>
            </w:tcBorders>
            <w:shd w:val="clear" w:color="auto" w:fill="auto"/>
            <w:vAlign w:val="center"/>
          </w:tcPr>
          <w:p w:rsidR="0070504D" w:rsidRPr="007632D5" w:rsidRDefault="0070504D" w:rsidP="0070504D">
            <w:pPr>
              <w:widowControl w:val="0"/>
              <w:autoSpaceDE w:val="0"/>
              <w:autoSpaceDN w:val="0"/>
              <w:adjustRightInd w:val="0"/>
              <w:cnfStyle w:val="000000000000"/>
              <w:rPr>
                <w:rFonts w:ascii="Times New Roman" w:eastAsiaTheme="minorEastAsia" w:hAnsi="Times New Roman" w:cs="Times New Roman"/>
                <w:color w:val="000000" w:themeColor="text1"/>
                <w:sz w:val="20"/>
                <w:szCs w:val="20"/>
              </w:rPr>
            </w:pPr>
            <w:r w:rsidRPr="007632D5">
              <w:rPr>
                <w:rFonts w:ascii="Times New Roman" w:hAnsi="Times New Roman" w:cs="Times New Roman"/>
                <w:color w:val="000000" w:themeColor="text1"/>
                <w:sz w:val="20"/>
                <w:szCs w:val="20"/>
              </w:rPr>
              <w:t>miR-26b-5p/EZH2</w:t>
            </w:r>
          </w:p>
        </w:tc>
        <w:tc>
          <w:tcPr>
            <w:tcW w:w="2976" w:type="dxa"/>
            <w:tcBorders>
              <w:top w:val="nil"/>
              <w:left w:val="nil"/>
              <w:bottom w:val="nil"/>
              <w:right w:val="nil"/>
            </w:tcBorders>
            <w:shd w:val="clear" w:color="auto" w:fill="auto"/>
            <w:vAlign w:val="center"/>
          </w:tcPr>
          <w:p w:rsidR="0070504D" w:rsidRPr="00C20B21" w:rsidRDefault="0070504D" w:rsidP="0070504D">
            <w:pPr>
              <w:widowControl w:val="0"/>
              <w:autoSpaceDE w:val="0"/>
              <w:autoSpaceDN w:val="0"/>
              <w:adjustRightInd w:val="0"/>
              <w:cnfStyle w:val="000000000000"/>
              <w:rPr>
                <w:rFonts w:ascii="Times New Roman" w:eastAsiaTheme="minorEastAsia" w:hAnsi="Times New Roman" w:cs="Times New Roman"/>
                <w:color w:val="000000" w:themeColor="text1"/>
                <w:sz w:val="20"/>
                <w:szCs w:val="20"/>
              </w:rPr>
            </w:pPr>
            <w:r w:rsidRPr="00C20B21">
              <w:rPr>
                <w:rFonts w:ascii="Times New Roman" w:hAnsi="Times New Roman" w:cs="Times New Roman"/>
                <w:color w:val="000000" w:themeColor="text1"/>
                <w:sz w:val="20"/>
                <w:szCs w:val="20"/>
              </w:rPr>
              <w:t>Circ RNA_ANKIB1 accelerates chemo-resistance of OS.</w:t>
            </w:r>
          </w:p>
        </w:tc>
        <w:tc>
          <w:tcPr>
            <w:tcW w:w="851" w:type="dxa"/>
            <w:tcBorders>
              <w:top w:val="nil"/>
              <w:left w:val="nil"/>
              <w:bottom w:val="nil"/>
            </w:tcBorders>
            <w:shd w:val="clear" w:color="auto" w:fill="auto"/>
            <w:vAlign w:val="center"/>
          </w:tcPr>
          <w:p w:rsidR="0070504D" w:rsidRPr="00C20B21" w:rsidRDefault="0070504D" w:rsidP="0070504D">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7</w:t>
            </w:r>
          </w:p>
        </w:tc>
      </w:tr>
      <w:tr w:rsidR="00382AB9" w:rsidRPr="00C20B21" w:rsidTr="00D417D5">
        <w:trPr>
          <w:cnfStyle w:val="000000100000"/>
          <w:jc w:val="center"/>
        </w:trPr>
        <w:tc>
          <w:tcPr>
            <w:cnfStyle w:val="001000000000"/>
            <w:tcW w:w="16160" w:type="dxa"/>
            <w:gridSpan w:val="10"/>
            <w:tcBorders>
              <w:top w:val="nil"/>
              <w:bottom w:val="nil"/>
            </w:tcBorders>
            <w:shd w:val="clear" w:color="auto" w:fill="auto"/>
            <w:vAlign w:val="center"/>
          </w:tcPr>
          <w:p w:rsidR="00382AB9" w:rsidRPr="007632D5" w:rsidRDefault="00382AB9" w:rsidP="00766625">
            <w:pPr>
              <w:spacing w:line="276" w:lineRule="auto"/>
              <w:rPr>
                <w:rFonts w:ascii="Times New Roman" w:hAnsi="Times New Roman" w:cs="Times New Roman"/>
                <w:color w:val="231F20"/>
                <w:sz w:val="20"/>
                <w:szCs w:val="20"/>
              </w:rPr>
            </w:pPr>
            <w:r w:rsidRPr="007632D5">
              <w:rPr>
                <w:rFonts w:ascii="Times New Roman" w:hAnsi="Times New Roman" w:cs="Times New Roman"/>
                <w:color w:val="231F20"/>
                <w:sz w:val="20"/>
                <w:szCs w:val="20"/>
              </w:rPr>
              <w:t>Chemotherapy (EWS)</w:t>
            </w:r>
          </w:p>
        </w:tc>
      </w:tr>
      <w:tr w:rsidR="00766625" w:rsidRPr="00C20B21" w:rsidTr="00D417D5">
        <w:trPr>
          <w:jc w:val="center"/>
        </w:trPr>
        <w:tc>
          <w:tcPr>
            <w:cnfStyle w:val="001000000000"/>
            <w:tcW w:w="1276" w:type="dxa"/>
            <w:tcBorders>
              <w:top w:val="nil"/>
              <w:bottom w:val="nil"/>
              <w:right w:val="nil"/>
            </w:tcBorders>
            <w:shd w:val="clear" w:color="auto" w:fill="auto"/>
            <w:vAlign w:val="center"/>
          </w:tcPr>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Jacques</w:t>
            </w:r>
          </w:p>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66625" w:rsidRPr="00C20B21" w:rsidRDefault="00E90653"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66625" w:rsidRPr="00C20B21">
              <w:rPr>
                <w:rFonts w:ascii="Times New Roman" w:hAnsi="Times New Roman" w:cs="Times New Roman"/>
                <w:color w:val="000000" w:themeColor="text1"/>
                <w:sz w:val="20"/>
                <w:szCs w:val="20"/>
              </w:rPr>
              <w:instrText xml:space="preserve"> ADDIN EN.CITE &lt;EndNote&gt;&lt;Cite&gt;&lt;Author&gt;Jacques&lt;/Author&gt;&lt;Year&gt;2016&lt;/Year&gt;&lt;RecNum&gt;440&lt;/RecNum&gt;&lt;DisplayText&gt;[167]&lt;/DisplayText&gt;&lt;record&gt;&lt;rec-number&gt;440&lt;/rec-number&gt;&lt;foreign-keys&gt;&lt;key app="EN" db-id="e20f0zxe22rs2nesxt35w0wifz0rpfe95s9a" timestamp="0"&gt;440&lt;/key&gt;&lt;/foreign-keys&gt;&lt;ref-type name="Journal Article"&gt;17&lt;/ref-type&gt;&lt;contributors&gt;&lt;authors&gt;&lt;author&gt;Jacques, Camille&lt;/author&gt;&lt;author&gt;Calleja, Lidia Rodriguez&lt;/author&gt;&lt;author&gt;Baud&amp;apos;huin, Marc&lt;/author&gt;&lt;author&gt;Quillard, Thibaut&lt;/author&gt;&lt;author&gt;Heymann, Dominique&lt;/author&gt;&lt;author&gt;Lamoureux, François&lt;/author&gt;&lt;author&gt;Ory, Benjamin&lt;/author&gt;&lt;/authors&gt;&lt;/contributors&gt;&lt;auth-address&gt;INSERM, UMR 957, Équipe Labellisée Ligue 2012, Nantes, France.&lt;/auth-address&gt;&lt;titles&gt;&lt;title&gt;miRNA-193a-5p repression of p73 controls Cisplatin chemoresistance in primary bone tumors&lt;/title&gt;&lt;secondary-title&gt;Oncotarget&lt;/secondary-title&gt;&lt;alt-title&gt;Oncotarget&lt;/alt-title&gt;&lt;/titles&gt;&lt;pages&gt;54503-54514&lt;/pages&gt;&lt;volume&gt;7&lt;/volume&gt;&lt;number&gt;34&lt;/number&gt;&lt;dates&gt;&lt;year&gt;2016&lt;/year&gt;&lt;/dates&gt;&lt;isbn&gt;1949-2553&lt;/isbn&gt;&lt;accession-num&gt;27486986&lt;/accession-num&gt;&lt;urls&gt;&lt;related-urls&gt;&lt;url&gt;https://pubmed.ncbi.nlm.nih.gov/27486986&lt;/url&gt;&lt;/related-urls&gt;&lt;/urls&gt;&lt;electronic-resource-num&gt;10.18632/oncotarget.10950&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766625" w:rsidRPr="00C20B21">
              <w:rPr>
                <w:rFonts w:ascii="Times New Roman" w:hAnsi="Times New Roman" w:cs="Times New Roman"/>
                <w:noProof/>
                <w:color w:val="000000" w:themeColor="text1"/>
                <w:sz w:val="20"/>
                <w:szCs w:val="20"/>
              </w:rPr>
              <w:t>[16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66625" w:rsidRPr="00C20B21" w:rsidRDefault="00766625" w:rsidP="00766625">
            <w:pPr>
              <w:tabs>
                <w:tab w:val="left" w:pos="837"/>
              </w:tabs>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arcoma</w:t>
            </w:r>
          </w:p>
          <w:p w:rsidR="00766625" w:rsidRPr="00C20B21" w:rsidRDefault="00766625" w:rsidP="00766625">
            <w:pPr>
              <w:tabs>
                <w:tab w:val="left" w:pos="837"/>
              </w:tabs>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bookmarkStart w:id="22" w:name="_Hlk98776886"/>
            <w:r w:rsidRPr="00C20B21">
              <w:rPr>
                <w:rFonts w:ascii="Times New Roman" w:hAnsi="Times New Roman" w:cs="Times New Roman"/>
                <w:color w:val="000000" w:themeColor="text1"/>
                <w:sz w:val="20"/>
                <w:szCs w:val="20"/>
              </w:rPr>
              <w:t>/EWS</w:t>
            </w:r>
            <w:bookmarkEnd w:id="22"/>
            <w:r w:rsidRPr="00C20B21">
              <w:rPr>
                <w:rFonts w:ascii="Times New Roman" w:hAnsi="Times New Roman" w:cs="Times New Roman"/>
                <w:color w:val="000000" w:themeColor="text1"/>
                <w:sz w:val="20"/>
                <w:szCs w:val="20"/>
              </w:rPr>
              <w:t>)</w:t>
            </w:r>
          </w:p>
        </w:tc>
        <w:tc>
          <w:tcPr>
            <w:tcW w:w="993"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3a-5p</w:t>
            </w:r>
          </w:p>
        </w:tc>
        <w:tc>
          <w:tcPr>
            <w:tcW w:w="1418"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66625" w:rsidRPr="007632D5" w:rsidRDefault="00766625" w:rsidP="00766625">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TAp73β</w:t>
            </w:r>
          </w:p>
        </w:tc>
        <w:tc>
          <w:tcPr>
            <w:tcW w:w="29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NA-193a-5p repression of p73 controls cisplatin chemoresistance in primary bone tumors.</w:t>
            </w:r>
          </w:p>
        </w:tc>
        <w:tc>
          <w:tcPr>
            <w:tcW w:w="851" w:type="dxa"/>
            <w:tcBorders>
              <w:top w:val="nil"/>
              <w:left w:val="nil"/>
              <w:bottom w:val="nil"/>
            </w:tcBorders>
            <w:shd w:val="clear" w:color="auto" w:fill="auto"/>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66625"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Nakatani</w:t>
            </w:r>
          </w:p>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2</w:t>
            </w:r>
          </w:p>
          <w:p w:rsidR="00766625" w:rsidRPr="00C20B21" w:rsidRDefault="00E90653"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66625" w:rsidRPr="00C20B21">
              <w:rPr>
                <w:rFonts w:ascii="Times New Roman" w:hAnsi="Times New Roman" w:cs="Times New Roman"/>
                <w:color w:val="000000" w:themeColor="text1"/>
                <w:sz w:val="20"/>
                <w:szCs w:val="20"/>
              </w:rPr>
              <w:instrText xml:space="preserve"> ADDIN EN.CITE &lt;EndNote&gt;&lt;Cite&gt;&lt;Author&gt;Nakatani&lt;/Author&gt;&lt;Year&gt;2012&lt;/Year&gt;&lt;RecNum&gt;441&lt;/RecNum&gt;&lt;DisplayText&gt;[168]&lt;/DisplayText&gt;&lt;record&gt;&lt;rec-number&gt;441&lt;/rec-number&gt;&lt;foreign-keys&gt;&lt;key app="EN" db-id="e20f0zxe22rs2nesxt35w0wifz0rpfe95s9a" timestamp="0"&gt;441&lt;/key&gt;&lt;/foreign-keys&gt;&lt;ref-type name="Journal Article"&gt;17&lt;/ref-type&gt;&lt;contributors&gt;&lt;authors&gt;&lt;author&gt;Nakatani, Fumihiko&lt;/author&gt;&lt;author&gt;Ferracin, Manuela&lt;/author&gt;&lt;author&gt;Manara, Maria Cristina&lt;/author&gt;&lt;author&gt;Ventura, Selena&lt;/author&gt;&lt;author&gt;del Monaco, Valentina&lt;/author&gt;&lt;author&gt;Ferrari, Stefano&lt;/author&gt;&lt;author&gt;Alberghini, Marco&lt;/author&gt;&lt;author&gt;Grilli, Andrea&lt;/author&gt;&lt;author&gt;Knuutila, Sakari&lt;/author&gt;&lt;author&gt;Schaefer, Karl-Ludwig&lt;/author&gt;&lt;author&gt;Mattia, Gianfranco&lt;/author&gt;&lt;author&gt;Negrini, Massimo&lt;/author&gt;&lt;author&gt;Picci, Piero&lt;/author&gt;&lt;author&gt;Serra, Massimo&lt;/author&gt;&lt;author&gt;Scotlandi, Katia&lt;/author&gt;&lt;/authors&gt;&lt;/contributors&gt;&lt;titles&gt;&lt;title&gt;miR-34a predicts survival of Ewing&amp;apos;s sarcoma patients and directly influences cell chemo-sensitivity and malignancy&lt;/title&gt;&lt;secondary-title&gt;The Journal of Pathology&lt;/secondary-title&gt;&lt;/titles&gt;&lt;pages&gt;796-805&lt;/pages&gt;&lt;volume&gt;226&lt;/volume&gt;&lt;number&gt;5&lt;/number&gt;&lt;section&gt;796&lt;/section&gt;&lt;dates&gt;&lt;year&gt;2012&lt;/year&gt;&lt;/dates&gt;&lt;isbn&gt;00223417&lt;/isbn&gt;&lt;accession-num&gt;21960059&lt;/accession-num&gt;&lt;urls&gt;&lt;/urls&gt;&lt;electronic-resource-num&gt;10.1002/path.3007&lt;/electronic-resource-num&gt;&lt;/record&gt;&lt;/Cite&gt;&lt;/EndNote&gt;</w:instrText>
            </w:r>
            <w:r w:rsidRPr="00C20B21">
              <w:rPr>
                <w:rFonts w:ascii="Times New Roman" w:hAnsi="Times New Roman" w:cs="Times New Roman"/>
                <w:color w:val="000000" w:themeColor="text1"/>
                <w:sz w:val="20"/>
                <w:szCs w:val="20"/>
              </w:rPr>
              <w:fldChar w:fldCharType="separate"/>
            </w:r>
            <w:r w:rsidR="00766625" w:rsidRPr="00C20B21">
              <w:rPr>
                <w:rFonts w:ascii="Times New Roman" w:hAnsi="Times New Roman" w:cs="Times New Roman"/>
                <w:noProof/>
                <w:color w:val="000000" w:themeColor="text1"/>
                <w:sz w:val="20"/>
                <w:szCs w:val="20"/>
              </w:rPr>
              <w:t>[16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92D22" w:rsidRPr="00C20B21" w:rsidRDefault="00766625" w:rsidP="00766625">
            <w:pPr>
              <w:tabs>
                <w:tab w:val="left" w:pos="837"/>
              </w:tabs>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WS</w:t>
            </w:r>
          </w:p>
        </w:tc>
        <w:tc>
          <w:tcPr>
            <w:tcW w:w="993"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66625" w:rsidRPr="00C20B21" w:rsidRDefault="00766625" w:rsidP="00766625">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a</w:t>
            </w:r>
          </w:p>
        </w:tc>
        <w:tc>
          <w:tcPr>
            <w:tcW w:w="1418"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vincristine</w:t>
            </w:r>
          </w:p>
        </w:tc>
        <w:tc>
          <w:tcPr>
            <w:tcW w:w="12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66625" w:rsidRPr="00C20B21" w:rsidRDefault="00766625" w:rsidP="00766625">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2/</w:t>
            </w:r>
          </w:p>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WS patients:49</w:t>
            </w:r>
          </w:p>
        </w:tc>
        <w:tc>
          <w:tcPr>
            <w:tcW w:w="1985" w:type="dxa"/>
            <w:tcBorders>
              <w:top w:val="nil"/>
              <w:left w:val="nil"/>
              <w:bottom w:val="nil"/>
              <w:right w:val="nil"/>
            </w:tcBorders>
            <w:shd w:val="clear" w:color="auto" w:fill="auto"/>
            <w:vAlign w:val="center"/>
          </w:tcPr>
          <w:p w:rsidR="00766625" w:rsidRPr="007632D5" w:rsidRDefault="00766625" w:rsidP="00766625">
            <w:pPr>
              <w:spacing w:line="276" w:lineRule="auto"/>
              <w:cnfStyle w:val="000000100000"/>
              <w:rPr>
                <w:rFonts w:ascii="Times New Roman" w:hAnsi="Times New Roman" w:cs="Times New Roman"/>
                <w:color w:val="000000" w:themeColor="text1"/>
                <w:sz w:val="20"/>
                <w:szCs w:val="20"/>
              </w:rPr>
            </w:pPr>
            <w:r w:rsidRPr="007632D5">
              <w:rPr>
                <w:rFonts w:ascii="Times New Roman" w:eastAsia="Times-Roman" w:hAnsi="Times New Roman" w:cs="Times New Roman"/>
                <w:color w:val="000000" w:themeColor="text1"/>
                <w:sz w:val="20"/>
                <w:szCs w:val="20"/>
              </w:rPr>
              <w:t>p53</w:t>
            </w:r>
          </w:p>
        </w:tc>
        <w:tc>
          <w:tcPr>
            <w:tcW w:w="29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estoration of miR-34a activity increase tumour sensitivity to current drugs.</w:t>
            </w:r>
          </w:p>
        </w:tc>
        <w:tc>
          <w:tcPr>
            <w:tcW w:w="851" w:type="dxa"/>
            <w:tcBorders>
              <w:top w:val="nil"/>
              <w:left w:val="nil"/>
              <w:bottom w:val="nil"/>
            </w:tcBorders>
            <w:shd w:val="clear" w:color="auto" w:fill="auto"/>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9</w:t>
            </w:r>
          </w:p>
        </w:tc>
      </w:tr>
      <w:tr w:rsidR="00766625" w:rsidRPr="00C20B21" w:rsidTr="00D417D5">
        <w:trPr>
          <w:jc w:val="center"/>
        </w:trPr>
        <w:tc>
          <w:tcPr>
            <w:cnfStyle w:val="001000000000"/>
            <w:tcW w:w="1276" w:type="dxa"/>
            <w:tcBorders>
              <w:top w:val="nil"/>
              <w:bottom w:val="nil"/>
              <w:right w:val="nil"/>
            </w:tcBorders>
            <w:shd w:val="clear" w:color="auto" w:fill="auto"/>
            <w:vAlign w:val="center"/>
          </w:tcPr>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Robin</w:t>
            </w:r>
          </w:p>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2</w:t>
            </w:r>
          </w:p>
          <w:p w:rsidR="00766625" w:rsidRPr="00C20B21" w:rsidRDefault="00E90653"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66625" w:rsidRPr="00C20B21">
              <w:rPr>
                <w:rFonts w:ascii="Times New Roman" w:hAnsi="Times New Roman" w:cs="Times New Roman"/>
                <w:color w:val="000000" w:themeColor="text1"/>
                <w:sz w:val="20"/>
                <w:szCs w:val="20"/>
              </w:rPr>
              <w:instrText xml:space="preserve"> ADDIN EN.CITE &lt;EndNote&gt;&lt;Cite&gt;&lt;Author&gt;Robin&lt;/Author&gt;&lt;Year&gt;2012&lt;/Year&gt;&lt;RecNum&gt;442&lt;/RecNum&gt;&lt;DisplayText&gt;[169]&lt;/DisplayText&gt;&lt;record&gt;&lt;rec-number&gt;442&lt;/rec-number&gt;&lt;foreign-keys&gt;&lt;key app="EN" db-id="e20f0zxe22rs2nesxt35w0wifz0rpfe95s9a" timestamp="0"&gt;442&lt;/key&gt;&lt;/foreign-keys&gt;&lt;ref-type name="Journal Article"&gt;17&lt;/ref-type&gt;&lt;contributors&gt;&lt;authors&gt;&lt;author&gt;Robin, Tyler P.&lt;/author&gt;&lt;author&gt;Smith, Anna&lt;/author&gt;&lt;author&gt;McKinsey, Erin&lt;/author&gt;&lt;author&gt;Reaves, Lisa&lt;/author&gt;&lt;author&gt;Jedlicka, Paul&lt;/author&gt;&lt;author&gt;Ford, Heide L.&lt;/author&gt;&lt;/authors&gt;&lt;/contributors&gt;&lt;titles&gt;&lt;title&gt;EWS/FLI1 Regulates EYA3 in Ewing Sarcoma via Modulation of miRNA-708, Resulting in Increased Cell Survival and Chemoresistance&lt;/title&gt;&lt;secondary-title&gt;Molecular Cancer Research&lt;/secondary-title&gt;&lt;/titles&gt;&lt;pages&gt;1098-1108&lt;/pages&gt;&lt;volume&gt;10&lt;/volume&gt;&lt;number&gt;8&lt;/number&gt;&lt;section&gt;1098&lt;/section&gt;&lt;dates&gt;&lt;year&gt;2012&lt;/year&gt;&lt;/dates&gt;&lt;isbn&gt;1541-7786&amp;#xD;1557-3125&lt;/isbn&gt;&lt;accession-num&gt;22723308&lt;/accession-num&gt;&lt;urls&gt;&lt;/urls&gt;&lt;electronic-resource-num&gt;10.1158/1541-7786.Mcr-12-0086&lt;/electronic-resource-num&gt;&lt;/record&gt;&lt;/Cite&gt;&lt;/EndNote&gt;</w:instrText>
            </w:r>
            <w:r w:rsidRPr="00C20B21">
              <w:rPr>
                <w:rFonts w:ascii="Times New Roman" w:hAnsi="Times New Roman" w:cs="Times New Roman"/>
                <w:color w:val="000000" w:themeColor="text1"/>
                <w:sz w:val="20"/>
                <w:szCs w:val="20"/>
              </w:rPr>
              <w:fldChar w:fldCharType="separate"/>
            </w:r>
            <w:r w:rsidR="00766625" w:rsidRPr="00C20B21">
              <w:rPr>
                <w:rFonts w:ascii="Times New Roman" w:hAnsi="Times New Roman" w:cs="Times New Roman"/>
                <w:noProof/>
                <w:color w:val="000000" w:themeColor="text1"/>
                <w:sz w:val="20"/>
                <w:szCs w:val="20"/>
              </w:rPr>
              <w:t>[16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92D22"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WS</w:t>
            </w:r>
          </w:p>
        </w:tc>
        <w:tc>
          <w:tcPr>
            <w:tcW w:w="993"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708</w:t>
            </w:r>
          </w:p>
        </w:tc>
        <w:tc>
          <w:tcPr>
            <w:tcW w:w="1418"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toposide</w:t>
            </w:r>
          </w:p>
        </w:tc>
        <w:tc>
          <w:tcPr>
            <w:tcW w:w="12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66625" w:rsidRPr="00C20B21" w:rsidRDefault="00766625" w:rsidP="00766625">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66625" w:rsidRPr="00C20B21" w:rsidRDefault="00766625" w:rsidP="00766625">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WS sample:23</w:t>
            </w:r>
          </w:p>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bone marrow:2</w:t>
            </w:r>
          </w:p>
        </w:tc>
        <w:tc>
          <w:tcPr>
            <w:tcW w:w="1985" w:type="dxa"/>
            <w:tcBorders>
              <w:top w:val="nil"/>
              <w:left w:val="nil"/>
              <w:bottom w:val="nil"/>
              <w:right w:val="nil"/>
            </w:tcBorders>
            <w:shd w:val="clear" w:color="auto" w:fill="auto"/>
            <w:vAlign w:val="center"/>
          </w:tcPr>
          <w:p w:rsidR="00766625" w:rsidRPr="007632D5" w:rsidRDefault="00766625" w:rsidP="00766625">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EYA3</w:t>
            </w:r>
          </w:p>
        </w:tc>
        <w:tc>
          <w:tcPr>
            <w:tcW w:w="29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wnregulation of miR-708 resulted in increased chemoresistance in EWS.</w:t>
            </w:r>
          </w:p>
        </w:tc>
        <w:tc>
          <w:tcPr>
            <w:tcW w:w="851" w:type="dxa"/>
            <w:tcBorders>
              <w:top w:val="nil"/>
              <w:left w:val="nil"/>
              <w:bottom w:val="nil"/>
            </w:tcBorders>
            <w:shd w:val="clear" w:color="auto" w:fill="auto"/>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766625"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Iida</w:t>
            </w:r>
          </w:p>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3</w:t>
            </w:r>
          </w:p>
          <w:p w:rsidR="00766625" w:rsidRPr="00C20B21" w:rsidRDefault="00E90653"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66625" w:rsidRPr="00C20B21">
              <w:rPr>
                <w:rFonts w:ascii="Times New Roman" w:hAnsi="Times New Roman" w:cs="Times New Roman"/>
                <w:color w:val="000000" w:themeColor="text1"/>
                <w:sz w:val="20"/>
                <w:szCs w:val="20"/>
              </w:rPr>
              <w:instrText xml:space="preserve"> ADDIN EN.CITE &lt;EndNote&gt;&lt;Cite&gt;&lt;Author&gt;Iida&lt;/Author&gt;&lt;Year&gt;2013&lt;/Year&gt;&lt;RecNum&gt;443&lt;/RecNum&gt;&lt;DisplayText&gt;[170]&lt;/DisplayText&gt;&lt;record&gt;&lt;rec-number&gt;443&lt;/rec-number&gt;&lt;foreign-keys&gt;&lt;key app="EN" db-id="e20f0zxe22rs2nesxt35w0wifz0rpfe95s9a" timestamp="0"&gt;443&lt;/key&gt;&lt;/foreign-keys&gt;&lt;ref-type name="Journal Article"&gt;17&lt;/ref-type&gt;&lt;contributors&gt;&lt;authors&gt;&lt;author&gt;Iida, Keiichiro&lt;/author&gt;&lt;author&gt;Fukushi, Jun-ichi&lt;/author&gt;&lt;author&gt;Matsumoto, Yoshihiro&lt;/author&gt;&lt;author&gt;Oda, Yoshinao&lt;/author&gt;&lt;author&gt;Takahashi, Yusuke&lt;/author&gt;&lt;author&gt;Fujiwara, Toshifumi&lt;/author&gt;&lt;author&gt;Fujiwara-Okada, Yuko&lt;/author&gt;&lt;author&gt;Hatano, Mihoko&lt;/author&gt;&lt;author&gt;Nabashima, Akira&lt;/author&gt;&lt;author&gt;Kamura, Satoshi&lt;/author&gt;&lt;author&gt;Iwamoto, Yukihide&lt;/author&gt;&lt;/authors&gt;&lt;/contributors&gt;&lt;titles&gt;&lt;title&gt;miR-125b develops chemoresistance in Ewing sarcoma/primitive neuroectodermal tumor&lt;/title&gt;&lt;secondary-title&gt;Cancer Cell International&lt;/secondary-title&gt;&lt;/titles&gt;&lt;volume&gt;13&lt;/volume&gt;&lt;number&gt;1&lt;/number&gt;&lt;dates&gt;&lt;year&gt;2013&lt;/year&gt;&lt;/dates&gt;&lt;isbn&gt;1475-2867&lt;/isbn&gt;&lt;accession-num&gt; 23497288&lt;/accession-num&gt;&lt;urls&gt;&lt;/urls&gt;&lt;electronic-resource-num&gt;10.1186/1475-2867-13-21&lt;/electronic-resource-num&gt;&lt;/record&gt;&lt;/Cite&gt;&lt;/EndNote&gt;</w:instrText>
            </w:r>
            <w:r w:rsidRPr="00C20B21">
              <w:rPr>
                <w:rFonts w:ascii="Times New Roman" w:hAnsi="Times New Roman" w:cs="Times New Roman"/>
                <w:color w:val="000000" w:themeColor="text1"/>
                <w:sz w:val="20"/>
                <w:szCs w:val="20"/>
              </w:rPr>
              <w:fldChar w:fldCharType="separate"/>
            </w:r>
            <w:r w:rsidR="00766625" w:rsidRPr="00C20B21">
              <w:rPr>
                <w:rFonts w:ascii="Times New Roman" w:hAnsi="Times New Roman" w:cs="Times New Roman"/>
                <w:noProof/>
                <w:color w:val="000000" w:themeColor="text1"/>
                <w:sz w:val="20"/>
                <w:szCs w:val="20"/>
              </w:rPr>
              <w:t>[17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92D22"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WS</w:t>
            </w:r>
          </w:p>
        </w:tc>
        <w:tc>
          <w:tcPr>
            <w:tcW w:w="993"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66625" w:rsidRPr="00C20B21" w:rsidRDefault="00766625" w:rsidP="00766625">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p>
        </w:tc>
        <w:tc>
          <w:tcPr>
            <w:tcW w:w="1842"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25b</w:t>
            </w:r>
          </w:p>
        </w:tc>
        <w:tc>
          <w:tcPr>
            <w:tcW w:w="1418"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toposide</w:t>
            </w:r>
          </w:p>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vincristine</w:t>
            </w:r>
          </w:p>
        </w:tc>
        <w:tc>
          <w:tcPr>
            <w:tcW w:w="12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66625" w:rsidRPr="00C20B21" w:rsidRDefault="00766625" w:rsidP="00766625">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66625" w:rsidRPr="00C20B21" w:rsidRDefault="00766625" w:rsidP="00766625">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WS tissue:5</w:t>
            </w:r>
          </w:p>
        </w:tc>
        <w:tc>
          <w:tcPr>
            <w:tcW w:w="1985" w:type="dxa"/>
            <w:tcBorders>
              <w:top w:val="nil"/>
              <w:left w:val="nil"/>
              <w:bottom w:val="nil"/>
              <w:right w:val="nil"/>
            </w:tcBorders>
            <w:shd w:val="clear" w:color="auto" w:fill="auto"/>
            <w:vAlign w:val="center"/>
          </w:tcPr>
          <w:p w:rsidR="00766625" w:rsidRPr="007632D5" w:rsidRDefault="00766625" w:rsidP="00766625">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53</w:t>
            </w:r>
          </w:p>
          <w:p w:rsidR="00766625" w:rsidRPr="007632D5" w:rsidRDefault="00766625" w:rsidP="00766625">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Bak</w:t>
            </w:r>
          </w:p>
        </w:tc>
        <w:tc>
          <w:tcPr>
            <w:tcW w:w="29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he overexpression of miR-125b in parental EWS cells resulted in enhanced drug resistance.</w:t>
            </w:r>
          </w:p>
        </w:tc>
        <w:tc>
          <w:tcPr>
            <w:tcW w:w="851" w:type="dxa"/>
            <w:tcBorders>
              <w:top w:val="nil"/>
              <w:left w:val="nil"/>
              <w:bottom w:val="nil"/>
            </w:tcBorders>
            <w:shd w:val="clear" w:color="auto" w:fill="auto"/>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382AB9" w:rsidRPr="00C20B21" w:rsidTr="00D417D5">
        <w:trPr>
          <w:trHeight w:val="466"/>
          <w:jc w:val="center"/>
        </w:trPr>
        <w:tc>
          <w:tcPr>
            <w:cnfStyle w:val="001000000000"/>
            <w:tcW w:w="16160" w:type="dxa"/>
            <w:gridSpan w:val="10"/>
            <w:tcBorders>
              <w:top w:val="nil"/>
              <w:bottom w:val="nil"/>
            </w:tcBorders>
            <w:shd w:val="clear" w:color="auto" w:fill="auto"/>
            <w:vAlign w:val="center"/>
          </w:tcPr>
          <w:p w:rsidR="00382AB9" w:rsidRPr="007632D5" w:rsidRDefault="00382AB9" w:rsidP="00766625">
            <w:pPr>
              <w:spacing w:line="276" w:lineRule="auto"/>
              <w:rPr>
                <w:rFonts w:ascii="Times New Roman" w:hAnsi="Times New Roman" w:cs="Times New Roman"/>
                <w:color w:val="000000" w:themeColor="text1"/>
                <w:sz w:val="20"/>
                <w:szCs w:val="20"/>
              </w:rPr>
            </w:pPr>
            <w:r w:rsidRPr="007632D5">
              <w:rPr>
                <w:rFonts w:ascii="Times New Roman" w:hAnsi="Times New Roman" w:cs="Times New Roman"/>
                <w:color w:val="231F20"/>
                <w:sz w:val="20"/>
                <w:szCs w:val="20"/>
              </w:rPr>
              <w:t>Chemotherapy</w:t>
            </w:r>
            <w:r w:rsidR="003942FF" w:rsidRPr="007632D5">
              <w:rPr>
                <w:rFonts w:ascii="Times New Roman" w:hAnsi="Times New Roman" w:cs="Times New Roman"/>
                <w:color w:val="231F20"/>
                <w:sz w:val="20"/>
                <w:szCs w:val="20"/>
              </w:rPr>
              <w:t xml:space="preserve"> (chondrosarcoma)</w:t>
            </w:r>
          </w:p>
        </w:tc>
      </w:tr>
      <w:tr w:rsidR="00766625"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u</w:t>
            </w:r>
          </w:p>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2014</w:t>
            </w:r>
          </w:p>
          <w:p w:rsidR="00766625" w:rsidRPr="00C20B21" w:rsidRDefault="00E90653"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aaHU8L0F1dGhvcj48WWVhcj4yMDE0PC9ZZWFyPjxSZWNO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</w:fldData>
              </w:fldChar>
            </w:r>
            <w:r w:rsidR="00766625"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aaHU8L0F1dGhvcj48WWVhcj4yMDE0PC9ZZWFyPjxSZWNO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</w:fldData>
              </w:fldChar>
            </w:r>
            <w:r w:rsidR="00766625"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66625" w:rsidRPr="00C20B21">
              <w:rPr>
                <w:rFonts w:ascii="Times New Roman" w:hAnsi="Times New Roman" w:cs="Times New Roman"/>
                <w:noProof/>
                <w:color w:val="000000" w:themeColor="text1"/>
                <w:sz w:val="20"/>
                <w:szCs w:val="20"/>
              </w:rPr>
              <w:t>[17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66625" w:rsidRPr="00C20B21" w:rsidRDefault="00A04904" w:rsidP="00766625">
            <w:pPr>
              <w:spacing w:line="276" w:lineRule="auto"/>
              <w:cnfStyle w:val="000000100000"/>
              <w:rPr>
                <w:rStyle w:val="A4"/>
                <w:rFonts w:ascii="Times New Roman" w:hAnsi="Times New Roman" w:cs="Times New Roman"/>
                <w:b w:val="0"/>
                <w:bCs w:val="0"/>
                <w:color w:val="000000" w:themeColor="text1"/>
                <w:sz w:val="20"/>
                <w:szCs w:val="20"/>
              </w:rPr>
            </w:pPr>
            <w:r w:rsidRPr="00C20B21">
              <w:rPr>
                <w:rStyle w:val="A4"/>
                <w:rFonts w:ascii="Times New Roman" w:hAnsi="Times New Roman" w:cs="Times New Roman"/>
                <w:b w:val="0"/>
                <w:bCs w:val="0"/>
                <w:color w:val="000000" w:themeColor="text1"/>
                <w:sz w:val="20"/>
                <w:szCs w:val="20"/>
              </w:rPr>
              <w:lastRenderedPageBreak/>
              <w:t>c</w:t>
            </w:r>
            <w:r w:rsidR="00766625" w:rsidRPr="00C20B21">
              <w:rPr>
                <w:rStyle w:val="A4"/>
                <w:rFonts w:ascii="Times New Roman" w:hAnsi="Times New Roman" w:cs="Times New Roman"/>
                <w:b w:val="0"/>
                <w:bCs w:val="0"/>
                <w:color w:val="000000" w:themeColor="text1"/>
                <w:sz w:val="20"/>
                <w:szCs w:val="20"/>
              </w:rPr>
              <w:t>hondrosarcoma</w:t>
            </w:r>
          </w:p>
          <w:p w:rsidR="00A04904" w:rsidRPr="00C20B21" w:rsidRDefault="00A04904"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N/A)</w:t>
            </w:r>
          </w:p>
        </w:tc>
        <w:tc>
          <w:tcPr>
            <w:tcW w:w="993"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lastRenderedPageBreak/>
              <w:t>in vitro</w:t>
            </w:r>
          </w:p>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lastRenderedPageBreak/>
              <w:t xml:space="preserve">humans </w:t>
            </w:r>
          </w:p>
        </w:tc>
        <w:tc>
          <w:tcPr>
            <w:tcW w:w="1842"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miR-100</w:t>
            </w:r>
          </w:p>
        </w:tc>
        <w:tc>
          <w:tcPr>
            <w:tcW w:w="1418"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chondrosarcoma tissues:6</w:t>
            </w:r>
          </w:p>
        </w:tc>
        <w:tc>
          <w:tcPr>
            <w:tcW w:w="1985" w:type="dxa"/>
            <w:tcBorders>
              <w:top w:val="nil"/>
              <w:left w:val="nil"/>
              <w:bottom w:val="nil"/>
              <w:right w:val="nil"/>
            </w:tcBorders>
            <w:shd w:val="clear" w:color="auto" w:fill="auto"/>
            <w:vAlign w:val="center"/>
          </w:tcPr>
          <w:p w:rsidR="00766625" w:rsidRPr="007632D5" w:rsidRDefault="00766625" w:rsidP="00766625">
            <w:pPr>
              <w:spacing w:line="276" w:lineRule="auto"/>
              <w:cnfStyle w:val="000000100000"/>
              <w:rPr>
                <w:rFonts w:ascii="Times New Roman" w:hAnsi="Times New Roman" w:cs="Times New Roman"/>
                <w:color w:val="000000" w:themeColor="text1"/>
                <w:sz w:val="20"/>
                <w:szCs w:val="20"/>
              </w:rPr>
            </w:pPr>
            <w:r w:rsidRPr="007632D5">
              <w:rPr>
                <w:rStyle w:val="A4"/>
                <w:rFonts w:ascii="Times New Roman" w:hAnsi="Times New Roman" w:cs="Times New Roman"/>
                <w:b w:val="0"/>
                <w:bCs w:val="0"/>
                <w:color w:val="000000" w:themeColor="text1"/>
                <w:sz w:val="20"/>
                <w:szCs w:val="20"/>
              </w:rPr>
              <w:lastRenderedPageBreak/>
              <w:t>mTOR</w:t>
            </w:r>
          </w:p>
        </w:tc>
        <w:tc>
          <w:tcPr>
            <w:tcW w:w="29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Style w:val="A20"/>
                <w:rFonts w:ascii="Times New Roman" w:hAnsi="Times New Roman" w:cs="Times New Roman"/>
                <w:color w:val="000000" w:themeColor="text1"/>
                <w:sz w:val="20"/>
                <w:szCs w:val="20"/>
              </w:rPr>
              <w:t xml:space="preserve">Overexpression of miR-100 in </w:t>
            </w:r>
            <w:r w:rsidRPr="00C20B21">
              <w:rPr>
                <w:rStyle w:val="A20"/>
                <w:rFonts w:ascii="Times New Roman" w:hAnsi="Times New Roman" w:cs="Times New Roman"/>
                <w:color w:val="000000" w:themeColor="text1"/>
                <w:sz w:val="20"/>
                <w:szCs w:val="20"/>
              </w:rPr>
              <w:lastRenderedPageBreak/>
              <w:t>chondrosarcoma enhances the sensitivity to cisplatin.</w:t>
            </w:r>
          </w:p>
        </w:tc>
        <w:tc>
          <w:tcPr>
            <w:tcW w:w="851" w:type="dxa"/>
            <w:tcBorders>
              <w:top w:val="nil"/>
              <w:left w:val="nil"/>
              <w:bottom w:val="nil"/>
            </w:tcBorders>
            <w:shd w:val="clear" w:color="auto" w:fill="auto"/>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lastRenderedPageBreak/>
              <w:t>3</w:t>
            </w:r>
          </w:p>
        </w:tc>
      </w:tr>
      <w:tr w:rsidR="00766625" w:rsidRPr="00C20B21" w:rsidTr="00D417D5">
        <w:trPr>
          <w:jc w:val="center"/>
        </w:trPr>
        <w:tc>
          <w:tcPr>
            <w:cnfStyle w:val="001000000000"/>
            <w:tcW w:w="1276" w:type="dxa"/>
            <w:tcBorders>
              <w:top w:val="nil"/>
              <w:bottom w:val="nil"/>
              <w:right w:val="nil"/>
            </w:tcBorders>
            <w:shd w:val="clear" w:color="auto" w:fill="auto"/>
            <w:vAlign w:val="center"/>
          </w:tcPr>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Huang</w:t>
            </w:r>
          </w:p>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766625" w:rsidRPr="00C20B21" w:rsidRDefault="00E90653"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66625" w:rsidRPr="00C20B21">
              <w:rPr>
                <w:rFonts w:ascii="Times New Roman" w:hAnsi="Times New Roman" w:cs="Times New Roman"/>
                <w:color w:val="000000" w:themeColor="text1"/>
                <w:sz w:val="20"/>
                <w:szCs w:val="20"/>
              </w:rPr>
              <w:instrText xml:space="preserve"> ADDIN EN.CITE &lt;EndNote&gt;&lt;Cite&gt;&lt;Author&gt;Huang&lt;/Author&gt;&lt;Year&gt;2017&lt;/Year&gt;&lt;RecNum&gt;445&lt;/RecNum&gt;&lt;DisplayText&gt;[172]&lt;/DisplayText&gt;&lt;record&gt;&lt;rec-number&gt;445&lt;/rec-number&gt;&lt;foreign-keys&gt;&lt;key app="EN" db-id="e20f0zxe22rs2nesxt35w0wifz0rpfe95s9a" timestamp="0"&gt;445&lt;/key&gt;&lt;/foreign-keys&gt;&lt;ref-type name="Journal Article"&gt;17&lt;/ref-type&gt;&lt;contributors&gt;&lt;authors&gt;&lt;author&gt;Huang, K.&lt;/author&gt;&lt;author&gt;Chen, J.&lt;/author&gt;&lt;author&gt;Yang, M. S.&lt;/author&gt;&lt;author&gt;Tang, Y. J.&lt;/author&gt;&lt;author&gt;Pan, F.&lt;/author&gt;&lt;/authors&gt;&lt;/contributors&gt;&lt;titles&gt;&lt;title&gt;Inhibition of Src by microRNA-23b increases the cisplatin sensitivity of chondrosarcoma cells&lt;/title&gt;&lt;secondary-title&gt;Cancer Biomark&lt;/secondary-title&gt;&lt;/titles&gt;&lt;pages&gt;231-239&lt;/pages&gt;&lt;volume&gt;18&lt;/volume&gt;&lt;number&gt;3&lt;/number&gt;&lt;edition&gt;2017/01/14&lt;/edition&gt;&lt;keywords&gt;&lt;keyword&gt;3&amp;apos; Untranslated Regions&lt;/keyword&gt;&lt;keyword&gt;Binding Sites&lt;/keyword&gt;&lt;keyword&gt;Bone Neoplasms/*genetics/metabolism&lt;/keyword&gt;&lt;keyword&gt;Cell Line, Tumor&lt;/keyword&gt;&lt;keyword&gt;Chondrosarcoma/*genetics/metabolism&lt;/keyword&gt;&lt;keyword&gt;Cisplatin/*pharmacology&lt;/keyword&gt;&lt;keyword&gt;Drug Resistance, Neoplasm/*genetics&lt;/keyword&gt;&lt;keyword&gt;Gene Expression Regulation, Neoplastic&lt;/keyword&gt;&lt;keyword&gt;Genes, Tumor Suppressor&lt;/keyword&gt;&lt;keyword&gt;*Genes, src&lt;/keyword&gt;&lt;keyword&gt;Humans&lt;/keyword&gt;&lt;keyword&gt;MicroRNAs/*genetics&lt;/keyword&gt;&lt;keyword&gt;Proto-Oncogene Proteins c-akt/metabolism&lt;/keyword&gt;&lt;keyword&gt;*RNA Interference&lt;/keyword&gt;&lt;keyword&gt;Signal Transduction/drug effects&lt;/keyword&gt;&lt;keyword&gt;Src-Akt pathway&lt;/keyword&gt;&lt;keyword&gt;cancer therapeutics&lt;/keyword&gt;&lt;keyword&gt;chondrosarcoma cells&lt;/keyword&gt;&lt;keyword&gt;microRNA-23b&lt;/keyword&gt;&lt;/keywords&gt;&lt;dates&gt;&lt;year&gt;2017&lt;/year&gt;&lt;/dates&gt;&lt;isbn&gt;1875-8592 (Electronic)&amp;#xD;1574-0153 (Linking)&lt;/isbn&gt;&lt;accession-num&gt;28085008&lt;/accession-num&gt;&lt;urls&gt;&lt;related-urls&gt;&lt;url&gt;https://www.ncbi.nlm.nih.gov/pubmed/28085008&lt;/url&gt;&lt;/related-urls&gt;&lt;/urls&gt;&lt;electronic-resource-num&gt;10.3233/CBM-160102&lt;/electronic-resource-num&gt;&lt;/record&gt;&lt;/Cite&gt;&lt;/EndNote&gt;</w:instrText>
            </w:r>
            <w:r w:rsidRPr="00C20B21">
              <w:rPr>
                <w:rFonts w:ascii="Times New Roman" w:hAnsi="Times New Roman" w:cs="Times New Roman"/>
                <w:color w:val="000000" w:themeColor="text1"/>
                <w:sz w:val="20"/>
                <w:szCs w:val="20"/>
              </w:rPr>
              <w:fldChar w:fldCharType="separate"/>
            </w:r>
            <w:r w:rsidR="00766625" w:rsidRPr="00C20B21">
              <w:rPr>
                <w:rFonts w:ascii="Times New Roman" w:hAnsi="Times New Roman" w:cs="Times New Roman"/>
                <w:noProof/>
                <w:color w:val="000000" w:themeColor="text1"/>
                <w:sz w:val="20"/>
                <w:szCs w:val="20"/>
              </w:rPr>
              <w:t>[17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66625" w:rsidRPr="00C20B21" w:rsidRDefault="00382AB9"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w:t>
            </w:r>
            <w:r w:rsidR="00766625" w:rsidRPr="00C20B21">
              <w:rPr>
                <w:rFonts w:ascii="Times New Roman" w:hAnsi="Times New Roman" w:cs="Times New Roman"/>
                <w:color w:val="000000" w:themeColor="text1"/>
                <w:sz w:val="20"/>
                <w:szCs w:val="20"/>
              </w:rPr>
              <w:t>hondrosarcoma</w:t>
            </w:r>
          </w:p>
          <w:p w:rsidR="00A04904" w:rsidRPr="00C20B21" w:rsidRDefault="00A04904" w:rsidP="00766625">
            <w:pPr>
              <w:spacing w:line="276" w:lineRule="auto"/>
              <w:cnfStyle w:val="000000000000"/>
              <w:rPr>
                <w:rStyle w:val="A4"/>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66625" w:rsidRPr="00C20B21" w:rsidRDefault="00766625" w:rsidP="00766625">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3b</w:t>
            </w:r>
          </w:p>
        </w:tc>
        <w:tc>
          <w:tcPr>
            <w:tcW w:w="1418"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66625" w:rsidRPr="00C20B21" w:rsidRDefault="00766625" w:rsidP="00766625">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66625" w:rsidRPr="00C20B21" w:rsidRDefault="00766625" w:rsidP="00766625">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sample:20</w:t>
            </w:r>
          </w:p>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ntumor sample:10</w:t>
            </w:r>
          </w:p>
        </w:tc>
        <w:tc>
          <w:tcPr>
            <w:tcW w:w="1985" w:type="dxa"/>
            <w:tcBorders>
              <w:top w:val="nil"/>
              <w:left w:val="nil"/>
              <w:bottom w:val="nil"/>
              <w:right w:val="nil"/>
            </w:tcBorders>
            <w:shd w:val="clear" w:color="auto" w:fill="auto"/>
            <w:vAlign w:val="center"/>
          </w:tcPr>
          <w:p w:rsidR="00766625" w:rsidRPr="007632D5" w:rsidRDefault="00766625" w:rsidP="00766625">
            <w:pPr>
              <w:spacing w:line="276" w:lineRule="auto"/>
              <w:cnfStyle w:val="000000000000"/>
              <w:rPr>
                <w:rStyle w:val="A4"/>
                <w:rFonts w:ascii="Times New Roman" w:hAnsi="Times New Roman" w:cs="Times New Roman"/>
                <w:b w:val="0"/>
                <w:bCs w:val="0"/>
                <w:color w:val="000000" w:themeColor="text1"/>
                <w:sz w:val="20"/>
                <w:szCs w:val="20"/>
              </w:rPr>
            </w:pPr>
            <w:r w:rsidRPr="007632D5">
              <w:rPr>
                <w:rFonts w:ascii="Times New Roman" w:hAnsi="Times New Roman" w:cs="Times New Roman"/>
                <w:color w:val="000000" w:themeColor="text1"/>
                <w:sz w:val="20"/>
                <w:szCs w:val="20"/>
              </w:rPr>
              <w:t>Src-A</w:t>
            </w:r>
            <w:r w:rsidR="000019C8" w:rsidRPr="007632D5">
              <w:rPr>
                <w:rFonts w:ascii="Times New Roman" w:hAnsi="Times New Roman" w:cs="Times New Roman"/>
                <w:color w:val="000000" w:themeColor="text1"/>
                <w:sz w:val="20"/>
                <w:szCs w:val="20"/>
              </w:rPr>
              <w:t>KT</w:t>
            </w:r>
          </w:p>
        </w:tc>
        <w:tc>
          <w:tcPr>
            <w:tcW w:w="29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Style w:val="A20"/>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3b increases the cisplatin sensitivity of chondrosarcoma cells</w:t>
            </w:r>
          </w:p>
        </w:tc>
        <w:tc>
          <w:tcPr>
            <w:tcW w:w="851" w:type="dxa"/>
            <w:tcBorders>
              <w:top w:val="nil"/>
              <w:left w:val="nil"/>
              <w:bottom w:val="nil"/>
            </w:tcBorders>
            <w:shd w:val="clear" w:color="auto" w:fill="auto"/>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766625"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Tang</w:t>
            </w:r>
          </w:p>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766625" w:rsidRPr="00C20B21" w:rsidRDefault="00E90653"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UYW5nPC9BdXRob3I+PFllYXI+MjAxNjwvWWVhcj48UmVj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</w:fldData>
              </w:fldChar>
            </w:r>
            <w:r w:rsidR="00766625"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UYW5nPC9BdXRob3I+PFllYXI+MjAxNjwvWWVhcj48UmVj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</w:fldData>
              </w:fldChar>
            </w:r>
            <w:r w:rsidR="00766625"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66625" w:rsidRPr="00C20B21">
              <w:rPr>
                <w:rFonts w:ascii="Times New Roman" w:hAnsi="Times New Roman" w:cs="Times New Roman"/>
                <w:noProof/>
                <w:color w:val="000000" w:themeColor="text1"/>
                <w:sz w:val="20"/>
                <w:szCs w:val="20"/>
              </w:rPr>
              <w:t>[17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66625" w:rsidRPr="00C20B21" w:rsidRDefault="00A66B27"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w:t>
            </w:r>
            <w:r w:rsidR="00766625" w:rsidRPr="00C20B21">
              <w:rPr>
                <w:rFonts w:ascii="Times New Roman" w:hAnsi="Times New Roman" w:cs="Times New Roman"/>
                <w:color w:val="000000" w:themeColor="text1"/>
                <w:sz w:val="20"/>
                <w:szCs w:val="20"/>
              </w:rPr>
              <w:t>hondrosarcoma</w:t>
            </w:r>
          </w:p>
          <w:p w:rsidR="00A04904" w:rsidRPr="00C20B21" w:rsidRDefault="00A04904"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66625" w:rsidRPr="00C20B21" w:rsidRDefault="00766625" w:rsidP="00766625">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25b</w:t>
            </w:r>
          </w:p>
        </w:tc>
        <w:tc>
          <w:tcPr>
            <w:tcW w:w="1418"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66625" w:rsidRPr="00C20B21" w:rsidRDefault="00766625" w:rsidP="00766625">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66625" w:rsidRPr="00C20B21" w:rsidRDefault="00766625" w:rsidP="00766625">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20</w:t>
            </w:r>
          </w:p>
          <w:p w:rsidR="00766625" w:rsidRPr="00C20B21" w:rsidRDefault="00766625" w:rsidP="00766625">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20</w:t>
            </w:r>
          </w:p>
        </w:tc>
        <w:tc>
          <w:tcPr>
            <w:tcW w:w="1985" w:type="dxa"/>
            <w:tcBorders>
              <w:top w:val="nil"/>
              <w:left w:val="nil"/>
              <w:bottom w:val="nil"/>
              <w:right w:val="nil"/>
            </w:tcBorders>
            <w:shd w:val="clear" w:color="auto" w:fill="auto"/>
            <w:vAlign w:val="center"/>
          </w:tcPr>
          <w:p w:rsidR="00766625" w:rsidRPr="007632D5" w:rsidRDefault="00766625" w:rsidP="00766625">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ErbB2</w:t>
            </w:r>
          </w:p>
        </w:tc>
        <w:tc>
          <w:tcPr>
            <w:tcW w:w="29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25b acts as a tumor suppressor in chondrosarcoma cells by the sensitization to doxorubicin.</w:t>
            </w:r>
          </w:p>
        </w:tc>
        <w:tc>
          <w:tcPr>
            <w:tcW w:w="851" w:type="dxa"/>
            <w:tcBorders>
              <w:top w:val="nil"/>
              <w:left w:val="nil"/>
              <w:bottom w:val="nil"/>
            </w:tcBorders>
            <w:shd w:val="clear" w:color="auto" w:fill="auto"/>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A66B27" w:rsidRPr="00C20B21" w:rsidTr="00D417D5">
        <w:trPr>
          <w:jc w:val="center"/>
        </w:trPr>
        <w:tc>
          <w:tcPr>
            <w:cnfStyle w:val="001000000000"/>
            <w:tcW w:w="16160" w:type="dxa"/>
            <w:gridSpan w:val="10"/>
            <w:tcBorders>
              <w:top w:val="nil"/>
              <w:bottom w:val="nil"/>
            </w:tcBorders>
            <w:shd w:val="clear" w:color="auto" w:fill="auto"/>
            <w:vAlign w:val="center"/>
          </w:tcPr>
          <w:p w:rsidR="00A66B27" w:rsidRPr="007632D5" w:rsidRDefault="003942FF" w:rsidP="00766625">
            <w:pPr>
              <w:spacing w:line="276" w:lineRule="auto"/>
              <w:rPr>
                <w:rFonts w:ascii="Times New Roman" w:hAnsi="Times New Roman" w:cs="Times New Roman"/>
                <w:color w:val="231F20"/>
                <w:sz w:val="20"/>
                <w:szCs w:val="20"/>
              </w:rPr>
            </w:pPr>
            <w:r w:rsidRPr="007632D5">
              <w:rPr>
                <w:rFonts w:ascii="Times New Roman" w:hAnsi="Times New Roman" w:cs="Times New Roman"/>
                <w:color w:val="231F20"/>
                <w:sz w:val="20"/>
                <w:szCs w:val="20"/>
              </w:rPr>
              <w:t>Chemotherapy (RMS, synovial sarcoma, GIST, ULMS, fibrosarcoma</w:t>
            </w:r>
            <w:r w:rsidR="00032212" w:rsidRPr="007632D5">
              <w:rPr>
                <w:rFonts w:ascii="Times New Roman" w:hAnsi="Times New Roman" w:cs="Times New Roman"/>
                <w:color w:val="231F20"/>
                <w:sz w:val="20"/>
                <w:szCs w:val="20"/>
              </w:rPr>
              <w:t xml:space="preserve"> and</w:t>
            </w:r>
            <w:r w:rsidRPr="007632D5">
              <w:rPr>
                <w:rFonts w:ascii="Times New Roman" w:hAnsi="Times New Roman" w:cs="Times New Roman"/>
                <w:color w:val="231F20"/>
                <w:sz w:val="20"/>
                <w:szCs w:val="20"/>
              </w:rPr>
              <w:t xml:space="preserve"> malignant fibrous histiocytoma)</w:t>
            </w:r>
          </w:p>
        </w:tc>
      </w:tr>
      <w:tr w:rsidR="00766625"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66625" w:rsidRPr="00C20B21" w:rsidRDefault="00766625" w:rsidP="00766625">
            <w:pPr>
              <w:pStyle w:val="Default"/>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Bharathy</w:t>
            </w:r>
          </w:p>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766625" w:rsidRPr="00C20B21" w:rsidRDefault="00E90653"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CaGFyYXRoeTwvQXV0aG9yPjxZZWFyPjIwMTg8L1llYXI+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</w:fldData>
              </w:fldChar>
            </w:r>
            <w:r w:rsidR="00766625"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CaGFyYXRoeTwvQXV0aG9yPjxZZWFyPjIwMTg8L1llYXI+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</w:fldData>
              </w:fldChar>
            </w:r>
            <w:r w:rsidR="00766625"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66625" w:rsidRPr="00C20B21">
              <w:rPr>
                <w:rFonts w:ascii="Times New Roman" w:hAnsi="Times New Roman" w:cs="Times New Roman"/>
                <w:noProof/>
                <w:color w:val="000000" w:themeColor="text1"/>
                <w:sz w:val="20"/>
                <w:szCs w:val="20"/>
              </w:rPr>
              <w:t>[17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bookmarkStart w:id="23" w:name="_Hlk98776927"/>
            <w:r w:rsidRPr="00C20B21">
              <w:rPr>
                <w:rFonts w:ascii="Times New Roman" w:hAnsi="Times New Roman" w:cs="Times New Roman"/>
                <w:color w:val="000000" w:themeColor="text1"/>
                <w:sz w:val="20"/>
                <w:szCs w:val="20"/>
              </w:rPr>
              <w:t>RMS</w:t>
            </w:r>
            <w:bookmarkEnd w:id="23"/>
          </w:p>
        </w:tc>
        <w:tc>
          <w:tcPr>
            <w:tcW w:w="993"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7a</w:t>
            </w:r>
          </w:p>
        </w:tc>
        <w:tc>
          <w:tcPr>
            <w:tcW w:w="1418"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vincristine</w:t>
            </w:r>
          </w:p>
        </w:tc>
        <w:tc>
          <w:tcPr>
            <w:tcW w:w="12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66625" w:rsidRPr="007632D5" w:rsidRDefault="00766625" w:rsidP="00766625">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AX3:FOXO1 fusion oncogene</w:t>
            </w:r>
          </w:p>
        </w:tc>
        <w:tc>
          <w:tcPr>
            <w:tcW w:w="29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Re-expression of miR-27a led to PAX3:FOXO1 mRNA destabilization and chemotherapy sensitization in RMS cells in culture and in vivo.</w:t>
            </w:r>
          </w:p>
        </w:tc>
        <w:tc>
          <w:tcPr>
            <w:tcW w:w="851" w:type="dxa"/>
            <w:tcBorders>
              <w:top w:val="nil"/>
              <w:left w:val="nil"/>
              <w:bottom w:val="nil"/>
            </w:tcBorders>
            <w:shd w:val="clear" w:color="auto" w:fill="auto"/>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766625" w:rsidRPr="00C20B21" w:rsidTr="00D417D5">
        <w:trPr>
          <w:jc w:val="center"/>
        </w:trPr>
        <w:tc>
          <w:tcPr>
            <w:cnfStyle w:val="001000000000"/>
            <w:tcW w:w="1276" w:type="dxa"/>
            <w:tcBorders>
              <w:top w:val="nil"/>
              <w:bottom w:val="nil"/>
              <w:right w:val="nil"/>
            </w:tcBorders>
            <w:shd w:val="clear" w:color="auto" w:fill="auto"/>
            <w:vAlign w:val="center"/>
          </w:tcPr>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Minami</w:t>
            </w:r>
          </w:p>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4</w:t>
            </w:r>
          </w:p>
          <w:p w:rsidR="00766625" w:rsidRPr="00C20B21" w:rsidRDefault="00E90653"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66625" w:rsidRPr="00C20B21">
              <w:rPr>
                <w:rFonts w:ascii="Times New Roman" w:hAnsi="Times New Roman" w:cs="Times New Roman"/>
                <w:color w:val="000000" w:themeColor="text1"/>
                <w:sz w:val="20"/>
                <w:szCs w:val="20"/>
              </w:rPr>
              <w:instrText xml:space="preserve"> ADDIN EN.CITE &lt;EndNote&gt;&lt;Cite&gt;&lt;Author&gt;Minami&lt;/Author&gt;&lt;Year&gt;2014&lt;/Year&gt;&lt;RecNum&gt;815&lt;/RecNum&gt;&lt;DisplayText&gt;[175]&lt;/DisplayText&gt;&lt;record&gt;&lt;rec-number&gt;815&lt;/rec-number&gt;&lt;foreign-keys&gt;&lt;key app="EN" db-id="x92e2adr8rvpf4edsavx00s5zsd0r2p0zxer" timestamp="1638810357"&gt;815&lt;/key&gt;&lt;key app="ENWeb" db-id=""&gt;0&lt;/key&gt;&lt;/foreign-keys&gt;&lt;ref-type name="Journal Article"&gt;17&lt;/ref-type&gt;&lt;contributors&gt;&lt;authors&gt;&lt;author&gt;Minami, Yusuke&lt;/author&gt;&lt;author&gt;Kohsaka, Shinji&lt;/author&gt;&lt;author&gt;Tsuda, Masumi&lt;/author&gt;&lt;author&gt;Yachi, Kazuhiro&lt;/author&gt;&lt;author&gt;Hatori, Nobuaki&lt;/author&gt;&lt;author&gt;Tanino, Mishie&lt;/author&gt;&lt;author&gt;Kimura, Taichi&lt;/author&gt;&lt;author&gt;Nishihara, Hiroshi&lt;/author&gt;&lt;author&gt;Minami, Akio&lt;/author&gt;&lt;author&gt;Iwasaki, Norimasa&lt;/author&gt;&lt;author&gt;Tanaka, Shinya&lt;/author&gt;&lt;/authors&gt;&lt;/contributors&gt;&lt;titles&gt;&lt;title&gt;SS&amp;#xD; 18‐&amp;#xD; SSX&amp;#xD; ‐regulated miR‐17 promotes tumor growth of synovial sarcoma by inhibiting p21&amp;#xD; WAF&amp;#xD; 1/&amp;#xD; CIP&amp;#xD; 1&lt;/title&gt;&lt;secondary-title&gt;Cancer Science&lt;/secondary-title&gt;&lt;/titles&gt;&lt;periodical&gt;&lt;full-title&gt;Cancer science&lt;/full-title&gt;&lt;/periodical&gt;&lt;pages&gt;1152-1159&lt;/pages&gt;&lt;volume&gt;105&lt;/volume&gt;&lt;number&gt;9&lt;/number&gt;&lt;section&gt;1152&lt;/section&gt;&lt;dates&gt;&lt;year&gt;2014&lt;/year&gt;&lt;/dates&gt;&lt;isbn&gt;1347-9032&amp;#xD;1349-7006&lt;/isbn&gt;&lt;urls&gt;&lt;/urls&gt;&lt;electronic-resource-num&gt;10.1111/cas.12479&lt;/electronic-resource-num&gt;&lt;/record&gt;&lt;/Cite&gt;&lt;/EndNote&gt;</w:instrText>
            </w:r>
            <w:r w:rsidRPr="00C20B21">
              <w:rPr>
                <w:rFonts w:ascii="Times New Roman" w:hAnsi="Times New Roman" w:cs="Times New Roman"/>
                <w:color w:val="000000" w:themeColor="text1"/>
                <w:sz w:val="20"/>
                <w:szCs w:val="20"/>
              </w:rPr>
              <w:fldChar w:fldCharType="separate"/>
            </w:r>
            <w:r w:rsidR="00766625" w:rsidRPr="00C20B21">
              <w:rPr>
                <w:rFonts w:ascii="Times New Roman" w:hAnsi="Times New Roman" w:cs="Times New Roman"/>
                <w:noProof/>
                <w:color w:val="000000" w:themeColor="text1"/>
                <w:sz w:val="20"/>
                <w:szCs w:val="20"/>
              </w:rPr>
              <w:t>[17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ynovial sarcoma</w:t>
            </w:r>
          </w:p>
          <w:p w:rsidR="00A04904" w:rsidRPr="00C20B21" w:rsidRDefault="00A04904"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66625" w:rsidRPr="00C20B21" w:rsidRDefault="00766625" w:rsidP="00766625">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7</w:t>
            </w:r>
          </w:p>
        </w:tc>
        <w:tc>
          <w:tcPr>
            <w:tcW w:w="1418"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PCR</w:t>
            </w:r>
          </w:p>
        </w:tc>
        <w:tc>
          <w:tcPr>
            <w:tcW w:w="1984"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7</w:t>
            </w:r>
          </w:p>
        </w:tc>
        <w:tc>
          <w:tcPr>
            <w:tcW w:w="1985" w:type="dxa"/>
            <w:tcBorders>
              <w:top w:val="nil"/>
              <w:left w:val="nil"/>
              <w:bottom w:val="nil"/>
              <w:right w:val="nil"/>
            </w:tcBorders>
            <w:shd w:val="clear" w:color="auto" w:fill="auto"/>
            <w:vAlign w:val="center"/>
          </w:tcPr>
          <w:p w:rsidR="00766625" w:rsidRPr="007632D5" w:rsidRDefault="00766625" w:rsidP="00766625">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21WAF1⁄CIP1</w:t>
            </w:r>
          </w:p>
        </w:tc>
        <w:tc>
          <w:tcPr>
            <w:tcW w:w="2976" w:type="dxa"/>
            <w:tcBorders>
              <w:top w:val="nil"/>
              <w:left w:val="nil"/>
              <w:bottom w:val="nil"/>
              <w:right w:val="nil"/>
            </w:tcBorders>
            <w:shd w:val="clear" w:color="auto" w:fill="auto"/>
            <w:vAlign w:val="center"/>
          </w:tcPr>
          <w:p w:rsidR="00766625" w:rsidRPr="00C20B21" w:rsidRDefault="00766625" w:rsidP="00766625">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7 induces drug resistance in synovial sarcoma cells.</w:t>
            </w:r>
          </w:p>
        </w:tc>
        <w:tc>
          <w:tcPr>
            <w:tcW w:w="851" w:type="dxa"/>
            <w:tcBorders>
              <w:top w:val="nil"/>
              <w:left w:val="nil"/>
              <w:bottom w:val="nil"/>
            </w:tcBorders>
            <w:shd w:val="clear" w:color="auto" w:fill="auto"/>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766625"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Xu</w:t>
            </w:r>
          </w:p>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766625" w:rsidRPr="00C20B21" w:rsidRDefault="00E90653"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YdTwvQXV0aG9yPjxZZWFyPjIwMTg8L1llYXI+PFJlY051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</w:fldData>
              </w:fldChar>
            </w:r>
            <w:r w:rsidR="00766625"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YdTwvQXV0aG9yPjxZZWFyPjIwMTg8L1llYXI+PFJlY051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</w:fldData>
              </w:fldChar>
            </w:r>
            <w:r w:rsidR="00766625"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66625" w:rsidRPr="00C20B21">
              <w:rPr>
                <w:rFonts w:ascii="Times New Roman" w:hAnsi="Times New Roman" w:cs="Times New Roman"/>
                <w:noProof/>
                <w:color w:val="000000" w:themeColor="text1"/>
                <w:sz w:val="20"/>
                <w:szCs w:val="20"/>
              </w:rPr>
              <w:t>[17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bookmarkStart w:id="24" w:name="_Hlk98776962"/>
            <w:r w:rsidRPr="00C20B21">
              <w:rPr>
                <w:rFonts w:ascii="Times New Roman" w:hAnsi="Times New Roman" w:cs="Times New Roman"/>
                <w:color w:val="000000" w:themeColor="text1"/>
                <w:sz w:val="20"/>
                <w:szCs w:val="20"/>
              </w:rPr>
              <w:t>GIST</w:t>
            </w:r>
            <w:bookmarkEnd w:id="24"/>
          </w:p>
        </w:tc>
        <w:tc>
          <w:tcPr>
            <w:tcW w:w="993"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2-3p</w:t>
            </w:r>
          </w:p>
        </w:tc>
        <w:tc>
          <w:tcPr>
            <w:tcW w:w="1418"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66625" w:rsidRPr="007632D5" w:rsidRDefault="00766625" w:rsidP="00766625">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TEN/PI3K/A</w:t>
            </w:r>
            <w:r w:rsidR="000019C8" w:rsidRPr="007632D5">
              <w:rPr>
                <w:rFonts w:ascii="Times New Roman" w:hAnsi="Times New Roman" w:cs="Times New Roman"/>
                <w:color w:val="000000" w:themeColor="text1"/>
                <w:sz w:val="20"/>
                <w:szCs w:val="20"/>
              </w:rPr>
              <w:t>KT</w:t>
            </w:r>
          </w:p>
        </w:tc>
        <w:tc>
          <w:tcPr>
            <w:tcW w:w="29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2-3p enhances the chemosensitivity of GIST.</w:t>
            </w:r>
          </w:p>
        </w:tc>
        <w:tc>
          <w:tcPr>
            <w:tcW w:w="851" w:type="dxa"/>
            <w:tcBorders>
              <w:top w:val="nil"/>
              <w:left w:val="nil"/>
              <w:bottom w:val="nil"/>
            </w:tcBorders>
            <w:shd w:val="clear" w:color="auto" w:fill="auto"/>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66625" w:rsidRPr="00C20B21" w:rsidTr="00D417D5">
        <w:trPr>
          <w:jc w:val="center"/>
        </w:trPr>
        <w:tc>
          <w:tcPr>
            <w:cnfStyle w:val="001000000000"/>
            <w:tcW w:w="1276" w:type="dxa"/>
            <w:tcBorders>
              <w:top w:val="nil"/>
              <w:bottom w:val="nil"/>
              <w:right w:val="nil"/>
            </w:tcBorders>
            <w:shd w:val="clear" w:color="auto" w:fill="auto"/>
            <w:vAlign w:val="center"/>
          </w:tcPr>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766625" w:rsidRPr="00C20B21" w:rsidRDefault="00E90653"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766625" w:rsidRPr="00C20B21">
              <w:rPr>
                <w:rFonts w:ascii="Times New Roman" w:hAnsi="Times New Roman" w:cs="Times New Roman"/>
                <w:color w:val="000000" w:themeColor="text1"/>
                <w:sz w:val="20"/>
                <w:szCs w:val="20"/>
              </w:rPr>
              <w:instrText xml:space="preserve"> ADDIN EN.CITE &lt;EndNote&gt;&lt;Cite&gt;&lt;Author&gt;Zhang&lt;/Author&gt;&lt;Year&gt;2020&lt;/Year&gt;&lt;RecNum&gt;450&lt;/RecNum&gt;&lt;DisplayText&gt;[177]&lt;/DisplayText&gt;&lt;record&gt;&lt;rec-number&gt;450&lt;/rec-number&gt;&lt;foreign-keys&gt;&lt;key app="EN" db-id="e20f0zxe22rs2nesxt35w0wifz0rpfe95s9a" timestamp="0"&gt;450&lt;/key&gt;&lt;/foreign-keys&gt;&lt;ref-type name="Journal Article"&gt;17&lt;/ref-type&gt;&lt;contributors&gt;&lt;authors&gt;&lt;author&gt;Zhang, Z.&lt;/author&gt;&lt;author&gt;Sun, C.&lt;/author&gt;&lt;author&gt;Li, C.&lt;/author&gt;&lt;author&gt;Jiao, X.&lt;/author&gt;&lt;author&gt;Griffin, B. B.&lt;/author&gt;&lt;author&gt;Dongol, S.&lt;/author&gt;&lt;author&gt;Wu, H.&lt;/author&gt;&lt;author&gt;Zhang, C.&lt;/author&gt;&lt;author&gt;Cao, W.&lt;/author&gt;&lt;author&gt;Dong, R.&lt;/author&gt;&lt;author&gt;Yang, X.&lt;/author&gt;&lt;author&gt;Zhang, Q.&lt;/author&gt;&lt;author&gt;Kong, B.&lt;/author&gt;&lt;/authors&gt;&lt;/contributors&gt;&lt;auth-address&gt;Department of Obstetrics and Gynecology, Qilu Hospital, Shandong University, Ji&amp;apos;nan, China.&amp;#xD;Gynecology Oncology Key Laboratory, Qilu Hospital, Shandong University, Ji&amp;apos;nan, China.&amp;#xD;Department of Pathology, Feinberg School of Medicine, Northwestern University, Chicago, IL, United States.&lt;/auth-address&gt;&lt;titles&gt;&lt;title&gt;Upregulated MELK Leads to Doxorubicin Chemoresistance and M2 Macrophage Polarization via the miR-34a/JAK2/STAT3 Pathway in Uterine Leiomyosarcoma&lt;/title&gt;&lt;secondary-title&gt;Front Oncol&lt;/secondary-title&gt;&lt;/titles&gt;&lt;pages&gt;453&lt;/pages&gt;&lt;volume&gt;10&lt;/volume&gt;&lt;edition&gt;2020/05/12&lt;/edition&gt;&lt;keywords&gt;&lt;keyword&gt;Jak2&lt;/keyword&gt;&lt;keyword&gt;M2 macrophage&lt;/keyword&gt;&lt;keyword&gt;Melk&lt;/keyword&gt;&lt;keyword&gt;Stat3&lt;/keyword&gt;&lt;keyword&gt;apoptosis&lt;/keyword&gt;&lt;keyword&gt;chemoresistance&lt;/keyword&gt;&lt;keyword&gt;uterine leiomyosarcoma&lt;/keyword&gt;&lt;/keywords&gt;&lt;dates&gt;&lt;year&gt;2020&lt;/year&gt;&lt;/dates&gt;&lt;isbn&gt;2234-943X (Print)&amp;#xD;2234-943X (Linking)&lt;/isbn&gt;&lt;accession-num&gt;32391256&lt;/accession-num&gt;&lt;urls&gt;&lt;related-urls&gt;&lt;url&gt;https://www.ncbi.nlm.nih.gov/pubmed/32391256&lt;/url&gt;&lt;/related-urls&gt;&lt;/urls&gt;&lt;custom2&gt;PMC7188922&lt;/custom2&gt;&lt;electronic-resource-num&gt;10.3389/fonc.2020.00453&lt;/electronic-resource-num&gt;&lt;/record&gt;&lt;/Cite&gt;&lt;/EndNote&gt;</w:instrText>
            </w:r>
            <w:r w:rsidRPr="00C20B21">
              <w:rPr>
                <w:rFonts w:ascii="Times New Roman" w:hAnsi="Times New Roman" w:cs="Times New Roman"/>
                <w:color w:val="000000" w:themeColor="text1"/>
                <w:sz w:val="20"/>
                <w:szCs w:val="20"/>
              </w:rPr>
              <w:fldChar w:fldCharType="separate"/>
            </w:r>
            <w:r w:rsidR="00766625" w:rsidRPr="00C20B21">
              <w:rPr>
                <w:rFonts w:ascii="Times New Roman" w:hAnsi="Times New Roman" w:cs="Times New Roman"/>
                <w:noProof/>
                <w:color w:val="000000" w:themeColor="text1"/>
                <w:sz w:val="20"/>
                <w:szCs w:val="20"/>
              </w:rPr>
              <w:t>[17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bookmarkStart w:id="25" w:name="_Hlk98777002"/>
            <w:r w:rsidRPr="00C20B21">
              <w:rPr>
                <w:rFonts w:ascii="Times New Roman" w:hAnsi="Times New Roman" w:cs="Times New Roman"/>
                <w:color w:val="000000" w:themeColor="text1"/>
                <w:sz w:val="20"/>
                <w:szCs w:val="20"/>
              </w:rPr>
              <w:t>ULMS</w:t>
            </w:r>
            <w:bookmarkEnd w:id="25"/>
          </w:p>
        </w:tc>
        <w:tc>
          <w:tcPr>
            <w:tcW w:w="993"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766625" w:rsidRPr="00C20B21" w:rsidRDefault="00766625" w:rsidP="00766625">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a</w:t>
            </w:r>
          </w:p>
        </w:tc>
        <w:tc>
          <w:tcPr>
            <w:tcW w:w="1418"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66625" w:rsidRPr="00C20B21" w:rsidRDefault="00766625" w:rsidP="00766625">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766625" w:rsidRPr="00C20B21" w:rsidRDefault="00766625" w:rsidP="00766625">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ULMS tissues:27</w:t>
            </w:r>
          </w:p>
          <w:p w:rsidR="00766625" w:rsidRPr="00C20B21" w:rsidRDefault="00766625" w:rsidP="00766625">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yometrium:24</w:t>
            </w:r>
          </w:p>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uterine leiomyoma:40</w:t>
            </w:r>
          </w:p>
        </w:tc>
        <w:tc>
          <w:tcPr>
            <w:tcW w:w="1985" w:type="dxa"/>
            <w:tcBorders>
              <w:top w:val="nil"/>
              <w:left w:val="nil"/>
              <w:bottom w:val="nil"/>
              <w:right w:val="nil"/>
            </w:tcBorders>
            <w:shd w:val="clear" w:color="auto" w:fill="auto"/>
            <w:vAlign w:val="center"/>
          </w:tcPr>
          <w:p w:rsidR="00766625" w:rsidRPr="007632D5" w:rsidRDefault="00766625" w:rsidP="00766625">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JAK2/STAT3</w:t>
            </w:r>
          </w:p>
        </w:tc>
        <w:tc>
          <w:tcPr>
            <w:tcW w:w="29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nhibition of miR-34a/JAK2/STAT3 pathway promoted ULMS chemoresistance to doxorubicin.</w:t>
            </w:r>
          </w:p>
        </w:tc>
        <w:tc>
          <w:tcPr>
            <w:tcW w:w="851" w:type="dxa"/>
            <w:tcBorders>
              <w:top w:val="nil"/>
              <w:left w:val="nil"/>
              <w:bottom w:val="nil"/>
            </w:tcBorders>
            <w:shd w:val="clear" w:color="auto" w:fill="auto"/>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9</w:t>
            </w:r>
          </w:p>
        </w:tc>
      </w:tr>
      <w:tr w:rsidR="00766625"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Jain</w:t>
            </w:r>
          </w:p>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2</w:t>
            </w:r>
          </w:p>
          <w:p w:rsidR="00766625" w:rsidRPr="00C20B21" w:rsidRDefault="00E90653" w:rsidP="00766625">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KYWluPC9BdXRob3I+PFllYXI+MjAyMjwvWWVhcj48UmVj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</w:fldData>
              </w:fldChar>
            </w:r>
            <w:r w:rsidR="00766625"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KYWluPC9BdXRob3I+PFllYXI+MjAyMjwvWWVhcj48UmVj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</w:fldData>
              </w:fldChar>
            </w:r>
            <w:r w:rsidR="00766625"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766625" w:rsidRPr="00C20B21">
              <w:rPr>
                <w:rFonts w:ascii="Times New Roman" w:hAnsi="Times New Roman" w:cs="Times New Roman"/>
                <w:noProof/>
                <w:color w:val="000000" w:themeColor="text1"/>
                <w:sz w:val="20"/>
                <w:szCs w:val="20"/>
              </w:rPr>
              <w:t>[17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fibrosarcoma</w:t>
            </w:r>
          </w:p>
        </w:tc>
        <w:tc>
          <w:tcPr>
            <w:tcW w:w="993"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in vitro</w:t>
            </w:r>
          </w:p>
        </w:tc>
        <w:tc>
          <w:tcPr>
            <w:tcW w:w="1842"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7-5p</w:t>
            </w:r>
          </w:p>
        </w:tc>
        <w:tc>
          <w:tcPr>
            <w:tcW w:w="1418"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766625" w:rsidRPr="00C20B21" w:rsidRDefault="00766625" w:rsidP="00766625">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66625" w:rsidRPr="007632D5" w:rsidRDefault="00766625" w:rsidP="00766625">
            <w:pPr>
              <w:widowControl w:val="0"/>
              <w:autoSpaceDE w:val="0"/>
              <w:autoSpaceDN w:val="0"/>
              <w:adjustRightInd w:val="0"/>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BCC1</w:t>
            </w:r>
          </w:p>
          <w:p w:rsidR="00766625" w:rsidRPr="007632D5" w:rsidRDefault="00766625" w:rsidP="00766625">
            <w:pPr>
              <w:widowControl w:val="0"/>
              <w:autoSpaceDE w:val="0"/>
              <w:autoSpaceDN w:val="0"/>
              <w:adjustRightInd w:val="0"/>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VP</w:t>
            </w:r>
          </w:p>
          <w:p w:rsidR="00766625" w:rsidRPr="007632D5" w:rsidRDefault="00766625" w:rsidP="00766625">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53</w:t>
            </w:r>
          </w:p>
        </w:tc>
        <w:tc>
          <w:tcPr>
            <w:tcW w:w="29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97-5p increases doxorubicin-mediated anticancer cytotoxicity of fibrosarcoma cells.</w:t>
            </w:r>
          </w:p>
        </w:tc>
        <w:tc>
          <w:tcPr>
            <w:tcW w:w="851" w:type="dxa"/>
            <w:tcBorders>
              <w:top w:val="nil"/>
              <w:left w:val="nil"/>
              <w:bottom w:val="nil"/>
            </w:tcBorders>
            <w:shd w:val="clear" w:color="auto" w:fill="auto"/>
          </w:tcPr>
          <w:p w:rsidR="00766625" w:rsidRPr="00C20B21" w:rsidRDefault="00766625" w:rsidP="00766625">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766625" w:rsidRPr="00C20B21" w:rsidTr="00D417D5">
        <w:trPr>
          <w:jc w:val="center"/>
        </w:trPr>
        <w:tc>
          <w:tcPr>
            <w:cnfStyle w:val="001000000000"/>
            <w:tcW w:w="1276" w:type="dxa"/>
            <w:tcBorders>
              <w:top w:val="nil"/>
              <w:bottom w:val="nil"/>
              <w:right w:val="nil"/>
            </w:tcBorders>
            <w:shd w:val="clear" w:color="auto" w:fill="auto"/>
            <w:vAlign w:val="center"/>
          </w:tcPr>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766625" w:rsidRPr="00C20B21" w:rsidRDefault="00766625" w:rsidP="00766625">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766625" w:rsidRPr="00C20B21" w:rsidRDefault="00E90653" w:rsidP="00766625">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766625" w:rsidRPr="00C20B21">
              <w:rPr>
                <w:rFonts w:ascii="Times New Roman" w:hAnsi="Times New Roman" w:cs="Times New Roman"/>
                <w:color w:val="000000" w:themeColor="text1"/>
                <w:sz w:val="20"/>
                <w:szCs w:val="20"/>
              </w:rPr>
              <w:instrText xml:space="preserve"> ADDIN EN.CITE &lt;EndNote&gt;&lt;Cite&gt;&lt;Author&gt;Li&lt;/Author&gt;&lt;Year&gt;2021&lt;/Year&gt;&lt;RecNum&gt;47&lt;/RecNum&gt;&lt;DisplayText&gt;[179]&lt;/DisplayText&gt;&lt;record&gt;&lt;rec-number&gt;47&lt;/rec-number&gt;&lt;foreign-keys&gt;&lt;key app="EN" db-id="0555tf5ros0r9qe925vv5avqsszeftx2vt0z" timestamp="1660893927"&gt;47&lt;/key&gt;&lt;/foreign-keys&gt;&lt;ref-type name="Journal Article"&gt;17&lt;/ref-type&gt;&lt;contributors&gt;&lt;authors&gt;&lt;author&gt;Li, D.&lt;/author&gt;&lt;author&gt;Zhao, K.&lt;/author&gt;&lt;author&gt;Zhao, Z.&lt;/author&gt;&lt;author&gt;Jiang, B.&lt;/author&gt;&lt;author&gt;Gong, X.&lt;/author&gt;&lt;author&gt;Zhang, Y.&lt;/author&gt;&lt;author&gt;Guo, Y.&lt;/author&gt;&lt;author&gt;Xiao, H.&lt;/author&gt;&lt;author&gt;Wang, Y.&lt;/author&gt;&lt;author&gt;Liu, H.&lt;/author&gt;&lt;author&gt;Yi, C.&lt;/author&gt;&lt;author&gt;Gu, W.&lt;/author&gt;&lt;/authors&gt;&lt;/contributors&gt;&lt;auth-address&gt;Department of Orthopedic Surgery, The First Affiliated Hospital of Harbin Medical University, Harbin, China.&amp;#xD;Department of Orthopedics, Shanghai Pudong Hospital, Fudan University Pudong Medical Center, Shanghai, China.&amp;#xD;Department of Cardiology, The First Affiliated Hospital of Harbin Medical University, Harbin, China.&lt;/auth-address&gt;&lt;titles&gt;&lt;title&gt;High Expression MicroRNA-206 Inhibits the Growth of Tumor Cells in Human Malignant Fibrous Histiocytoma&lt;/title&gt;&lt;secondary-title&gt;Front Cell Dev Biol&lt;/secondary-title&gt;&lt;/titles&gt;&lt;periodical&gt;&lt;full-title&gt;Front Cell Dev Biol&lt;/full-title&gt;&lt;/periodical&gt;&lt;pages&gt;751833&lt;/pages&gt;&lt;volume&gt;9&lt;/volume&gt;&lt;edition&gt;2021/12/14&lt;/edition&gt;&lt;keywords&gt;&lt;keyword&gt;ALDH+ cells&lt;/keyword&gt;&lt;keyword&gt;ALDH- cells&lt;/keyword&gt;&lt;keyword&gt;cancer stem cell (CSC)&lt;/keyword&gt;&lt;keyword&gt;malignant fibrous histiocytoma (MFH)&lt;/keyword&gt;&lt;keyword&gt;miRNA&lt;/keyword&gt;&lt;keyword&gt;commercial or financial relationships that could be construed as a potential&lt;/keyword&gt;&lt;keyword&gt;conflict of interest.&lt;/keyword&gt;&lt;/keywords&gt;&lt;dates&gt;&lt;year&gt;2021&lt;/year&gt;&lt;/dates&gt;&lt;isbn&gt;2296-634X (Print)&amp;#xD;2296-634X (Linking)&lt;/isbn&gt;&lt;accession-num&gt;34900997&lt;/accession-num&gt;&lt;urls&gt;&lt;related-urls&gt;&lt;url&gt;https://www.ncbi.nlm.nih.gov/pubmed/34900997&lt;/url&gt;&lt;/related-urls&gt;&lt;/urls&gt;&lt;custom2&gt;PMC8656228&lt;/custom2&gt;&lt;electronic-resource-num&gt;10.3389/fcell.2021.751833&lt;/electronic-resource-num&gt;&lt;/record&gt;&lt;/Cite&gt;&lt;/EndNote&gt;</w:instrText>
            </w:r>
            <w:r w:rsidRPr="00C20B21">
              <w:rPr>
                <w:rFonts w:ascii="Times New Roman" w:hAnsi="Times New Roman" w:cs="Times New Roman"/>
                <w:color w:val="000000" w:themeColor="text1"/>
                <w:sz w:val="20"/>
                <w:szCs w:val="20"/>
              </w:rPr>
              <w:fldChar w:fldCharType="separate"/>
            </w:r>
            <w:r w:rsidR="00766625" w:rsidRPr="00C20B21">
              <w:rPr>
                <w:rFonts w:ascii="Times New Roman" w:hAnsi="Times New Roman" w:cs="Times New Roman"/>
                <w:noProof/>
                <w:color w:val="000000" w:themeColor="text1"/>
                <w:sz w:val="20"/>
                <w:szCs w:val="20"/>
              </w:rPr>
              <w:t>[17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 xml:space="preserve">malignant fibrous histiocytoma </w:t>
            </w:r>
          </w:p>
        </w:tc>
        <w:tc>
          <w:tcPr>
            <w:tcW w:w="993"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in vitro</w:t>
            </w:r>
          </w:p>
        </w:tc>
        <w:tc>
          <w:tcPr>
            <w:tcW w:w="1842"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06</w:t>
            </w:r>
          </w:p>
        </w:tc>
        <w:tc>
          <w:tcPr>
            <w:tcW w:w="1418"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docetaxel</w:t>
            </w:r>
          </w:p>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gemcitabine</w:t>
            </w:r>
          </w:p>
        </w:tc>
        <w:tc>
          <w:tcPr>
            <w:tcW w:w="1276" w:type="dxa"/>
            <w:tcBorders>
              <w:top w:val="nil"/>
              <w:left w:val="nil"/>
              <w:bottom w:val="nil"/>
              <w:right w:val="nil"/>
            </w:tcBorders>
            <w:shd w:val="clear" w:color="auto" w:fill="auto"/>
            <w:vAlign w:val="center"/>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qPCR</w:t>
            </w:r>
          </w:p>
        </w:tc>
        <w:tc>
          <w:tcPr>
            <w:tcW w:w="1984" w:type="dxa"/>
            <w:tcBorders>
              <w:top w:val="nil"/>
              <w:left w:val="nil"/>
              <w:bottom w:val="nil"/>
              <w:right w:val="nil"/>
            </w:tcBorders>
            <w:shd w:val="clear" w:color="auto" w:fill="auto"/>
            <w:vAlign w:val="center"/>
          </w:tcPr>
          <w:p w:rsidR="00766625" w:rsidRPr="00C20B21" w:rsidRDefault="00766625" w:rsidP="00766625">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766625" w:rsidRPr="007632D5" w:rsidRDefault="00766625" w:rsidP="00766625">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766625" w:rsidRPr="00C20B21" w:rsidRDefault="00032212"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Has</w:t>
            </w:r>
            <w:r w:rsidR="00766625" w:rsidRPr="00C20B21">
              <w:rPr>
                <w:rFonts w:ascii="Times New Roman" w:eastAsiaTheme="minorEastAsia" w:hAnsi="Times New Roman" w:cs="Times New Roman"/>
                <w:color w:val="000000" w:themeColor="text1"/>
                <w:sz w:val="20"/>
                <w:szCs w:val="20"/>
              </w:rPr>
              <w:t xml:space="preserve">-miR-206 was lowly expressed in docetaxel-resistant MFH cells and inhibited the </w:t>
            </w:r>
            <w:r w:rsidR="00766625" w:rsidRPr="00C20B21">
              <w:rPr>
                <w:rFonts w:ascii="Times New Roman" w:eastAsiaTheme="minorEastAsia" w:hAnsi="Times New Roman" w:cs="Times New Roman"/>
                <w:color w:val="000000" w:themeColor="text1"/>
                <w:sz w:val="20"/>
                <w:szCs w:val="20"/>
              </w:rPr>
              <w:lastRenderedPageBreak/>
              <w:t>growth of MFH cells.</w:t>
            </w:r>
          </w:p>
        </w:tc>
        <w:tc>
          <w:tcPr>
            <w:tcW w:w="851" w:type="dxa"/>
            <w:tcBorders>
              <w:top w:val="nil"/>
              <w:left w:val="nil"/>
              <w:bottom w:val="nil"/>
            </w:tcBorders>
            <w:shd w:val="clear" w:color="auto" w:fill="auto"/>
          </w:tcPr>
          <w:p w:rsidR="00766625" w:rsidRPr="00C20B21" w:rsidRDefault="00766625" w:rsidP="00766625">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lastRenderedPageBreak/>
              <w:t>7</w:t>
            </w:r>
          </w:p>
        </w:tc>
      </w:tr>
      <w:tr w:rsidR="00032212" w:rsidRPr="00C20B21" w:rsidTr="00D417D5">
        <w:trPr>
          <w:cnfStyle w:val="000000100000"/>
          <w:jc w:val="center"/>
        </w:trPr>
        <w:tc>
          <w:tcPr>
            <w:cnfStyle w:val="001000000000"/>
            <w:tcW w:w="16160" w:type="dxa"/>
            <w:gridSpan w:val="10"/>
            <w:tcBorders>
              <w:top w:val="nil"/>
              <w:bottom w:val="nil"/>
            </w:tcBorders>
            <w:shd w:val="clear" w:color="auto" w:fill="auto"/>
            <w:vAlign w:val="center"/>
          </w:tcPr>
          <w:p w:rsidR="00032212" w:rsidRPr="007632D5" w:rsidRDefault="00032212" w:rsidP="00484136">
            <w:pPr>
              <w:spacing w:line="276" w:lineRule="auto"/>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lastRenderedPageBreak/>
              <w:t xml:space="preserve">Targeted therapy (OS, GIST and </w:t>
            </w:r>
            <w:r w:rsidRPr="007632D5">
              <w:rPr>
                <w:rFonts w:ascii="Times New Roman" w:hAnsi="Times New Roman" w:cs="Times New Roman"/>
                <w:color w:val="231F20"/>
                <w:sz w:val="20"/>
                <w:szCs w:val="20"/>
              </w:rPr>
              <w:t>synovial sarcoma</w:t>
            </w:r>
            <w:r w:rsidRPr="007632D5">
              <w:rPr>
                <w:rFonts w:ascii="Times New Roman" w:hAnsi="Times New Roman" w:cs="Times New Roman"/>
                <w:color w:val="000000" w:themeColor="text1"/>
                <w:sz w:val="20"/>
                <w:szCs w:val="20"/>
              </w:rPr>
              <w:t>)</w:t>
            </w:r>
          </w:p>
        </w:tc>
      </w:tr>
      <w:tr w:rsidR="00484136" w:rsidRPr="00C20B21" w:rsidTr="00D417D5">
        <w:trPr>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484136" w:rsidRPr="00C20B21" w:rsidRDefault="00E90653" w:rsidP="00484136">
            <w:pPr>
              <w:tabs>
                <w:tab w:val="left" w:pos="787"/>
              </w:tabs>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XYW5nPC9BdXRob3I+PFllYXI+MjAyMTwvWWVhcj48UmVj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</w:fldData>
              </w:fldChar>
            </w:r>
            <w:r w:rsidR="00484136"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XYW5nPC9BdXRob3I+PFllYXI+MjAyMTwvWWVhcj48UmVj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</w:fldData>
              </w:fldChar>
            </w:r>
            <w:r w:rsidR="00484136"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8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OS</w:t>
            </w:r>
          </w:p>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vo</w:t>
            </w:r>
          </w:p>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miR-34a</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abozantinib</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OS samples: N/A</w:t>
            </w:r>
          </w:p>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adjacent normal samples: N/A</w:t>
            </w:r>
          </w:p>
        </w:tc>
        <w:tc>
          <w:tcPr>
            <w:tcW w:w="1985" w:type="dxa"/>
            <w:tcBorders>
              <w:top w:val="nil"/>
              <w:left w:val="nil"/>
              <w:bottom w:val="nil"/>
              <w:right w:val="nil"/>
            </w:tcBorders>
            <w:shd w:val="clear" w:color="auto" w:fill="auto"/>
            <w:vAlign w:val="center"/>
          </w:tcPr>
          <w:p w:rsidR="00484136" w:rsidRPr="007632D5" w:rsidRDefault="00484136" w:rsidP="00484136">
            <w:pPr>
              <w:spacing w:line="276" w:lineRule="auto"/>
              <w:cnfStyle w:val="000000000000"/>
              <w:rPr>
                <w:rFonts w:ascii="Times New Roman"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Not</w:t>
            </w:r>
            <w:r w:rsidR="00A04904" w:rsidRPr="007632D5">
              <w:rPr>
                <w:rFonts w:ascii="Times New Roman" w:eastAsiaTheme="minorEastAsia" w:hAnsi="Times New Roman" w:cs="Times New Roman"/>
                <w:color w:val="000000" w:themeColor="text1"/>
                <w:sz w:val="20"/>
                <w:szCs w:val="20"/>
              </w:rPr>
              <w:t>c</w:t>
            </w:r>
            <w:r w:rsidRPr="007632D5">
              <w:rPr>
                <w:rFonts w:ascii="Times New Roman" w:eastAsiaTheme="minorEastAsia" w:hAnsi="Times New Roman" w:cs="Times New Roman"/>
                <w:color w:val="000000" w:themeColor="text1"/>
                <w:sz w:val="20"/>
                <w:szCs w:val="20"/>
              </w:rPr>
              <w:t>h pathway</w:t>
            </w:r>
          </w:p>
        </w:tc>
        <w:tc>
          <w:tcPr>
            <w:tcW w:w="29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MiR-34a enhanced sensitivity of OS cell to cabozantinib by inhibiting Notch signaling pathway.</w:t>
            </w:r>
          </w:p>
        </w:tc>
        <w:tc>
          <w:tcPr>
            <w:tcW w:w="851" w:type="dxa"/>
            <w:tcBorders>
              <w:top w:val="nil"/>
              <w:left w:val="nil"/>
              <w:bottom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7</w:t>
            </w:r>
          </w:p>
        </w:tc>
      </w:tr>
      <w:tr w:rsidR="00484136"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484136" w:rsidRPr="00C20B21" w:rsidRDefault="00E90653"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XYW5nPC9BdXRob3I+PFllYXI+MjAxOTwvWWVhcj48UmVj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</w:fldData>
              </w:fldChar>
            </w:r>
            <w:r w:rsidR="00484136"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XYW5nPC9BdXRob3I+PFllYXI+MjAxOTwvWWVhcj48UmVj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</w:fldData>
              </w:fldChar>
            </w:r>
            <w:r w:rsidR="00484136"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8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484136" w:rsidRPr="00C20B21" w:rsidRDefault="00484136" w:rsidP="00484136">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96</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anlotinib</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qPCR</w:t>
            </w:r>
          </w:p>
        </w:tc>
        <w:tc>
          <w:tcPr>
            <w:tcW w:w="1984" w:type="dxa"/>
            <w:tcBorders>
              <w:top w:val="nil"/>
              <w:left w:val="nil"/>
              <w:bottom w:val="nil"/>
              <w:right w:val="nil"/>
            </w:tcBorders>
            <w:shd w:val="clear" w:color="auto" w:fill="auto"/>
            <w:vAlign w:val="center"/>
          </w:tcPr>
          <w:p w:rsidR="00484136" w:rsidRPr="00C20B21" w:rsidRDefault="00484136" w:rsidP="00484136">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484136" w:rsidRPr="00C20B21" w:rsidRDefault="00484136" w:rsidP="00484136">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74</w:t>
            </w:r>
          </w:p>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74;</w:t>
            </w:r>
          </w:p>
        </w:tc>
        <w:tc>
          <w:tcPr>
            <w:tcW w:w="1985" w:type="dxa"/>
            <w:tcBorders>
              <w:top w:val="nil"/>
              <w:left w:val="nil"/>
              <w:bottom w:val="nil"/>
              <w:right w:val="nil"/>
            </w:tcBorders>
            <w:shd w:val="clear" w:color="auto" w:fill="auto"/>
            <w:vAlign w:val="center"/>
          </w:tcPr>
          <w:p w:rsidR="00484136" w:rsidRPr="007632D5" w:rsidRDefault="00484136" w:rsidP="00484136">
            <w:pPr>
              <w:spacing w:line="276" w:lineRule="auto"/>
              <w:cnfStyle w:val="000000100000"/>
              <w:rPr>
                <w:rFonts w:ascii="Times New Roman"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Survivin</w:t>
            </w:r>
          </w:p>
        </w:tc>
        <w:tc>
          <w:tcPr>
            <w:tcW w:w="29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96 enhances the sensitivity of OS cells.</w:t>
            </w:r>
          </w:p>
        </w:tc>
        <w:tc>
          <w:tcPr>
            <w:tcW w:w="851" w:type="dxa"/>
            <w:tcBorders>
              <w:top w:val="nil"/>
              <w:left w:val="nil"/>
              <w:bottom w:val="nil"/>
            </w:tcBorders>
            <w:shd w:val="clear" w:color="auto" w:fill="auto"/>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484136" w:rsidRPr="00C20B21" w:rsidTr="00D417D5">
        <w:trPr>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Wang</w:t>
            </w:r>
          </w:p>
          <w:p w:rsidR="00484136" w:rsidRPr="00C20B21" w:rsidRDefault="00484136" w:rsidP="00484136">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484136" w:rsidRPr="00C20B21" w:rsidRDefault="00E90653" w:rsidP="00484136">
            <w:pPr>
              <w:tabs>
                <w:tab w:val="left" w:pos="78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XYW5nPC9BdXRob3I+PFllYXI+MjAxOTwvWWVhcj48UmVj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</w:fldData>
              </w:fldChar>
            </w:r>
            <w:r w:rsidR="00484136"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XYW5nPC9BdXRob3I+PFllYXI+MjAxOTwvWWVhcj48UmVj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</w:fldData>
              </w:fldChar>
            </w:r>
            <w:r w:rsidR="00484136"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8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499a</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erlotinib</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484136" w:rsidRPr="00C20B21" w:rsidRDefault="00484136" w:rsidP="00484136">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484136" w:rsidRPr="00C20B21" w:rsidRDefault="00484136" w:rsidP="00484136">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patients: 10</w:t>
            </w:r>
          </w:p>
          <w:p w:rsidR="00484136" w:rsidRPr="00C20B21" w:rsidRDefault="00484136" w:rsidP="00484136">
            <w:pPr>
              <w:autoSpaceDE w:val="0"/>
              <w:autoSpaceDN w:val="0"/>
              <w:adjustRightInd w:val="0"/>
              <w:spacing w:line="276" w:lineRule="auto"/>
              <w:cnfStyle w:val="000000000000"/>
              <w:rPr>
                <w:rFonts w:ascii="Times New Roman" w:hAnsi="Times New Roman" w:cs="Times New Roman"/>
                <w:color w:val="000000" w:themeColor="text1"/>
                <w:sz w:val="20"/>
                <w:szCs w:val="20"/>
              </w:rPr>
            </w:pPr>
          </w:p>
        </w:tc>
        <w:tc>
          <w:tcPr>
            <w:tcW w:w="1985" w:type="dxa"/>
            <w:tcBorders>
              <w:top w:val="nil"/>
              <w:left w:val="nil"/>
              <w:bottom w:val="nil"/>
              <w:right w:val="nil"/>
            </w:tcBorders>
            <w:shd w:val="clear" w:color="auto" w:fill="auto"/>
            <w:vAlign w:val="center"/>
          </w:tcPr>
          <w:p w:rsidR="00484136" w:rsidRPr="007632D5" w:rsidRDefault="00484136" w:rsidP="00484136">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SHKBP1</w:t>
            </w:r>
          </w:p>
        </w:tc>
        <w:tc>
          <w:tcPr>
            <w:tcW w:w="2976" w:type="dxa"/>
            <w:tcBorders>
              <w:top w:val="nil"/>
              <w:left w:val="nil"/>
              <w:bottom w:val="nil"/>
              <w:right w:val="nil"/>
            </w:tcBorders>
            <w:shd w:val="clear" w:color="auto" w:fill="auto"/>
            <w:vAlign w:val="center"/>
          </w:tcPr>
          <w:p w:rsidR="00484136" w:rsidRPr="00C20B21" w:rsidRDefault="00484136" w:rsidP="00484136">
            <w:pPr>
              <w:widowControl w:val="0"/>
              <w:autoSpaceDE w:val="0"/>
              <w:autoSpaceDN w:val="0"/>
              <w:adjustRightInd w:val="0"/>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Down-regukation of miR-499 resulted in upregulation of SHKBP1, and increased erlotinib resistance.</w:t>
            </w:r>
          </w:p>
        </w:tc>
        <w:tc>
          <w:tcPr>
            <w:tcW w:w="851" w:type="dxa"/>
            <w:tcBorders>
              <w:top w:val="nil"/>
              <w:left w:val="nil"/>
              <w:bottom w:val="nil"/>
            </w:tcBorders>
            <w:shd w:val="clear" w:color="auto" w:fill="auto"/>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484136"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Cao</w:t>
            </w:r>
          </w:p>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484136" w:rsidRPr="00C20B21" w:rsidRDefault="00E90653"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484136" w:rsidRPr="00C20B21">
              <w:rPr>
                <w:rFonts w:ascii="Times New Roman" w:hAnsi="Times New Roman" w:cs="Times New Roman"/>
                <w:color w:val="000000" w:themeColor="text1"/>
                <w:sz w:val="20"/>
                <w:szCs w:val="20"/>
              </w:rPr>
              <w:instrText xml:space="preserve"> ADDIN EN.CITE &lt;EndNote&gt;&lt;Cite&gt;&lt;Author&gt;Cao&lt;/Author&gt;&lt;Year&gt;2018&lt;/Year&gt;&lt;RecNum&gt;454&lt;/RecNum&gt;&lt;DisplayText&gt;[183]&lt;/DisplayText&gt;&lt;record&gt;&lt;rec-number&gt;454&lt;/rec-number&gt;&lt;foreign-keys&gt;&lt;key app="EN" db-id="e20f0zxe22rs2nesxt35w0wifz0rpfe95s9a" timestamp="0"&gt;454&lt;/key&gt;&lt;/foreign-keys&gt;&lt;ref-type name="Journal Article"&gt;17&lt;/ref-type&gt;&lt;contributors&gt;&lt;authors&gt;&lt;author&gt;Cao, Ke&lt;/author&gt;&lt;author&gt;Li, Minhuan&lt;/author&gt;&lt;author&gt;Miao, Ji&lt;/author&gt;&lt;author&gt;Lu, Xiaofeng&lt;/author&gt;&lt;author&gt;Kang, Xing&lt;/author&gt;&lt;author&gt;Zhu, Hao&lt;/author&gt;&lt;author&gt;Du, Shangce&lt;/author&gt;&lt;author&gt;Li, Xue&lt;/author&gt;&lt;author&gt;Zhang, Qian&lt;/author&gt;&lt;author&gt;Guan, Wenxian&lt;/author&gt;&lt;author&gt;Dong, Ying&lt;/author&gt;&lt;author&gt;Xia, Xuefeng&lt;/author&gt;&lt;/authors&gt;&lt;/contributors&gt;&lt;auth-address&gt;Department of General Surgery, The Affiliated Drum Tower Hospital of Nanjing University Medical SchoolNanjing 210008, Jiangsu Province, China.&amp;#xD;Department of Laboratory Medicine, Sir Run RunHospital, Nanjing Medical UniversityNanjing 210000, Jiangsu Province, China.&amp;#xD;Department of Gastroenterology, The Afflicted Drum Tower Hospital, Nanjing University Medical SchoolNanjing 210008, Jiangsu Province, China.&amp;#xD;Department of Oncology, The Second Affiliated Hospital of Zhejiang University School of MedicineHangzhou 310009, China.&lt;/auth-address&gt;&lt;titles&gt;&lt;title&gt;CCDC26 knockdown enhances resistance of gastrointestinal stromal tumor cells to imatinib by interacting with c-KIT&lt;/title&gt;&lt;secondary-title&gt;American journal of translational research&lt;/secondary-title&gt;&lt;alt-title&gt;Am J Transl Res&lt;/alt-title&gt;&lt;/titles&gt;&lt;pages&gt;274-282&lt;/pages&gt;&lt;volume&gt;10&lt;/volume&gt;&lt;number&gt;1&lt;/number&gt;&lt;dates&gt;&lt;year&gt;2018&lt;/year&gt;&lt;/dates&gt;&lt;isbn&gt;1943-8141&lt;/isbn&gt;&lt;accession-num&gt;29423012&lt;/accession-num&gt;&lt;urls&gt;&lt;related-urls&gt;&lt;url&gt;https://pubmed.ncbi.nlm.nih.gov/29423012&lt;/url&gt;&lt;/related-urls&gt;&lt;/urls&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8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CCDC26</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484136" w:rsidRPr="007632D5" w:rsidRDefault="00484136" w:rsidP="00484136">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c-KIT</w:t>
            </w:r>
          </w:p>
        </w:tc>
        <w:tc>
          <w:tcPr>
            <w:tcW w:w="29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CDC26 knockdown enhances resistance of GIST to imatinib.</w:t>
            </w:r>
          </w:p>
        </w:tc>
        <w:tc>
          <w:tcPr>
            <w:tcW w:w="851" w:type="dxa"/>
            <w:tcBorders>
              <w:top w:val="nil"/>
              <w:left w:val="nil"/>
              <w:bottom w:val="nil"/>
            </w:tcBorders>
            <w:shd w:val="clear" w:color="auto" w:fill="auto"/>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484136" w:rsidRPr="00C20B21" w:rsidTr="00D417D5">
        <w:trPr>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Yan</w:t>
            </w:r>
          </w:p>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484136" w:rsidRPr="00C20B21" w:rsidRDefault="00E90653" w:rsidP="00484136">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ZYW48L0F1dGhvcj48WWVhcj4yMDE5PC9ZZWFyPjxSZWNO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</w:fldData>
              </w:fldChar>
            </w:r>
            <w:r w:rsidR="00484136"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ZYW48L0F1dGhvcj48WWVhcj4yMDE5PC9ZZWFyPjxSZWNO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</w:fldData>
              </w:fldChar>
            </w:r>
            <w:r w:rsidR="00484136"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8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CCDC26</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imatinib </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5" w:type="dxa"/>
            <w:tcBorders>
              <w:top w:val="nil"/>
              <w:left w:val="nil"/>
              <w:bottom w:val="nil"/>
              <w:right w:val="nil"/>
            </w:tcBorders>
            <w:shd w:val="clear" w:color="auto" w:fill="auto"/>
            <w:vAlign w:val="center"/>
          </w:tcPr>
          <w:p w:rsidR="00484136" w:rsidRPr="007632D5" w:rsidRDefault="00484136" w:rsidP="00484136">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IGF-1R</w:t>
            </w:r>
          </w:p>
        </w:tc>
        <w:tc>
          <w:tcPr>
            <w:tcW w:w="2976" w:type="dxa"/>
            <w:tcBorders>
              <w:top w:val="nil"/>
              <w:left w:val="nil"/>
              <w:bottom w:val="nil"/>
              <w:right w:val="nil"/>
            </w:tcBorders>
            <w:shd w:val="clear" w:color="auto" w:fill="auto"/>
            <w:vAlign w:val="center"/>
          </w:tcPr>
          <w:p w:rsidR="00484136" w:rsidRPr="00C20B21" w:rsidRDefault="00484136" w:rsidP="00484136">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wnregulation of lncRNA CCDC26 contributes to</w:t>
            </w:r>
          </w:p>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 resistance in human GIST</w:t>
            </w:r>
          </w:p>
        </w:tc>
        <w:tc>
          <w:tcPr>
            <w:tcW w:w="851" w:type="dxa"/>
            <w:tcBorders>
              <w:top w:val="nil"/>
              <w:left w:val="nil"/>
              <w:bottom w:val="nil"/>
            </w:tcBorders>
            <w:shd w:val="clear" w:color="auto" w:fill="auto"/>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3</w:t>
            </w:r>
          </w:p>
        </w:tc>
      </w:tr>
      <w:tr w:rsidR="00484136"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484136" w:rsidRPr="00C20B21" w:rsidRDefault="00E90653"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aaGFuZzwvQXV0aG9yPjxZZWFyPjIwMjE8L1llYXI+PFJl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</w:fldData>
              </w:fldChar>
            </w:r>
            <w:r w:rsidR="00484136"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aaGFuZzwvQXV0aG9yPjxZZWFyPjIwMjE8L1llYXI+PFJl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</w:fldData>
              </w:fldChar>
            </w:r>
            <w:r w:rsidR="00484136"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8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484136" w:rsidRPr="00C20B21" w:rsidRDefault="00484136" w:rsidP="00484136">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HOTAIR</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484136" w:rsidRPr="007632D5" w:rsidRDefault="00484136" w:rsidP="00484136">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miR-130a/ATG2B</w:t>
            </w:r>
          </w:p>
        </w:tc>
        <w:tc>
          <w:tcPr>
            <w:tcW w:w="29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HOTAIR promotes the imatinib resistance of GIST cells</w:t>
            </w:r>
          </w:p>
        </w:tc>
        <w:tc>
          <w:tcPr>
            <w:tcW w:w="851" w:type="dxa"/>
            <w:tcBorders>
              <w:top w:val="nil"/>
              <w:left w:val="nil"/>
              <w:bottom w:val="nil"/>
            </w:tcBorders>
            <w:shd w:val="clear" w:color="auto" w:fill="auto"/>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484136" w:rsidRPr="00C20B21" w:rsidTr="00D417D5">
        <w:trPr>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Shao</w:t>
            </w:r>
          </w:p>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484136" w:rsidRPr="00C20B21" w:rsidRDefault="00E90653" w:rsidP="00484136">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484136" w:rsidRPr="00C20B21">
              <w:rPr>
                <w:rFonts w:ascii="Times New Roman" w:hAnsi="Times New Roman" w:cs="Times New Roman"/>
                <w:color w:val="000000" w:themeColor="text1"/>
                <w:sz w:val="20"/>
                <w:szCs w:val="20"/>
              </w:rPr>
              <w:instrText xml:space="preserve"> ADDIN EN.CITE &lt;EndNote&gt;&lt;Cite&gt;&lt;Author&gt;Shao&lt;/Author&gt;&lt;Year&gt;2021&lt;/Year&gt;&lt;RecNum&gt;18&lt;/RecNum&gt;&lt;DisplayText&gt;[186]&lt;/DisplayText&gt;&lt;record&gt;&lt;rec-number&gt;18&lt;/rec-number&gt;&lt;foreign-keys&gt;&lt;key app="EN" db-id="0555tf5ros0r9qe925vv5avqsszeftx2vt0z" timestamp="1660893308"&gt;18&lt;/key&gt;&lt;/foreign-keys&gt;&lt;ref-type name="Journal Article"&gt;17&lt;/ref-type&gt;&lt;contributors&gt;&lt;authors&gt;&lt;author&gt;Shao, Y.&lt;/author&gt;&lt;author&gt;Lian, S.&lt;/author&gt;&lt;author&gt;Zheng, J.&lt;/author&gt;&lt;author&gt;Tong, H.&lt;/author&gt;&lt;author&gt;Wang, J.&lt;/author&gt;&lt;author&gt;Xu, J.&lt;/author&gt;&lt;author&gt;Liu, W.&lt;/author&gt;&lt;author&gt;Hu, G.&lt;/author&gt;&lt;author&gt;Zhang, Y.&lt;/author&gt;&lt;author&gt;He, J.&lt;/author&gt;&lt;/authors&gt;&lt;/contributors&gt;&lt;auth-address&gt;Department of General Surgery, Zhongshan Hospital, Fudan University (Xiamen Branch), Xiamen 361015, China.&amp;#xD;Department of General Surgery, Zhongshan Hospital, Fudan University, Shanghai 200032, China.&amp;#xD;Department of General Surgery, Public Health Clinical Center, Shanghai 201508, China.&amp;#xD;Department of Radiology, Zhongshan Hospital, Fudan University, Shanghai 200032, China.&lt;/auth-address&gt;&lt;titles&gt;&lt;title&gt;RP11-616M22.7 recapitulates imatinib resistance in gastrointestinal stromal tumor&lt;/title&gt;&lt;secondary-title&gt;Mol Ther Nucleic Acids&lt;/secondary-title&gt;&lt;/titles&gt;&lt;periodical&gt;&lt;full-title&gt;Mol Ther Nucleic Acids&lt;/full-title&gt;&lt;/periodical&gt;&lt;pages&gt;264-276&lt;/pages&gt;&lt;volume&gt;25&lt;/volume&gt;&lt;edition&gt;2021/08/31&lt;/edition&gt;&lt;keywords&gt;&lt;keyword&gt;Rp11-616m22.7&lt;/keyword&gt;&lt;keyword&gt;cancer-related hallmarks&lt;/keyword&gt;&lt;keyword&gt;drug sensitivity&lt;/keyword&gt;&lt;keyword&gt;gastrointestinal stromal tumor&lt;/keyword&gt;&lt;keyword&gt;imatinib&lt;/keyword&gt;&lt;keyword&gt;long noncoding RNA&lt;/keyword&gt;&lt;/keywords&gt;&lt;dates&gt;&lt;year&gt;2021&lt;/year&gt;&lt;pub-dates&gt;&lt;date&gt;Sep 3&lt;/date&gt;&lt;/pub-dates&gt;&lt;/dates&gt;&lt;isbn&gt;2162-2531 (Print)&amp;#xD;2162-2531 (Linking)&lt;/isbn&gt;&lt;accession-num&gt;34458010&lt;/accession-num&gt;&lt;urls&gt;&lt;related-urls&gt;&lt;url&gt;https://www.ncbi.nlm.nih.gov/pubmed/34458010&lt;/url&gt;&lt;/related-urls&gt;&lt;/urls&gt;&lt;custom2&gt;PMC8379380&lt;/custom2&gt;&lt;electronic-resource-num&gt;10.1016/j.omtn.2021.05.017&lt;/electronic-resource-num&gt;&lt;/record&gt;&lt;/Cite&gt;&lt;/EndNote&gt;</w:instrText>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8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GIST</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vo</w:t>
            </w:r>
          </w:p>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lncRNA RP11-616M22.7</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imatinib</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GIST samples:20</w:t>
            </w:r>
          </w:p>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adjacent normal samples: 20</w:t>
            </w:r>
          </w:p>
        </w:tc>
        <w:tc>
          <w:tcPr>
            <w:tcW w:w="1985" w:type="dxa"/>
            <w:tcBorders>
              <w:top w:val="nil"/>
              <w:left w:val="nil"/>
              <w:bottom w:val="nil"/>
              <w:right w:val="nil"/>
            </w:tcBorders>
            <w:shd w:val="clear" w:color="auto" w:fill="auto"/>
            <w:vAlign w:val="center"/>
          </w:tcPr>
          <w:p w:rsidR="00484136" w:rsidRPr="007632D5" w:rsidRDefault="00484136" w:rsidP="00484136">
            <w:pPr>
              <w:cnfStyle w:val="000000000000"/>
              <w:rPr>
                <w:rFonts w:ascii="Times New Roman" w:hAnsi="Times New Roman" w:cs="Times New Roman"/>
                <w:sz w:val="20"/>
                <w:szCs w:val="20"/>
              </w:rPr>
            </w:pPr>
            <w:r w:rsidRPr="007632D5">
              <w:rPr>
                <w:rFonts w:ascii="Times New Roman" w:hAnsi="Times New Roman" w:cs="Times New Roman"/>
                <w:sz w:val="20"/>
                <w:szCs w:val="20"/>
              </w:rPr>
              <w:t>RASSF1</w:t>
            </w:r>
          </w:p>
        </w:tc>
        <w:tc>
          <w:tcPr>
            <w:tcW w:w="2976" w:type="dxa"/>
            <w:tcBorders>
              <w:top w:val="nil"/>
              <w:left w:val="nil"/>
              <w:bottom w:val="nil"/>
              <w:right w:val="nil"/>
            </w:tcBorders>
            <w:shd w:val="clear" w:color="auto" w:fill="auto"/>
            <w:vAlign w:val="center"/>
          </w:tcPr>
          <w:p w:rsidR="00484136" w:rsidRPr="00C20B21" w:rsidRDefault="00484136" w:rsidP="00484136">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RP11-616M22.7 overexpression induces resistance of GIST cells to imatinib.</w:t>
            </w:r>
          </w:p>
        </w:tc>
        <w:tc>
          <w:tcPr>
            <w:tcW w:w="851" w:type="dxa"/>
            <w:tcBorders>
              <w:top w:val="nil"/>
              <w:left w:val="nil"/>
              <w:bottom w:val="nil"/>
            </w:tcBorders>
            <w:shd w:val="clear" w:color="auto" w:fill="auto"/>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484136"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Fan</w:t>
            </w:r>
          </w:p>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4</w:t>
            </w:r>
          </w:p>
          <w:p w:rsidR="00484136" w:rsidRPr="00C20B21" w:rsidRDefault="00E90653"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484136" w:rsidRPr="00C20B21">
              <w:rPr>
                <w:rFonts w:ascii="Times New Roman" w:hAnsi="Times New Roman" w:cs="Times New Roman"/>
                <w:color w:val="000000" w:themeColor="text1"/>
                <w:sz w:val="20"/>
                <w:szCs w:val="20"/>
              </w:rPr>
              <w:instrText xml:space="preserve"> ADDIN EN.CITE &lt;EndNote&gt;&lt;Cite&gt;&lt;Author&gt;Fan&lt;/Author&gt;&lt;Year&gt;2015&lt;/Year&gt;&lt;RecNum&gt;457&lt;/RecNum&gt;&lt;DisplayText&gt;[187]&lt;/DisplayText&gt;&lt;record&gt;&lt;rec-number&gt;457&lt;/rec-number&gt;&lt;foreign-keys&gt;&lt;key app="EN" db-id="e20f0zxe22rs2nesxt35w0wifz0rpfe95s9a" timestamp="0"&gt;457&lt;/key&gt;&lt;/foreign-keys&gt;&lt;ref-type name="Journal Article"&gt;17&lt;/ref-type&gt;&lt;contributors&gt;&lt;authors&gt;&lt;author&gt;Fan, R.&lt;/author&gt;&lt;author&gt;Zhong, J.&lt;/author&gt;&lt;author&gt;Zheng, S.&lt;/author&gt;&lt;author&gt;Wang, Z.&lt;/author&gt;&lt;author&gt;Xu, Y.&lt;/author&gt;&lt;author&gt;Li, S.&lt;/author&gt;&lt;author&gt;Zhou, J.&lt;/author&gt;&lt;author&gt;Yuan, F.&lt;/author&gt;&lt;/authors&gt;&lt;/contributors&gt;&lt;auth-address&gt;Department of Gastroenterology, Shanghai Ruijin Hospital, Shanghai Jiao Tong University School of Medicine, No. 197, Ruijin Er Rd, Shanghai, 200025, China.&lt;/auth-address&gt;&lt;titles&gt;&lt;title&gt;microRNA-218 increase the sensitivity of gastrointestinal stromal tumor to imatinib through PI3K/AKT pathway&lt;/title&gt;&lt;secondary-title&gt;Clin Exp Med&lt;/secondary-title&gt;&lt;/titles&gt;&lt;pages&gt;137-44&lt;/pages&gt;&lt;volume&gt;15&lt;/volume&gt;&lt;number&gt;2&lt;/number&gt;&lt;edition&gt;2014/04/08&lt;/edition&gt;&lt;keywords&gt;&lt;keyword&gt;Antineoplastic Agents/*administration &amp;amp; dosage&lt;/keyword&gt;&lt;keyword&gt;Apoptosis&lt;/keyword&gt;&lt;keyword&gt;Cell Line, Tumor&lt;/keyword&gt;&lt;keyword&gt;Cell Survival/drug effects&lt;/keyword&gt;&lt;keyword&gt;Gastrointestinal Stromal Tumors/*drug therapy&lt;/keyword&gt;&lt;keyword&gt;Gene Expression Profiling&lt;/keyword&gt;&lt;keyword&gt;Humans&lt;/keyword&gt;&lt;keyword&gt;Imatinib Mesylate/*administration &amp;amp; dosage&lt;/keyword&gt;&lt;keyword&gt;MicroRNAs/genetics/*metabolism&lt;/keyword&gt;&lt;keyword&gt;Models, Biological&lt;/keyword&gt;&lt;keyword&gt;Real-Time Polymerase Chain Reaction&lt;/keyword&gt;&lt;/keywords&gt;&lt;dates&gt;&lt;year&gt;2015&lt;/year&gt;&lt;pub-dates&gt;&lt;date&gt;May&lt;/date&gt;&lt;/pub-dates&gt;&lt;/dates&gt;&lt;isbn&gt;1591-9528 (Electronic)&amp;#xD;1591-8890 (Linking)&lt;/isbn&gt;&lt;accession-num&gt;24706111&lt;/accession-num&gt;&lt;urls&gt;&lt;related-urls&gt;&lt;url&gt;https://www.ncbi.nlm.nih.gov/pubmed/24706111&lt;/url&gt;&lt;/related-urls&gt;&lt;/urls&gt;&lt;electronic-resource-num&gt;10.1007/s10238-014-0280-y&lt;/electronic-resource-num&gt;&lt;/record&gt;&lt;/Cite&gt;&lt;/EndNote&gt;</w:instrText>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8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18</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5" w:type="dxa"/>
            <w:tcBorders>
              <w:top w:val="nil"/>
              <w:left w:val="nil"/>
              <w:bottom w:val="nil"/>
              <w:right w:val="nil"/>
            </w:tcBorders>
            <w:shd w:val="clear" w:color="auto" w:fill="auto"/>
            <w:vAlign w:val="center"/>
          </w:tcPr>
          <w:p w:rsidR="00484136" w:rsidRPr="007632D5" w:rsidRDefault="00484136" w:rsidP="00484136">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I3K/AKT pathway</w:t>
            </w:r>
          </w:p>
        </w:tc>
        <w:tc>
          <w:tcPr>
            <w:tcW w:w="29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RNA-218 increase the sensitivity of GIST to imatinib</w:t>
            </w:r>
          </w:p>
        </w:tc>
        <w:tc>
          <w:tcPr>
            <w:tcW w:w="851" w:type="dxa"/>
            <w:tcBorders>
              <w:top w:val="nil"/>
              <w:left w:val="nil"/>
              <w:bottom w:val="nil"/>
            </w:tcBorders>
            <w:shd w:val="clear" w:color="auto" w:fill="auto"/>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4</w:t>
            </w:r>
          </w:p>
        </w:tc>
      </w:tr>
      <w:tr w:rsidR="00484136" w:rsidRPr="00C20B21" w:rsidTr="00D417D5">
        <w:trPr>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Chen</w:t>
            </w:r>
          </w:p>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484136" w:rsidRPr="00C20B21" w:rsidRDefault="00E90653"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lastRenderedPageBreak/>
              <w:fldChar w:fldCharType="begin"/>
            </w:r>
            <w:r w:rsidR="00484136" w:rsidRPr="00C20B21">
              <w:rPr>
                <w:rFonts w:ascii="Times New Roman" w:hAnsi="Times New Roman" w:cs="Times New Roman"/>
                <w:color w:val="000000" w:themeColor="text1"/>
                <w:sz w:val="20"/>
                <w:szCs w:val="20"/>
              </w:rPr>
              <w:instrText xml:space="preserve"> ADDIN EN.CITE &lt;EndNote&gt;&lt;Cite&gt;&lt;Author&gt;Chen&lt;/Author&gt;&lt;Year&gt;2020&lt;/Year&gt;&lt;RecNum&gt;458&lt;/RecNum&gt;&lt;DisplayText&gt;[188]&lt;/DisplayText&gt;&lt;record&gt;&lt;rec-number&gt;458&lt;/rec-number&gt;&lt;foreign-keys&gt;&lt;key app="EN" db-id="e20f0zxe22rs2nesxt35w0wifz0rpfe95s9a" timestamp="0"&gt;458&lt;/key&gt;&lt;/foreign-keys&gt;&lt;ref-type name="Journal Article"&gt;17&lt;/ref-type&gt;&lt;contributors&gt;&lt;authors&gt;&lt;author&gt;Chen, Wei&lt;/author&gt;&lt;author&gt;Li, Zhouqi&lt;/author&gt;&lt;author&gt;Liu, Hao&lt;/author&gt;&lt;author&gt;Jiang, Sujing&lt;/author&gt;&lt;author&gt;Wang, Guannan&lt;/author&gt;&lt;author&gt;Sun, Lifeng&lt;/author&gt;&lt;author&gt;Li, Jun&lt;/author&gt;&lt;author&gt;Wang, Xiaochen&lt;/author&gt;&lt;author&gt;Yu, Shaojun&lt;/author&gt;&lt;author&gt;Huang, Jianjin&lt;/author&gt;&lt;author&gt;Dong, Ying&lt;/author&gt;&lt;/authors&gt;&lt;/contributors&gt;&lt;titles&gt;&lt;title&gt;MicroRNA-30a targets BECLIN-1 to inactivate autophagy and sensitizes gastrointestinal stromal tumor cells to imatinib&lt;/title&gt;&lt;secondary-title&gt;Cell Death &amp;amp; Disease&lt;/secondary-title&gt;&lt;/titles&gt;&lt;volume&gt;11&lt;/volume&gt;&lt;number&gt;3&lt;/number&gt;&lt;dates&gt;&lt;year&gt;2020&lt;/year&gt;&lt;/dates&gt;&lt;isbn&gt;2041-4889&lt;/isbn&gt;&lt;accession-num&gt; 32251287&lt;/accession-num&gt;&lt;urls&gt;&lt;/urls&gt;&lt;electronic-resource-num&gt;10.1038/s41419-020-2390-7&lt;/electronic-resource-num&gt;&lt;/record&gt;&lt;/Cite&gt;&lt;/EndNote&gt;</w:instrText>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8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GIST</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0a</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484136" w:rsidRPr="007632D5" w:rsidRDefault="00484136" w:rsidP="00484136">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beclin-1</w:t>
            </w:r>
          </w:p>
        </w:tc>
        <w:tc>
          <w:tcPr>
            <w:tcW w:w="29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NA-30a sensitizes GIST cells to imatinib</w:t>
            </w:r>
          </w:p>
        </w:tc>
        <w:tc>
          <w:tcPr>
            <w:tcW w:w="851" w:type="dxa"/>
            <w:tcBorders>
              <w:top w:val="nil"/>
              <w:left w:val="nil"/>
              <w:bottom w:val="nil"/>
            </w:tcBorders>
            <w:shd w:val="clear" w:color="auto" w:fill="auto"/>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7</w:t>
            </w:r>
          </w:p>
        </w:tc>
      </w:tr>
      <w:tr w:rsidR="00484136"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Shi</w:t>
            </w:r>
          </w:p>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5</w:t>
            </w:r>
          </w:p>
          <w:p w:rsidR="00484136" w:rsidRPr="00C20B21" w:rsidRDefault="00E90653"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484136" w:rsidRPr="00C20B21">
              <w:rPr>
                <w:rFonts w:ascii="Times New Roman" w:hAnsi="Times New Roman" w:cs="Times New Roman"/>
                <w:color w:val="000000" w:themeColor="text1"/>
                <w:sz w:val="20"/>
                <w:szCs w:val="20"/>
              </w:rPr>
              <w:instrText xml:space="preserve"> ADDIN EN.CITE &lt;EndNote&gt;&lt;Cite&gt;&lt;Author&gt;Shi&lt;/Author&gt;&lt;Year&gt;2016&lt;/Year&gt;&lt;RecNum&gt;459&lt;/RecNum&gt;&lt;DisplayText&gt;[189]&lt;/DisplayText&gt;&lt;record&gt;&lt;rec-number&gt;459&lt;/rec-number&gt;&lt;foreign-keys&gt;&lt;key app="EN" db-id="e20f0zxe22rs2nesxt35w0wifz0rpfe95s9a" timestamp="0"&gt;459&lt;/key&gt;&lt;/foreign-keys&gt;&lt;ref-type name="Journal Article"&gt;17&lt;/ref-type&gt;&lt;contributors&gt;&lt;authors&gt;&lt;author&gt;Shi, Yuan&lt;/author&gt;&lt;author&gt;Gao, Xiaodong&lt;/author&gt;&lt;author&gt;Hu, Qin&lt;/author&gt;&lt;author&gt;Li, Xiaojing&lt;/author&gt;&lt;author&gt;Xu, Jianfang&lt;/author&gt;&lt;author&gt;Lu, Shaohua&lt;/author&gt;&lt;author&gt;Liu, Yalan&lt;/author&gt;&lt;author&gt;Xu, Chen&lt;/author&gt;&lt;author&gt;Jiang, Dongxian&lt;/author&gt;&lt;author&gt;Lin, Jiaqian&lt;/author&gt;&lt;author&gt;Xue, Anwei&lt;/author&gt;&lt;author&gt;Tan, Yunshan&lt;/author&gt;&lt;author&gt;Shen, Kuntang&lt;/author&gt;&lt;author&gt;Hou, Yingyong&lt;/author&gt;&lt;/authors&gt;&lt;/contributors&gt;&lt;titles&gt;&lt;title&gt;PIK3C2A is a gene-specific target of microRNA-518a-5p in imatinib mesylate-resistant gastrointestinal stromal tumor&lt;/title&gt;&lt;secondary-title&gt;Laboratory Investigation&lt;/secondary-title&gt;&lt;/titles&gt;&lt;pages&gt;652-660&lt;/pages&gt;&lt;volume&gt;96&lt;/volume&gt;&lt;number&gt;6&lt;/number&gt;&lt;section&gt;652&lt;/section&gt;&lt;dates&gt;&lt;year&gt;2016&lt;/year&gt;&lt;/dates&gt;&lt;isbn&gt;0023-6837&amp;#xD;1530-0307&lt;/isbn&gt;&lt;accession-num&gt;26950487&lt;/accession-num&gt;&lt;urls&gt;&lt;/urls&gt;&lt;electronic-resource-num&gt;10.1038/labinvest.2015.157&lt;/electronic-resource-num&gt;&lt;/record&gt;&lt;/Cite&gt;&lt;/EndNote&gt;</w:instrText>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8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18a-5p</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484136" w:rsidRPr="00C20B21" w:rsidRDefault="00484136" w:rsidP="00484136">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484136" w:rsidRPr="00C20B21" w:rsidRDefault="00484136" w:rsidP="00484136">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20</w:t>
            </w:r>
          </w:p>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20</w:t>
            </w:r>
          </w:p>
        </w:tc>
        <w:tc>
          <w:tcPr>
            <w:tcW w:w="1985" w:type="dxa"/>
            <w:tcBorders>
              <w:top w:val="nil"/>
              <w:left w:val="nil"/>
              <w:bottom w:val="nil"/>
              <w:right w:val="nil"/>
            </w:tcBorders>
            <w:shd w:val="clear" w:color="auto" w:fill="auto"/>
            <w:vAlign w:val="center"/>
          </w:tcPr>
          <w:p w:rsidR="00484136" w:rsidRPr="007632D5" w:rsidRDefault="00484136" w:rsidP="00484136">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IK3C2A</w:t>
            </w:r>
          </w:p>
        </w:tc>
        <w:tc>
          <w:tcPr>
            <w:tcW w:w="29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ow expression of miR-518a-5p is likely to cause resistance to imatinib in GISTs.</w:t>
            </w:r>
          </w:p>
        </w:tc>
        <w:tc>
          <w:tcPr>
            <w:tcW w:w="851" w:type="dxa"/>
            <w:tcBorders>
              <w:top w:val="nil"/>
              <w:left w:val="nil"/>
              <w:bottom w:val="nil"/>
            </w:tcBorders>
            <w:shd w:val="clear" w:color="auto" w:fill="auto"/>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5</w:t>
            </w:r>
          </w:p>
        </w:tc>
      </w:tr>
      <w:tr w:rsidR="00484136" w:rsidRPr="00C20B21" w:rsidTr="00D417D5">
        <w:trPr>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tabs>
                <w:tab w:val="left" w:pos="737"/>
              </w:tabs>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Huang</w:t>
            </w:r>
          </w:p>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484136" w:rsidRPr="00C20B21" w:rsidRDefault="00E90653"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IdWFuZzwvQXV0aG9yPjxZZWFyPjIwMTg8L1llYXI+PFJl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==
</w:fldData>
              </w:fldChar>
            </w:r>
            <w:r w:rsidR="00484136"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IdWFuZzwvQXV0aG9yPjxZZWFyPjIwMTg8L1llYXI+PFJl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==
</w:fldData>
              </w:fldChar>
            </w:r>
            <w:r w:rsidR="00484136"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9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25a-5p</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484136" w:rsidRPr="00C20B21" w:rsidRDefault="00484136" w:rsidP="00484136">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 resistant:13</w:t>
            </w:r>
          </w:p>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 sensitivy:15</w:t>
            </w:r>
          </w:p>
        </w:tc>
        <w:tc>
          <w:tcPr>
            <w:tcW w:w="1985" w:type="dxa"/>
            <w:tcBorders>
              <w:top w:val="nil"/>
              <w:left w:val="nil"/>
              <w:bottom w:val="nil"/>
              <w:right w:val="nil"/>
            </w:tcBorders>
            <w:shd w:val="clear" w:color="auto" w:fill="auto"/>
            <w:vAlign w:val="center"/>
          </w:tcPr>
          <w:p w:rsidR="00484136" w:rsidRPr="007632D5" w:rsidRDefault="00484136" w:rsidP="00484136">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FAK</w:t>
            </w:r>
          </w:p>
        </w:tc>
        <w:tc>
          <w:tcPr>
            <w:tcW w:w="29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MiR-125a-5p contributes to imatinib resistance in GIST </w:t>
            </w:r>
          </w:p>
        </w:tc>
        <w:tc>
          <w:tcPr>
            <w:tcW w:w="851" w:type="dxa"/>
            <w:tcBorders>
              <w:top w:val="nil"/>
              <w:left w:val="nil"/>
              <w:bottom w:val="nil"/>
            </w:tcBorders>
            <w:shd w:val="clear" w:color="auto" w:fill="auto"/>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484136"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Akcakaya</w:t>
            </w:r>
          </w:p>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4</w:t>
            </w:r>
          </w:p>
          <w:p w:rsidR="00484136" w:rsidRPr="00C20B21" w:rsidRDefault="00E90653"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Ba2Nha2F5YTwvQXV0aG9yPjxZZWFyPjIwMTQ8L1llYXI+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=
</w:fldData>
              </w:fldChar>
            </w:r>
            <w:r w:rsidR="00484136"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Ba2Nha2F5YTwvQXV0aG9yPjxZZWFyPjIwMTQ8L1llYXI+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=
</w:fldData>
              </w:fldChar>
            </w:r>
            <w:r w:rsidR="00484136"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9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miR-125a-5p </w:t>
            </w:r>
          </w:p>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07</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484136" w:rsidRPr="00C20B21" w:rsidRDefault="00484136" w:rsidP="00484136">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484136" w:rsidRPr="00C20B21" w:rsidRDefault="00484136" w:rsidP="00484136">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 resistant:10</w:t>
            </w:r>
          </w:p>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 sensitive:14</w:t>
            </w:r>
          </w:p>
        </w:tc>
        <w:tc>
          <w:tcPr>
            <w:tcW w:w="1985" w:type="dxa"/>
            <w:tcBorders>
              <w:top w:val="nil"/>
              <w:left w:val="nil"/>
              <w:bottom w:val="nil"/>
              <w:right w:val="nil"/>
            </w:tcBorders>
            <w:shd w:val="clear" w:color="auto" w:fill="auto"/>
            <w:vAlign w:val="center"/>
          </w:tcPr>
          <w:p w:rsidR="00484136" w:rsidRPr="007632D5" w:rsidRDefault="00484136" w:rsidP="00484136">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TPN18</w:t>
            </w:r>
          </w:p>
        </w:tc>
        <w:tc>
          <w:tcPr>
            <w:tcW w:w="29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verexpression of miR-125a-5p and miR-107 were associated with imatinib resistance in GIST.</w:t>
            </w:r>
          </w:p>
        </w:tc>
        <w:tc>
          <w:tcPr>
            <w:tcW w:w="851" w:type="dxa"/>
            <w:tcBorders>
              <w:top w:val="nil"/>
              <w:left w:val="nil"/>
              <w:bottom w:val="nil"/>
            </w:tcBorders>
            <w:shd w:val="clear" w:color="auto" w:fill="auto"/>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9</w:t>
            </w:r>
          </w:p>
        </w:tc>
      </w:tr>
      <w:tr w:rsidR="00484136" w:rsidRPr="00C20B21" w:rsidTr="00D417D5">
        <w:trPr>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Cao</w:t>
            </w:r>
          </w:p>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484136" w:rsidRPr="00C20B21" w:rsidRDefault="00E90653"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484136" w:rsidRPr="00C20B21">
              <w:rPr>
                <w:rFonts w:ascii="Times New Roman" w:hAnsi="Times New Roman" w:cs="Times New Roman"/>
                <w:color w:val="000000" w:themeColor="text1"/>
                <w:sz w:val="20"/>
                <w:szCs w:val="20"/>
              </w:rPr>
              <w:instrText xml:space="preserve"> ADDIN EN.CITE &lt;EndNote&gt;&lt;Cite&gt;&lt;Author&gt;Cao&lt;/Author&gt;&lt;Year&gt;2016&lt;/Year&gt;&lt;RecNum&gt;462&lt;/RecNum&gt;&lt;DisplayText&gt;[192]&lt;/DisplayText&gt;&lt;record&gt;&lt;rec-number&gt;462&lt;/rec-number&gt;&lt;foreign-keys&gt;&lt;key app="EN" db-id="e20f0zxe22rs2nesxt35w0wifz0rpfe95s9a" timestamp="0"&gt;462&lt;/key&gt;&lt;/foreign-keys&gt;&lt;ref-type name="Journal Article"&gt;17&lt;/ref-type&gt;&lt;contributors&gt;&lt;authors&gt;&lt;author&gt;Cao, C. L.&lt;/author&gt;&lt;author&gt;Niu, H. J.&lt;/author&gt;&lt;author&gt;Kang, S. P.&lt;/author&gt;&lt;author&gt;Cong, C. L.&lt;/author&gt;&lt;author&gt;Kang, S. R.&lt;/author&gt;&lt;/authors&gt;&lt;/contributors&gt;&lt;auth-address&gt;Department of Gastroenterology, the Affiliated Hospital of Inner Mongolia Medical University, Hohhot, Inner Mongolia, China. shironkang@sohu.com.&lt;/auth-address&gt;&lt;titles&gt;&lt;title&gt;miRNA-21 sensitizes gastrointestinal stromal tumors (GISTs) cells to Imatinib via targeting B-cell lymphoma 2 (Bcl-2)&lt;/title&gt;&lt;secondary-title&gt;European review for medical and pharmacological sciences&lt;/secondary-title&gt;&lt;alt-title&gt;Eur Rev Med Pharmacol Sci&lt;/alt-title&gt;&lt;/titles&gt;&lt;pages&gt;3574-3581&lt;/pages&gt;&lt;volume&gt;20&lt;/volume&gt;&lt;number&gt;17&lt;/number&gt;&lt;dates&gt;&lt;year&gt;2016&lt;/year&gt;&lt;/dates&gt;&lt;isbn&gt;2284-0729&lt;/isbn&gt;&lt;accession-num&gt;27649657&lt;/accession-num&gt;&lt;urls&gt;&lt;related-urls&gt;&lt;url&gt;https://pubmed.ncbi.nlm.nih.gov/27649657&lt;/url&gt;&lt;/related-urls&gt;&lt;/urls&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9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1</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484136" w:rsidRPr="00C20B21" w:rsidRDefault="00484136" w:rsidP="00484136">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 specimens: 31</w:t>
            </w:r>
          </w:p>
        </w:tc>
        <w:tc>
          <w:tcPr>
            <w:tcW w:w="1985" w:type="dxa"/>
            <w:tcBorders>
              <w:top w:val="nil"/>
              <w:left w:val="nil"/>
              <w:bottom w:val="nil"/>
              <w:right w:val="nil"/>
            </w:tcBorders>
            <w:shd w:val="clear" w:color="auto" w:fill="auto"/>
            <w:vAlign w:val="center"/>
          </w:tcPr>
          <w:p w:rsidR="00484136" w:rsidRPr="007632D5" w:rsidRDefault="00484136" w:rsidP="00484136">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bcl-2</w:t>
            </w:r>
          </w:p>
        </w:tc>
        <w:tc>
          <w:tcPr>
            <w:tcW w:w="2976" w:type="dxa"/>
            <w:tcBorders>
              <w:top w:val="nil"/>
              <w:left w:val="nil"/>
              <w:bottom w:val="nil"/>
              <w:right w:val="nil"/>
            </w:tcBorders>
            <w:shd w:val="clear" w:color="auto" w:fill="auto"/>
            <w:vAlign w:val="center"/>
          </w:tcPr>
          <w:p w:rsidR="00484136" w:rsidRPr="00C20B21" w:rsidRDefault="00484136" w:rsidP="00484136">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NA-21 sensitizes GIST cells to imatinib</w:t>
            </w:r>
          </w:p>
        </w:tc>
        <w:tc>
          <w:tcPr>
            <w:tcW w:w="851" w:type="dxa"/>
            <w:tcBorders>
              <w:top w:val="nil"/>
              <w:left w:val="nil"/>
              <w:bottom w:val="nil"/>
            </w:tcBorders>
            <w:shd w:val="clear" w:color="auto" w:fill="auto"/>
          </w:tcPr>
          <w:p w:rsidR="00484136" w:rsidRPr="00C20B21" w:rsidRDefault="00484136" w:rsidP="00484136">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8</w:t>
            </w:r>
          </w:p>
        </w:tc>
      </w:tr>
      <w:tr w:rsidR="00484136" w:rsidRPr="00C20B21" w:rsidTr="00D417D5">
        <w:trPr>
          <w:cnfStyle w:val="000000100000"/>
          <w:trHeight w:val="925"/>
          <w:jc w:val="center"/>
        </w:trPr>
        <w:tc>
          <w:tcPr>
            <w:cnfStyle w:val="001000000000"/>
            <w:tcW w:w="1276" w:type="dxa"/>
            <w:tcBorders>
              <w:top w:val="nil"/>
              <w:bottom w:val="nil"/>
              <w:right w:val="nil"/>
            </w:tcBorders>
            <w:shd w:val="clear" w:color="auto" w:fill="auto"/>
            <w:vAlign w:val="center"/>
          </w:tcPr>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Shiozawa</w:t>
            </w:r>
          </w:p>
          <w:p w:rsidR="00484136" w:rsidRPr="00C20B21" w:rsidRDefault="00484136"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484136" w:rsidRPr="00C20B21" w:rsidRDefault="00E90653" w:rsidP="00484136">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TaGlvemF3YTwvQXV0aG9yPjxZZWFyPjIwMTg8L1llYXI+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</w:fldData>
              </w:fldChar>
            </w:r>
            <w:r w:rsidR="00484136"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TaGlvemF3YTwvQXV0aG9yPjxZZWFyPjIwMTg8L1llYXI+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</w:fldData>
              </w:fldChar>
            </w:r>
            <w:r w:rsidR="00484136"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484136" w:rsidRPr="00C20B21">
              <w:rPr>
                <w:rFonts w:ascii="Times New Roman" w:hAnsi="Times New Roman" w:cs="Times New Roman"/>
                <w:noProof/>
                <w:color w:val="000000" w:themeColor="text1"/>
                <w:sz w:val="20"/>
                <w:szCs w:val="20"/>
              </w:rPr>
              <w:t>[19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ynovial sarcoma</w:t>
            </w:r>
          </w:p>
        </w:tc>
        <w:tc>
          <w:tcPr>
            <w:tcW w:w="993"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tc>
        <w:tc>
          <w:tcPr>
            <w:tcW w:w="1842"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761</w:t>
            </w:r>
          </w:p>
        </w:tc>
        <w:tc>
          <w:tcPr>
            <w:tcW w:w="1418"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azopanib</w:t>
            </w:r>
          </w:p>
        </w:tc>
        <w:tc>
          <w:tcPr>
            <w:tcW w:w="1276"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6</w:t>
            </w:r>
          </w:p>
        </w:tc>
        <w:tc>
          <w:tcPr>
            <w:tcW w:w="1985" w:type="dxa"/>
            <w:tcBorders>
              <w:top w:val="nil"/>
              <w:left w:val="nil"/>
              <w:bottom w:val="nil"/>
              <w:right w:val="nil"/>
            </w:tcBorders>
            <w:shd w:val="clear" w:color="auto" w:fill="auto"/>
            <w:vAlign w:val="center"/>
          </w:tcPr>
          <w:p w:rsidR="00484136" w:rsidRPr="007632D5" w:rsidRDefault="00484136" w:rsidP="00484136">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TRIP6</w:t>
            </w:r>
          </w:p>
          <w:p w:rsidR="00484136" w:rsidRPr="007632D5" w:rsidRDefault="00484136" w:rsidP="00484136">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LMNA</w:t>
            </w:r>
          </w:p>
          <w:p w:rsidR="00484136" w:rsidRPr="007632D5" w:rsidRDefault="00484136" w:rsidP="00484136">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SIRT3</w:t>
            </w:r>
          </w:p>
        </w:tc>
        <w:tc>
          <w:tcPr>
            <w:tcW w:w="2976" w:type="dxa"/>
            <w:tcBorders>
              <w:top w:val="nil"/>
              <w:left w:val="nil"/>
              <w:bottom w:val="nil"/>
              <w:right w:val="nil"/>
            </w:tcBorders>
            <w:shd w:val="clear" w:color="auto" w:fill="auto"/>
            <w:vAlign w:val="center"/>
          </w:tcPr>
          <w:p w:rsidR="00484136" w:rsidRPr="00C20B21" w:rsidRDefault="00484136" w:rsidP="00484136">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croRNA-761 enhances pazopanib resistance in synovial sarcoma</w:t>
            </w:r>
          </w:p>
        </w:tc>
        <w:tc>
          <w:tcPr>
            <w:tcW w:w="851" w:type="dxa"/>
            <w:tcBorders>
              <w:top w:val="nil"/>
              <w:left w:val="nil"/>
              <w:bottom w:val="nil"/>
            </w:tcBorders>
            <w:shd w:val="clear" w:color="auto" w:fill="auto"/>
          </w:tcPr>
          <w:p w:rsidR="00484136" w:rsidRPr="00C20B21" w:rsidRDefault="00484136" w:rsidP="00484136">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231F20"/>
                <w:sz w:val="20"/>
                <w:szCs w:val="20"/>
              </w:rPr>
              <w:t>6</w:t>
            </w:r>
          </w:p>
        </w:tc>
      </w:tr>
      <w:tr w:rsidR="00032212" w:rsidRPr="00C20B21" w:rsidTr="00D417D5">
        <w:trPr>
          <w:jc w:val="center"/>
        </w:trPr>
        <w:tc>
          <w:tcPr>
            <w:cnfStyle w:val="001000000000"/>
            <w:tcW w:w="15309" w:type="dxa"/>
            <w:gridSpan w:val="9"/>
            <w:tcBorders>
              <w:top w:val="nil"/>
              <w:bottom w:val="nil"/>
              <w:right w:val="nil"/>
            </w:tcBorders>
            <w:shd w:val="clear" w:color="auto" w:fill="auto"/>
            <w:vAlign w:val="center"/>
          </w:tcPr>
          <w:p w:rsidR="00032212" w:rsidRPr="007632D5" w:rsidRDefault="00032212" w:rsidP="00B033EC">
            <w:pPr>
              <w:autoSpaceDE w:val="0"/>
              <w:autoSpaceDN w:val="0"/>
              <w:adjustRightInd w:val="0"/>
              <w:spacing w:line="276" w:lineRule="auto"/>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Immunotherapy (sarcoma)</w:t>
            </w:r>
          </w:p>
        </w:tc>
        <w:tc>
          <w:tcPr>
            <w:tcW w:w="851" w:type="dxa"/>
            <w:tcBorders>
              <w:top w:val="nil"/>
              <w:left w:val="nil"/>
              <w:bottom w:val="nil"/>
            </w:tcBorders>
            <w:shd w:val="clear" w:color="auto" w:fill="auto"/>
            <w:vAlign w:val="center"/>
          </w:tcPr>
          <w:p w:rsidR="00032212" w:rsidRPr="00C20B21" w:rsidRDefault="00032212" w:rsidP="00B033EC">
            <w:pPr>
              <w:spacing w:line="276" w:lineRule="auto"/>
              <w:cnfStyle w:val="000000000000"/>
              <w:rPr>
                <w:rFonts w:ascii="Times New Roman" w:hAnsi="Times New Roman" w:cs="Times New Roman"/>
                <w:color w:val="000000" w:themeColor="text1"/>
                <w:sz w:val="20"/>
                <w:szCs w:val="20"/>
              </w:rPr>
            </w:pPr>
          </w:p>
        </w:tc>
      </w:tr>
      <w:tr w:rsidR="00A7008C" w:rsidRPr="00C20B21" w:rsidTr="00D417D5">
        <w:trPr>
          <w:cnfStyle w:val="000000100000"/>
          <w:trHeight w:val="131"/>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Pang</w:t>
            </w:r>
          </w:p>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9A3947" w:rsidRPr="00C20B21" w:rsidRDefault="00E90653"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Pang&lt;/Author&gt;&lt;Year&gt;2021&lt;/Year&gt;&lt;RecNum&gt;464&lt;/RecNum&gt;&lt;DisplayText&gt;[194]&lt;/DisplayText&gt;&lt;record&gt;&lt;rec-number&gt;464&lt;/rec-number&gt;&lt;foreign-keys&gt;&lt;key app="EN" db-id="e20f0zxe22rs2nesxt35w0wifz0rpfe95s9a" timestamp="0"&gt;464&lt;/key&gt;&lt;/foreign-keys&gt;&lt;ref-type name="Journal Article"&gt;17&lt;/ref-type&gt;&lt;contributors&gt;&lt;authors&gt;&lt;author&gt;Pang, Boran&lt;/author&gt;&lt;author&gt;Hao, Yongqiang&lt;/author&gt;&lt;/authors&gt;&lt;/contributors&gt;&lt;auth-address&gt;Shanghai Key Laboratory of Orthopaedic Implants, Department of Orthopaedic Surgery, Shanghai Ninth People&amp;apos;s Hospital, Shanghai Jiao Tong University School of Medicine, Shanghai, China.&lt;/auth-address&gt;&lt;titles&gt;&lt;title&gt;Integrated Analysis of the Transcriptome Profile Reveals the Potential Roles Played by Long Noncoding RNAs in Immunotherapy for Sarcoma&lt;/title&gt;&lt;secondary-title&gt;Frontiers in oncology&lt;/secondary-title&gt;&lt;alt-title&gt;Front Oncol&lt;/alt-title&gt;&lt;/titles&gt;&lt;pages&gt;690486&lt;/pages&gt;&lt;volume&gt;11&lt;/volume&gt;&lt;dates&gt;&lt;year&gt;2021&lt;/year&gt;&lt;/dates&gt;&lt;isbn&gt;2234-943X&lt;/isbn&gt;&lt;accession-num&gt;34178688&lt;/accession-num&gt;&lt;urls&gt;&lt;related-urls&gt;&lt;url&gt;https://pubmed.ncbi.nlm.nih.gov/34178688&lt;/url&gt;&lt;/related-urls&gt;&lt;/urls&gt;&lt;electronic-resource-num&gt;10.3389/fonc.2021.690486&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19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arcoma</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w:t>
            </w:r>
          </w:p>
        </w:tc>
        <w:tc>
          <w:tcPr>
            <w:tcW w:w="1842"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ADAM6</w:t>
            </w:r>
          </w:p>
          <w:p w:rsidR="009A3947" w:rsidRPr="00C20B21"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5orf58</w:t>
            </w:r>
          </w:p>
          <w:p w:rsidR="009A3947" w:rsidRPr="00C20B21"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XCR2P1</w:t>
            </w:r>
          </w:p>
          <w:p w:rsidR="009A3947" w:rsidRPr="00C20B21"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FCGR2C</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CP5</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LA-H</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PSB</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CF1B</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CF1C</w:t>
            </w:r>
          </w:p>
        </w:tc>
        <w:tc>
          <w:tcPr>
            <w:tcW w:w="1418"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mune checkpoint inhibitor</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4"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5" w:type="dxa"/>
            <w:tcBorders>
              <w:top w:val="nil"/>
              <w:left w:val="nil"/>
              <w:bottom w:val="nil"/>
              <w:right w:val="nil"/>
            </w:tcBorders>
            <w:shd w:val="clear" w:color="auto" w:fill="auto"/>
            <w:vAlign w:val="center"/>
          </w:tcPr>
          <w:p w:rsidR="009A3947" w:rsidRPr="007632D5"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igh expression of these lncRNAs reduced sensitivity to immune checkpoint inhibitors in sarcoma.</w:t>
            </w:r>
          </w:p>
        </w:tc>
        <w:tc>
          <w:tcPr>
            <w:tcW w:w="851" w:type="dxa"/>
            <w:tcBorders>
              <w:top w:val="nil"/>
              <w:left w:val="nil"/>
              <w:bottom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6</w:t>
            </w:r>
          </w:p>
        </w:tc>
      </w:tr>
      <w:tr w:rsidR="006C1281" w:rsidRPr="00C20B21" w:rsidTr="00D417D5">
        <w:trPr>
          <w:jc w:val="center"/>
        </w:trPr>
        <w:tc>
          <w:tcPr>
            <w:cnfStyle w:val="001000000000"/>
            <w:tcW w:w="16160" w:type="dxa"/>
            <w:gridSpan w:val="10"/>
            <w:tcBorders>
              <w:top w:val="nil"/>
              <w:bottom w:val="nil"/>
            </w:tcBorders>
            <w:shd w:val="clear" w:color="auto" w:fill="auto"/>
            <w:vAlign w:val="center"/>
          </w:tcPr>
          <w:p w:rsidR="006C1281" w:rsidRPr="007632D5" w:rsidRDefault="006C1281" w:rsidP="00B033EC">
            <w:pPr>
              <w:spacing w:line="276" w:lineRule="auto"/>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Radiotherapy (OS, ch</w:t>
            </w:r>
            <w:r w:rsidR="00C02ABE" w:rsidRPr="007632D5">
              <w:rPr>
                <w:rFonts w:ascii="Times New Roman" w:hAnsi="Times New Roman" w:cs="Times New Roman"/>
                <w:color w:val="000000" w:themeColor="text1"/>
                <w:sz w:val="20"/>
                <w:szCs w:val="20"/>
              </w:rPr>
              <w:t>ondrosarcoma and atypical teratoid/rhabdoid tumor</w:t>
            </w:r>
            <w:r w:rsidRPr="007632D5">
              <w:rPr>
                <w:rFonts w:ascii="Times New Roman" w:hAnsi="Times New Roman" w:cs="Times New Roman"/>
                <w:color w:val="000000" w:themeColor="text1"/>
                <w:sz w:val="20"/>
                <w:szCs w:val="20"/>
              </w:rPr>
              <w:t>)</w:t>
            </w:r>
          </w:p>
        </w:tc>
      </w:tr>
      <w:tr w:rsidR="009A3947"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He</w:t>
            </w:r>
          </w:p>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9A3947" w:rsidRPr="00C20B21" w:rsidRDefault="00E90653"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He&lt;/Author&gt;&lt;Year&gt;2020&lt;/Year&gt;&lt;RecNum&gt;465&lt;/RecNum&gt;&lt;DisplayText&gt;[195]&lt;/DisplayText&gt;&lt;record&gt;&lt;rec-number&gt;465&lt;/rec-number&gt;&lt;foreign-keys&gt;&lt;key app="EN" db-id="e20f0zxe22rs2nesxt35w0wifz0rpfe95s9a" timestamp="0"&gt;465&lt;/key&gt;&lt;/foreign-keys&gt;&lt;ref-type name="Journal Article"&gt;17&lt;/ref-type&gt;&lt;contributors&gt;&lt;authors&gt;&lt;author&gt;He, P.&lt;/author&gt;&lt;author&gt;Xu, Y. Q.&lt;/author&gt;&lt;author&gt;Wang, Z. J.&lt;/author&gt;&lt;author&gt;Sheng, B.&lt;/author&gt;&lt;/authors&gt;&lt;/contributors&gt;&lt;auth-address&gt;Department of Traumatic and Osteopathy, Hunan Provincial People&amp;apos;s Hospital, Changsha, China.&lt;/auth-address&gt;&lt;titles&gt;&lt;title&gt;LncRNA LINC00210 regulated radiosensitivity of osteosarcoma cells via miR-342-3p/GFRA1 axis&lt;/title&gt;&lt;secondary-title&gt;J Clin Lab Anal&lt;/secondary-title&gt;&lt;/titles&gt;&lt;pages&gt;e23540&lt;/pages&gt;&lt;volume&gt;34&lt;/volume&gt;&lt;number&gt;12&lt;/number&gt;&lt;edition&gt;2020/08/26&lt;/edition&gt;&lt;keywords&gt;&lt;keyword&gt;*Bone Neoplasms/genetics/metabolism/pathology&lt;/keyword&gt;&lt;keyword&gt;Bone and Bones/metabolism/pathology&lt;/keyword&gt;&lt;keyword&gt;Cell Line, Tumor&lt;/keyword&gt;&lt;keyword&gt;Gene Expression Regulation, Neoplastic/genetics&lt;/keyword&gt;&lt;keyword&gt;Glial Cell Line-Derived Neurotrophic Factor Receptors/genetics/metabolism&lt;/keyword&gt;&lt;keyword&gt;Humans&lt;/keyword&gt;&lt;keyword&gt;MicroRNAs/*genetics/metabolism&lt;/keyword&gt;&lt;keyword&gt;*Osteosarcoma/genetics/metabolism/pathology&lt;/keyword&gt;&lt;keyword&gt;RNA, Long Noncoding/*genetics/metabolism&lt;/keyword&gt;&lt;keyword&gt;Radiation Tolerance/*genetics&lt;/keyword&gt;&lt;keyword&gt;Gfra1&lt;/keyword&gt;&lt;keyword&gt;Linc00210&lt;/keyword&gt;&lt;keyword&gt;miR-342-3p&lt;/keyword&gt;&lt;keyword&gt;osteosarcoma&lt;/keyword&gt;&lt;keyword&gt;radiosensitivity&lt;/keyword&gt;&lt;/keywords&gt;&lt;dates&gt;&lt;year&gt;2020&lt;/year&gt;&lt;pub-dates&gt;&lt;date&gt;Dec&lt;/date&gt;&lt;/pub-dates&gt;&lt;/dates&gt;&lt;isbn&gt;1098-2825 (Electronic)&amp;#xD;0887-8013 (Linking)&lt;/isbn&gt;&lt;accession-num&gt;32841458&lt;/accession-num&gt;&lt;urls&gt;&lt;related-urls&gt;&lt;url&gt;https://www.ncbi.nlm.nih.gov/pubmed/32841458&lt;/url&gt;&lt;/related-urls&gt;&lt;/urls&gt;&lt;custom2&gt;PMC7755772&lt;/custom2&gt;&lt;electronic-resource-num&gt;10.1002/jcla.23540&lt;/electronic-resource-num&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19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INC00210</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X ray</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9A3947" w:rsidRPr="00C20B21"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umor tissues:53</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adjacent normal </w:t>
            </w:r>
            <w:r w:rsidRPr="00C20B21">
              <w:rPr>
                <w:rFonts w:ascii="Times New Roman" w:hAnsi="Times New Roman" w:cs="Times New Roman"/>
                <w:color w:val="000000" w:themeColor="text1"/>
                <w:sz w:val="20"/>
                <w:szCs w:val="20"/>
              </w:rPr>
              <w:lastRenderedPageBreak/>
              <w:t>tissues:53</w:t>
            </w:r>
          </w:p>
        </w:tc>
        <w:tc>
          <w:tcPr>
            <w:tcW w:w="1985" w:type="dxa"/>
            <w:tcBorders>
              <w:top w:val="nil"/>
              <w:left w:val="nil"/>
              <w:bottom w:val="nil"/>
              <w:right w:val="nil"/>
            </w:tcBorders>
            <w:shd w:val="clear" w:color="auto" w:fill="auto"/>
            <w:vAlign w:val="center"/>
          </w:tcPr>
          <w:p w:rsidR="009A3947" w:rsidRPr="007632D5" w:rsidRDefault="00C933B1" w:rsidP="00B033EC">
            <w:pPr>
              <w:spacing w:line="276" w:lineRule="auto"/>
              <w:cnfStyle w:val="000000100000"/>
              <w:rPr>
                <w:rFonts w:ascii="Times New Roman" w:hAnsi="Times New Roman" w:cs="Times New Roman"/>
                <w:bCs/>
                <w:color w:val="000000" w:themeColor="text1"/>
                <w:sz w:val="20"/>
                <w:szCs w:val="20"/>
              </w:rPr>
            </w:pPr>
            <w:r w:rsidRPr="007632D5">
              <w:rPr>
                <w:rFonts w:ascii="Times New Roman" w:hAnsi="Times New Roman" w:cs="Times New Roman"/>
                <w:bCs/>
                <w:noProof/>
                <w:sz w:val="20"/>
                <w:szCs w:val="20"/>
              </w:rPr>
              <w:lastRenderedPageBreak/>
              <w:t>miR-342-3p/GFRA1</w:t>
            </w:r>
          </w:p>
        </w:tc>
        <w:tc>
          <w:tcPr>
            <w:tcW w:w="2976"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INC00210 knockdown improved the radiosensitivity of OS cells.</w:t>
            </w:r>
          </w:p>
        </w:tc>
        <w:tc>
          <w:tcPr>
            <w:tcW w:w="851" w:type="dxa"/>
            <w:tcBorders>
              <w:top w:val="nil"/>
              <w:left w:val="nil"/>
              <w:bottom w:val="nil"/>
            </w:tcBorders>
            <w:shd w:val="clear" w:color="auto" w:fill="auto"/>
            <w:vAlign w:val="center"/>
          </w:tcPr>
          <w:p w:rsidR="009A3947" w:rsidRPr="00C20B21" w:rsidRDefault="00484136"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r>
      <w:tr w:rsidR="009A3947" w:rsidRPr="00C20B21" w:rsidTr="00D417D5">
        <w:trPr>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Yang</w:t>
            </w:r>
          </w:p>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9A3947" w:rsidRPr="00C20B21" w:rsidRDefault="00E90653"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Yang&lt;/Author&gt;&lt;Year&gt;2018&lt;/Year&gt;&lt;RecNum&gt;466&lt;/RecNum&gt;&lt;DisplayText&gt;[196]&lt;/DisplayText&gt;&lt;record&gt;&lt;rec-number&gt;466&lt;/rec-number&gt;&lt;foreign-keys&gt;&lt;key app="EN" db-id="e20f0zxe22rs2nesxt35w0wifz0rpfe95s9a" timestamp="0"&gt;466&lt;/key&gt;&lt;/foreign-keys&gt;&lt;ref-type name="Journal Article"&gt;17&lt;/ref-type&gt;&lt;contributors&gt;&lt;authors&gt;&lt;author&gt;Yang, Zhen&lt;/author&gt;&lt;author&gt;Wa, Qing-De&lt;/author&gt;&lt;author&gt;Lu, Chao&lt;/author&gt;&lt;author&gt;Pan, Wei&lt;/author&gt;&lt;author&gt;Lu, Zi-Μo&lt;/author&gt;&lt;author&gt;Ao, Jun&lt;/author&gt;&lt;/authors&gt;&lt;/contributors&gt;&lt;auth-address&gt;Guizhou Provincial People&amp;apos;s Hospital, Guiyang, Guizhou, P.R. China.&amp;#xD;Affiliated Hospital of Zunyi Medical College, Zunyi, Guizhou, P.R. China.&lt;/auth-address&gt;&lt;titles&gt;&lt;title&gt;miR‑328‑3p enhances the radiosensitivity of osteosarcoma and regulates apoptosis and cell viability via H2AX&lt;/title&gt;&lt;secondary-title&gt;Oncology reports&lt;/secondary-title&gt;&lt;alt-title&gt;Oncol Rep&lt;/alt-title&gt;&lt;/titles&gt;&lt;pages&gt;545-553&lt;/pages&gt;&lt;volume&gt;39&lt;/volume&gt;&lt;number&gt;2&lt;/number&gt;&lt;dates&gt;&lt;year&gt;2018&lt;/year&gt;&lt;/dates&gt;&lt;isbn&gt;1791-2431&lt;/isbn&gt;&lt;accession-num&gt;29207178&lt;/accession-num&gt;&lt;urls&gt;&lt;related-urls&gt;&lt;url&gt;https://pubmed.ncbi.nlm.nih.gov/29207178&lt;/url&gt;&lt;/related-urls&gt;&lt;/urls&gt;&lt;electronic-resource-num&gt;10.3892/or.2017.6112&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19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9A3947" w:rsidRPr="00C20B21" w:rsidRDefault="009A3947" w:rsidP="00B033EC">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28‑3p</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X-ray </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5" w:type="dxa"/>
            <w:tcBorders>
              <w:top w:val="nil"/>
              <w:left w:val="nil"/>
              <w:bottom w:val="nil"/>
              <w:right w:val="nil"/>
            </w:tcBorders>
            <w:shd w:val="clear" w:color="auto" w:fill="auto"/>
            <w:vAlign w:val="center"/>
          </w:tcPr>
          <w:p w:rsidR="009A3947" w:rsidRPr="007632D5" w:rsidRDefault="009A3947" w:rsidP="00B033EC">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H2AX</w:t>
            </w:r>
          </w:p>
        </w:tc>
        <w:tc>
          <w:tcPr>
            <w:tcW w:w="2976"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28‑3p enhances the radiosensitivity of OS.</w:t>
            </w:r>
          </w:p>
        </w:tc>
        <w:tc>
          <w:tcPr>
            <w:tcW w:w="851" w:type="dxa"/>
            <w:tcBorders>
              <w:top w:val="nil"/>
              <w:left w:val="nil"/>
              <w:bottom w:val="nil"/>
            </w:tcBorders>
            <w:shd w:val="clear" w:color="auto" w:fill="auto"/>
            <w:vAlign w:val="center"/>
          </w:tcPr>
          <w:p w:rsidR="009A3947" w:rsidRPr="00C20B21" w:rsidRDefault="00484136"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4</w:t>
            </w:r>
          </w:p>
        </w:tc>
      </w:tr>
      <w:tr w:rsidR="009A3947"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i</w:t>
            </w:r>
          </w:p>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9A3947" w:rsidRPr="00C20B21" w:rsidRDefault="00E90653"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Li&lt;/Author&gt;&lt;Year&gt;2019&lt;/Year&gt;&lt;RecNum&gt;467&lt;/RecNum&gt;&lt;DisplayText&gt;[197]&lt;/DisplayText&gt;&lt;record&gt;&lt;rec-number&gt;467&lt;/rec-number&gt;&lt;foreign-keys&gt;&lt;key app="EN" db-id="e20f0zxe22rs2nesxt35w0wifz0rpfe95s9a" timestamp="0"&gt;467&lt;/key&gt;&lt;/foreign-keys&gt;&lt;ref-type name="Journal Article"&gt;17&lt;/ref-type&gt;&lt;contributors&gt;&lt;authors&gt;&lt;author&gt;Li, Y.&lt;/author&gt;&lt;author&gt;Song, X.&lt;/author&gt;&lt;author&gt;Liu, Z.&lt;/author&gt;&lt;author&gt;Li, Q.&lt;/author&gt;&lt;author&gt;Huang, M.&lt;/author&gt;&lt;author&gt;Su, B.&lt;/author&gt;&lt;author&gt;Mao, Y.&lt;/author&gt;&lt;author&gt;Wang, Y.&lt;/author&gt;&lt;author&gt;Mo, W.&lt;/author&gt;&lt;author&gt;Chen, H.&lt;/author&gt;&lt;/authors&gt;&lt;/contributors&gt;&lt;auth-address&gt;Department of Oncology, 920th Hospital of Joint Logistics Support Force, Kunming, China.&amp;#xD;Department of Radiation Oncology, Eye, Ear, Nose, and Throat Hospital, FuDan University, Shanghai, China.&amp;#xD;Department of General Surgery, 920th Hospital of Joint Logistics Support Force, Kunming, China.&amp;#xD;Department of Pathology, 920th Hospital of Joint Logistics Support Force, Kunming, China.&lt;/auth-address&gt;&lt;titles&gt;&lt;title&gt;Upregulation of miR-214 Induced Radioresistance of Osteosarcoma by Targeting PHLDA2 via PI3K/Akt Signaling&lt;/title&gt;&lt;secondary-title&gt;Front Oncol&lt;/secondary-title&gt;&lt;/titles&gt;&lt;pages&gt;298&lt;/pages&gt;&lt;volume&gt;9&lt;/volume&gt;&lt;edition&gt;2019/05/07&lt;/edition&gt;&lt;keywords&gt;&lt;keyword&gt;Phlda2&lt;/keyword&gt;&lt;keyword&gt;PI3K/Akt pathway&lt;/keyword&gt;&lt;keyword&gt;miR-214&lt;/keyword&gt;&lt;keyword&gt;osteosarcoma&lt;/keyword&gt;&lt;keyword&gt;radiosensitivity&lt;/keyword&gt;&lt;/keywords&gt;&lt;dates&gt;&lt;year&gt;2019&lt;/year&gt;&lt;/dates&gt;&lt;isbn&gt;2234-943X (Print)&amp;#xD;2234-943X (Linking)&lt;/isbn&gt;&lt;accession-num&gt;31058093&lt;/accession-num&gt;&lt;urls&gt;&lt;related-urls&gt;&lt;url&gt;https://www.ncbi.nlm.nih.gov/pubmed/31058093&lt;/url&gt;&lt;/related-urls&gt;&lt;/urls&gt;&lt;custom2&gt;PMC6482205&lt;/custom2&gt;&lt;electronic-resource-num&gt;10.3389/fonc.2019.00298&lt;/electronic-resource-num&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19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9A3947" w:rsidRPr="00C20B21" w:rsidRDefault="009A3947" w:rsidP="00B033EC">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9A3947" w:rsidRPr="00C20B21" w:rsidRDefault="009A3947" w:rsidP="00B033EC">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14</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X ray</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qPCR</w:t>
            </w:r>
          </w:p>
        </w:tc>
        <w:tc>
          <w:tcPr>
            <w:tcW w:w="1984"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9A3947" w:rsidRPr="00C20B21"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30</w:t>
            </w:r>
          </w:p>
          <w:p w:rsidR="009A3947" w:rsidRPr="00C20B21"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30;</w:t>
            </w:r>
          </w:p>
        </w:tc>
        <w:tc>
          <w:tcPr>
            <w:tcW w:w="1985" w:type="dxa"/>
            <w:tcBorders>
              <w:top w:val="nil"/>
              <w:left w:val="nil"/>
              <w:bottom w:val="nil"/>
              <w:right w:val="nil"/>
            </w:tcBorders>
            <w:shd w:val="clear" w:color="auto" w:fill="auto"/>
            <w:vAlign w:val="center"/>
          </w:tcPr>
          <w:p w:rsidR="009A3947" w:rsidRPr="007632D5" w:rsidRDefault="009A3947" w:rsidP="00B033EC">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PI3K/A</w:t>
            </w:r>
            <w:r w:rsidR="000019C8" w:rsidRPr="007632D5">
              <w:rPr>
                <w:rFonts w:ascii="Times New Roman" w:hAnsi="Times New Roman" w:cs="Times New Roman"/>
                <w:color w:val="000000" w:themeColor="text1"/>
                <w:sz w:val="20"/>
                <w:szCs w:val="20"/>
              </w:rPr>
              <w:t>KT</w:t>
            </w:r>
          </w:p>
        </w:tc>
        <w:tc>
          <w:tcPr>
            <w:tcW w:w="2976"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Upregulation of miR-214 induced radioresistance of OS.</w:t>
            </w:r>
          </w:p>
        </w:tc>
        <w:tc>
          <w:tcPr>
            <w:tcW w:w="851" w:type="dxa"/>
            <w:tcBorders>
              <w:top w:val="nil"/>
              <w:left w:val="nil"/>
              <w:bottom w:val="nil"/>
            </w:tcBorders>
            <w:shd w:val="clear" w:color="auto" w:fill="auto"/>
            <w:vAlign w:val="center"/>
          </w:tcPr>
          <w:p w:rsidR="009A3947" w:rsidRPr="00C20B21" w:rsidRDefault="00484136"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4</w:t>
            </w:r>
          </w:p>
        </w:tc>
      </w:tr>
      <w:tr w:rsidR="009A3947" w:rsidRPr="00C20B21" w:rsidTr="00D417D5">
        <w:trPr>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Dai</w:t>
            </w:r>
          </w:p>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9A3947" w:rsidRPr="00C20B21" w:rsidRDefault="00E90653"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Dai&lt;/Author&gt;&lt;Year&gt;2018&lt;/Year&gt;&lt;RecNum&gt;468&lt;/RecNum&gt;&lt;DisplayText&gt;[198]&lt;/DisplayText&gt;&lt;record&gt;&lt;rec-number&gt;468&lt;/rec-number&gt;&lt;foreign-keys&gt;&lt;key app="EN" db-id="e20f0zxe22rs2nesxt35w0wifz0rpfe95s9a" timestamp="0"&gt;468&lt;/key&gt;&lt;/foreign-keys&gt;&lt;ref-type name="Journal Article"&gt;17&lt;/ref-type&gt;&lt;contributors&gt;&lt;authors&gt;&lt;author&gt;Dai, Nan&lt;/author&gt;&lt;author&gt;Qing, Yi&lt;/author&gt;&lt;author&gt;Cun, Yanping&lt;/author&gt;&lt;author&gt;Zhong, Zhaoyang&lt;/author&gt;&lt;author&gt;Li, Chongyi&lt;/author&gt;&lt;author&gt;Zhang, Shiheng&lt;/author&gt;&lt;author&gt;Shan, Jinlu&lt;/author&gt;&lt;author&gt;Yang, Xiao&lt;/author&gt;&lt;author&gt;Dai, Xiaoyan&lt;/author&gt;&lt;author&gt;Cheng, Yi&lt;/author&gt;&lt;author&gt;Xiao, He&lt;/author&gt;&lt;author&gt;Xu, Chengxiong&lt;/author&gt;&lt;author&gt;Li, Mengxia&lt;/author&gt;&lt;author&gt;Wang, Dong&lt;/author&gt;&lt;/authors&gt;&lt;/contributors&gt;&lt;auth-address&gt;Cancer Center, Research Institute of Surgery, Daping Hospital, Third Military Medical University, Chongqing, 400042, P.R. China.&lt;/auth-address&gt;&lt;titles&gt;&lt;title&gt;miR-513a-5p regulates radiosensitivity of osteosarcoma by targeting human apurinic/apyrimidinic endonuclease&lt;/title&gt;&lt;secondary-title&gt;Oncotarget&lt;/secondary-title&gt;&lt;alt-title&gt;Oncotarget&lt;/alt-title&gt;&lt;/titles&gt;&lt;pages&gt;25414-25426&lt;/pages&gt;&lt;volume&gt;9&lt;/volume&gt;&lt;number&gt;39&lt;/number&gt;&lt;dates&gt;&lt;year&gt;2018&lt;/year&gt;&lt;/dates&gt;&lt;isbn&gt;1949-2553&lt;/isbn&gt;&lt;accession-num&gt;29875998&lt;/accession-num&gt;&lt;urls&gt;&lt;related-urls&gt;&lt;url&gt;https://pubmed.ncbi.nlm.nih.gov/29875998&lt;/url&gt;&lt;/related-urls&gt;&lt;/urls&gt;&lt;electronic-resource-num&gt;10.18632/oncotarget.11003&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19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9A3947" w:rsidRPr="00C20B21" w:rsidRDefault="009A3947" w:rsidP="00B033EC">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p w:rsidR="009A3947" w:rsidRPr="00C20B21" w:rsidRDefault="009A3947" w:rsidP="00B033EC">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13a-5p</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X ray</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9A3947" w:rsidRPr="00C20B21" w:rsidRDefault="009A3947" w:rsidP="00B033EC">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30</w:t>
            </w:r>
          </w:p>
          <w:p w:rsidR="009A3947" w:rsidRPr="00C20B21" w:rsidRDefault="009A3947" w:rsidP="00B033EC">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ealthy controls:9</w:t>
            </w:r>
          </w:p>
        </w:tc>
        <w:tc>
          <w:tcPr>
            <w:tcW w:w="1985" w:type="dxa"/>
            <w:tcBorders>
              <w:top w:val="nil"/>
              <w:left w:val="nil"/>
              <w:bottom w:val="nil"/>
              <w:right w:val="nil"/>
            </w:tcBorders>
            <w:shd w:val="clear" w:color="auto" w:fill="auto"/>
            <w:vAlign w:val="center"/>
          </w:tcPr>
          <w:p w:rsidR="009A3947" w:rsidRPr="007632D5" w:rsidRDefault="009A3947" w:rsidP="00B033EC">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PE1</w:t>
            </w:r>
          </w:p>
        </w:tc>
        <w:tc>
          <w:tcPr>
            <w:tcW w:w="2976"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13a-5p could directly lead to radiosensitization.</w:t>
            </w:r>
          </w:p>
        </w:tc>
        <w:tc>
          <w:tcPr>
            <w:tcW w:w="851" w:type="dxa"/>
            <w:tcBorders>
              <w:top w:val="nil"/>
              <w:left w:val="nil"/>
              <w:bottom w:val="nil"/>
            </w:tcBorders>
            <w:shd w:val="clear" w:color="auto" w:fill="auto"/>
            <w:vAlign w:val="center"/>
          </w:tcPr>
          <w:p w:rsidR="009A3947" w:rsidRPr="00C20B21" w:rsidRDefault="00484136"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6</w:t>
            </w:r>
          </w:p>
        </w:tc>
      </w:tr>
      <w:tr w:rsidR="009A3947"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Vares</w:t>
            </w:r>
          </w:p>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9A3947" w:rsidRPr="00C20B21" w:rsidRDefault="00E90653"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Vares&lt;/Author&gt;&lt;Year&gt;2020&lt;/Year&gt;&lt;RecNum&gt;469&lt;/RecNum&gt;&lt;DisplayText&gt;[199]&lt;/DisplayText&gt;&lt;record&gt;&lt;rec-number&gt;469&lt;/rec-number&gt;&lt;foreign-keys&gt;&lt;key app="EN" db-id="e20f0zxe22rs2nesxt35w0wifz0rpfe95s9a" timestamp="0"&gt;469&lt;/key&gt;&lt;/foreign-keys&gt;&lt;ref-type name="Journal Article"&gt;17&lt;/ref-type&gt;&lt;contributors&gt;&lt;authors&gt;&lt;author&gt;Vares, Guillaume&lt;/author&gt;&lt;author&gt;Ahire, Vidhula&lt;/author&gt;&lt;author&gt;Sunada, Shigeaki&lt;/author&gt;&lt;author&gt;Ho Kim, Eun&lt;/author&gt;&lt;author&gt;Sai, Sei&lt;/author&gt;&lt;author&gt;Chevalier, François&lt;/author&gt;&lt;author&gt;Romeo, Paul-Henri&lt;/author&gt;&lt;author&gt;Yamamoto, Tadashi&lt;/author&gt;&lt;author&gt;Nakajima, Tetsuo&lt;/author&gt;&lt;author&gt;Saintigny, Yannick&lt;/author&gt;&lt;/authors&gt;&lt;/contributors&gt;&lt;titles&gt;&lt;title&gt;A multimodal treatment of carbon ions irradiation, miRNA-34 and mTOR inhibitor specifically control high-grade chondrosarcoma cancer stem cells&lt;/title&gt;&lt;secondary-title&gt;Radiotherapy and Oncology&lt;/secondary-title&gt;&lt;/titles&gt;&lt;pages&gt;253-261&lt;/pages&gt;&lt;volume&gt;150&lt;/volume&gt;&lt;section&gt;253&lt;/section&gt;&lt;dates&gt;&lt;year&gt;2020&lt;/year&gt;&lt;/dates&gt;&lt;isbn&gt;01678140&lt;/isbn&gt;&lt;accession-num&gt; 32717360&lt;/accession-num&gt;&lt;urls&gt;&lt;/urls&gt;&lt;electronic-resource-num&gt;10.1016/j.radonc.2020.07.034&lt;/electronic-resource-num&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19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ondrosarcoma</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9A3947" w:rsidRPr="00C20B21" w:rsidRDefault="009A3947" w:rsidP="00B033EC">
            <w:pPr>
              <w:spacing w:line="276" w:lineRule="auto"/>
              <w:cnfStyle w:val="000000100000"/>
              <w:rPr>
                <w:rFonts w:ascii="Times New Roman" w:eastAsiaTheme="minorEastAsia"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vo</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4</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arbon ions irradiation</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9A3947" w:rsidRPr="007632D5" w:rsidRDefault="00D207B8" w:rsidP="00B033EC">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FOXO3/KLF4</w:t>
            </w:r>
          </w:p>
        </w:tc>
        <w:tc>
          <w:tcPr>
            <w:tcW w:w="2976" w:type="dxa"/>
            <w:tcBorders>
              <w:top w:val="nil"/>
              <w:left w:val="nil"/>
              <w:bottom w:val="nil"/>
              <w:right w:val="nil"/>
            </w:tcBorders>
            <w:shd w:val="clear" w:color="auto" w:fill="auto"/>
            <w:vAlign w:val="center"/>
          </w:tcPr>
          <w:p w:rsidR="009A3947" w:rsidRPr="00C20B21" w:rsidRDefault="009A3947" w:rsidP="00B033EC">
            <w:pPr>
              <w:cnfStyle w:val="0000001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MiR-34 overexpression</w:t>
            </w:r>
            <w:r w:rsidRPr="00C20B21">
              <w:rPr>
                <w:rFonts w:ascii="Times New Roman" w:hAnsi="Times New Roman" w:cs="Times New Roman"/>
                <w:color w:val="000000" w:themeColor="text1"/>
                <w:sz w:val="20"/>
                <w:szCs w:val="20"/>
              </w:rPr>
              <w:t xml:space="preserve"> may overcome treatment resistance of high-grade chondrosarcoma to carbon-ion irradiation.</w:t>
            </w:r>
          </w:p>
        </w:tc>
        <w:tc>
          <w:tcPr>
            <w:tcW w:w="851" w:type="dxa"/>
            <w:tcBorders>
              <w:top w:val="nil"/>
              <w:left w:val="nil"/>
              <w:bottom w:val="nil"/>
            </w:tcBorders>
            <w:shd w:val="clear" w:color="auto" w:fill="auto"/>
            <w:vAlign w:val="center"/>
          </w:tcPr>
          <w:p w:rsidR="009A3947" w:rsidRPr="00C20B21" w:rsidRDefault="00484136"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7</w:t>
            </w:r>
          </w:p>
        </w:tc>
      </w:tr>
      <w:tr w:rsidR="00A7008C" w:rsidRPr="00C20B21" w:rsidTr="00D417D5">
        <w:trPr>
          <w:trHeight w:val="1068"/>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Lee</w:t>
            </w:r>
          </w:p>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4</w:t>
            </w:r>
          </w:p>
          <w:p w:rsidR="009A3947" w:rsidRPr="00C20B21" w:rsidRDefault="00E90653" w:rsidP="00B033EC">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MZWU8L0F1dGhvcj48WWVhcj4yMDE0PC9ZZWFyPjxSZWNO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</w:fldData>
              </w:fldChar>
            </w:r>
            <w:r w:rsidR="009A3947"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MZWU8L0F1dGhvcj48WWVhcj4yMDE0PC9ZZWFyPjxSZWNO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</w:fldData>
              </w:fldChar>
            </w:r>
            <w:r w:rsidR="009A3947"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20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 xml:space="preserve">atypicalteratoid/rhabdoid tumor </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eastAsia="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in vitro</w:t>
            </w:r>
          </w:p>
          <w:p w:rsidR="009A3947" w:rsidRPr="00C20B21" w:rsidRDefault="009A3947" w:rsidP="00B033EC">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in vivo</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miR142-3p</w:t>
            </w:r>
          </w:p>
        </w:tc>
        <w:tc>
          <w:tcPr>
            <w:tcW w:w="1418" w:type="dxa"/>
            <w:tcBorders>
              <w:top w:val="nil"/>
              <w:left w:val="nil"/>
              <w:bottom w:val="nil"/>
              <w:right w:val="nil"/>
            </w:tcBorders>
            <w:shd w:val="clear" w:color="auto" w:fill="auto"/>
            <w:vAlign w:val="center"/>
          </w:tcPr>
          <w:p w:rsidR="009A3947" w:rsidRPr="00C20B21" w:rsidRDefault="009A3947" w:rsidP="00B033EC">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shd w:val="clear" w:color="auto" w:fill="FFFFFF"/>
              </w:rPr>
              <w:t>γ</w:t>
            </w:r>
            <w:r w:rsidRPr="00C20B21">
              <w:rPr>
                <w:rFonts w:ascii="Times New Roman" w:eastAsiaTheme="minorEastAsia" w:hAnsi="Times New Roman" w:cs="Times New Roman"/>
                <w:color w:val="000000" w:themeColor="text1"/>
                <w:sz w:val="20"/>
                <w:szCs w:val="20"/>
              </w:rPr>
              <w:t>radiation (IR)</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3</w:t>
            </w:r>
          </w:p>
        </w:tc>
        <w:tc>
          <w:tcPr>
            <w:tcW w:w="1985" w:type="dxa"/>
            <w:tcBorders>
              <w:top w:val="nil"/>
              <w:left w:val="nil"/>
              <w:bottom w:val="nil"/>
              <w:right w:val="nil"/>
            </w:tcBorders>
            <w:shd w:val="clear" w:color="auto" w:fill="auto"/>
            <w:vAlign w:val="center"/>
          </w:tcPr>
          <w:p w:rsidR="009A3947" w:rsidRPr="007632D5" w:rsidRDefault="009A3947" w:rsidP="00B033EC">
            <w:pPr>
              <w:widowControl w:val="0"/>
              <w:autoSpaceDE w:val="0"/>
              <w:autoSpaceDN w:val="0"/>
              <w:adjustRightInd w:val="0"/>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SOX2</w:t>
            </w:r>
          </w:p>
          <w:p w:rsidR="009A3947" w:rsidRPr="007632D5" w:rsidRDefault="009A3947" w:rsidP="00B033EC">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A</w:t>
            </w:r>
            <w:r w:rsidR="00BD2626" w:rsidRPr="007632D5">
              <w:rPr>
                <w:rFonts w:ascii="Times New Roman" w:hAnsi="Times New Roman" w:cs="Times New Roman"/>
                <w:color w:val="000000" w:themeColor="text1"/>
                <w:sz w:val="20"/>
                <w:szCs w:val="20"/>
              </w:rPr>
              <w:t>D</w:t>
            </w:r>
            <w:r w:rsidRPr="007632D5">
              <w:rPr>
                <w:rFonts w:ascii="Times New Roman" w:hAnsi="Times New Roman" w:cs="Times New Roman"/>
                <w:color w:val="000000" w:themeColor="text1"/>
                <w:sz w:val="20"/>
                <w:szCs w:val="20"/>
              </w:rPr>
              <w:t>C</w:t>
            </w:r>
            <w:r w:rsidR="00BD2626" w:rsidRPr="007632D5">
              <w:rPr>
                <w:rFonts w:ascii="Times New Roman" w:hAnsi="Times New Roman" w:cs="Times New Roman"/>
                <w:color w:val="000000" w:themeColor="text1"/>
                <w:sz w:val="20"/>
                <w:szCs w:val="20"/>
              </w:rPr>
              <w:t>Y</w:t>
            </w:r>
            <w:r w:rsidRPr="007632D5">
              <w:rPr>
                <w:rFonts w:ascii="Times New Roman" w:hAnsi="Times New Roman" w:cs="Times New Roman"/>
                <w:color w:val="000000" w:themeColor="text1"/>
                <w:sz w:val="20"/>
                <w:szCs w:val="20"/>
              </w:rPr>
              <w:t>9</w:t>
            </w:r>
          </w:p>
        </w:tc>
        <w:tc>
          <w:tcPr>
            <w:tcW w:w="2976" w:type="dxa"/>
            <w:tcBorders>
              <w:top w:val="nil"/>
              <w:left w:val="nil"/>
              <w:bottom w:val="nil"/>
              <w:right w:val="nil"/>
            </w:tcBorders>
            <w:shd w:val="clear" w:color="auto" w:fill="auto"/>
            <w:vAlign w:val="center"/>
          </w:tcPr>
          <w:p w:rsidR="009A3947" w:rsidRPr="00C20B21" w:rsidRDefault="009A3947" w:rsidP="00B033EC">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Silencing of endogenous miR142-3p promoted the mesenchymal transitional and radioresistant properties of ATRT cells. </w:t>
            </w:r>
          </w:p>
        </w:tc>
        <w:tc>
          <w:tcPr>
            <w:tcW w:w="851" w:type="dxa"/>
            <w:tcBorders>
              <w:top w:val="nil"/>
              <w:left w:val="nil"/>
              <w:bottom w:val="nil"/>
            </w:tcBorders>
            <w:shd w:val="clear" w:color="auto" w:fill="auto"/>
            <w:vAlign w:val="center"/>
          </w:tcPr>
          <w:p w:rsidR="009A3947" w:rsidRPr="00C20B21" w:rsidRDefault="00484136"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7</w:t>
            </w:r>
          </w:p>
        </w:tc>
      </w:tr>
      <w:tr w:rsidR="00B16E5D" w:rsidRPr="00C20B21" w:rsidTr="00D417D5">
        <w:trPr>
          <w:cnfStyle w:val="000000100000"/>
          <w:jc w:val="center"/>
        </w:trPr>
        <w:tc>
          <w:tcPr>
            <w:cnfStyle w:val="001000000000"/>
            <w:tcW w:w="16160" w:type="dxa"/>
            <w:gridSpan w:val="10"/>
            <w:tcBorders>
              <w:top w:val="nil"/>
              <w:bottom w:val="nil"/>
            </w:tcBorders>
            <w:shd w:val="clear" w:color="auto" w:fill="auto"/>
            <w:vAlign w:val="center"/>
          </w:tcPr>
          <w:p w:rsidR="00B16E5D" w:rsidRPr="007632D5" w:rsidRDefault="00B16E5D" w:rsidP="00B033EC">
            <w:pPr>
              <w:spacing w:line="276" w:lineRule="auto"/>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 xml:space="preserve">Biomarkers for monitoring treatment response </w:t>
            </w:r>
          </w:p>
        </w:tc>
      </w:tr>
      <w:tr w:rsidR="009A3947" w:rsidRPr="00C20B21" w:rsidTr="00D417D5">
        <w:trPr>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Polvani</w:t>
            </w:r>
          </w:p>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2</w:t>
            </w:r>
          </w:p>
          <w:p w:rsidR="009A3947" w:rsidRPr="00C20B21" w:rsidRDefault="00E90653" w:rsidP="00B033EC">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Qb2x2YW5pPC9BdXRob3I+PFllYXI+MjAyMjwvWWVhcj48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</w:fldData>
              </w:fldChar>
            </w:r>
            <w:r w:rsidR="009A3947"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Qb2x2YW5pPC9BdXRob3I+PFllYXI+MjAyMjwvWWVhcj48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</w:fldData>
              </w:fldChar>
            </w:r>
            <w:r w:rsidR="009A3947"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20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9A3947" w:rsidRPr="00C20B21" w:rsidRDefault="009A3947" w:rsidP="00B033EC">
            <w:pPr>
              <w:spacing w:line="276" w:lineRule="auto"/>
              <w:ind w:left="100" w:hangingChars="50" w:hanging="100"/>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osteoblastic/ </w:t>
            </w:r>
          </w:p>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elangiectatic)</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eastAsia="Times New Roman" w:hAnsi="Times New Roman" w:cs="Times New Roman"/>
                <w:color w:val="000000" w:themeColor="text1"/>
                <w:sz w:val="20"/>
                <w:szCs w:val="20"/>
              </w:rPr>
              <w:t>humans</w:t>
            </w:r>
          </w:p>
        </w:tc>
        <w:tc>
          <w:tcPr>
            <w:tcW w:w="1842" w:type="dxa"/>
            <w:tcBorders>
              <w:top w:val="nil"/>
              <w:left w:val="nil"/>
              <w:bottom w:val="nil"/>
              <w:right w:val="nil"/>
            </w:tcBorders>
            <w:shd w:val="clear" w:color="auto" w:fill="auto"/>
            <w:vAlign w:val="center"/>
          </w:tcPr>
          <w:p w:rsidR="009A3947" w:rsidRPr="00C20B21" w:rsidRDefault="009A3947" w:rsidP="00B033EC">
            <w:pPr>
              <w:widowControl w:val="0"/>
              <w:autoSpaceDE w:val="0"/>
              <w:autoSpaceDN w:val="0"/>
              <w:adjustRightInd w:val="0"/>
              <w:cnfStyle w:val="0000000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lncRNA growth</w:t>
            </w:r>
          </w:p>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arrest-specific 5 (GAS5)</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10</w:t>
            </w:r>
          </w:p>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teoblastic OS:8</w:t>
            </w:r>
          </w:p>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telangiectatic OS:2</w:t>
            </w:r>
          </w:p>
        </w:tc>
        <w:tc>
          <w:tcPr>
            <w:tcW w:w="1985" w:type="dxa"/>
            <w:tcBorders>
              <w:top w:val="nil"/>
              <w:left w:val="nil"/>
              <w:bottom w:val="nil"/>
              <w:right w:val="nil"/>
            </w:tcBorders>
            <w:shd w:val="clear" w:color="auto" w:fill="auto"/>
            <w:vAlign w:val="center"/>
          </w:tcPr>
          <w:p w:rsidR="009A3947" w:rsidRPr="007632D5" w:rsidRDefault="009A3947" w:rsidP="00B033EC">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GAS5 is significantly increased in patients with a good prognosis and is expressed differently between chemosensitive and chemoresistant osteosarcoma patients.</w:t>
            </w:r>
          </w:p>
        </w:tc>
        <w:tc>
          <w:tcPr>
            <w:tcW w:w="851" w:type="dxa"/>
            <w:tcBorders>
              <w:top w:val="nil"/>
              <w:left w:val="nil"/>
              <w:bottom w:val="nil"/>
            </w:tcBorders>
            <w:shd w:val="clear" w:color="auto" w:fill="auto"/>
            <w:vAlign w:val="center"/>
          </w:tcPr>
          <w:p w:rsidR="009A3947" w:rsidRPr="00C20B21" w:rsidRDefault="00F47699"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4</w:t>
            </w:r>
          </w:p>
        </w:tc>
      </w:tr>
      <w:tr w:rsidR="009A3947"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u</w:t>
            </w:r>
          </w:p>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5</w:t>
            </w:r>
          </w:p>
          <w:p w:rsidR="009A3947" w:rsidRPr="00C20B21" w:rsidRDefault="00E90653" w:rsidP="00B033EC">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Zhu&lt;/Author&gt;&lt;Year&gt;2015&lt;/Year&gt;&lt;RecNum&gt;470&lt;/RecNum&gt;&lt;DisplayText&gt;[202]&lt;/DisplayText&gt;&lt;record&gt;&lt;rec-number&gt;470&lt;/rec-number&gt;&lt;foreign-keys&gt;&lt;key app="EN" db-id="e20f0zxe22rs2nesxt35w0wifz0rpfe95s9a" timestamp="0"&gt;470&lt;/key&gt;&lt;/foreign-keys&gt;&lt;ref-type name="Journal Article"&gt;17&lt;/ref-type&gt;&lt;contributors&gt;&lt;authors&gt;&lt;author&gt;Zhu, Kun-Peng&lt;/author&gt;&lt;author&gt;Zhang, Chun-Lin&lt;/author&gt;&lt;author&gt;Shen, Guo-Qi&lt;/author&gt;&lt;author&gt;Zhu, Zhong-Sheng&lt;/author&gt;&lt;/authors&gt;&lt;/contributors&gt;&lt;auth-address&gt;Department of Orthopaedic Surgery, The Sixth People&amp;apos;s Hospital Affiliated to Shanghai Jiaotong University Shanghai 200233, PR China.&amp;#xD;Department of Orthopaedic Surgery, Shanghai Tenth People&amp;apos;s Hospital Affiliated to Tongji University Shanghai 200072, PR China.&amp;#xD;Department of Orthopaedic Surgery, Shanghai Sixth People&amp;apos;s Hospital, Soochow University Shanghai 200233, PR China.&lt;/auth-address&gt;&lt;titles&gt;&lt;title&gt;Long noncoding RNA expression profiles of the doxorubicin-resistant human osteosarcoma cell line MG63/DXR and its parental cell line MG63 as ascertained by microarray analysis&lt;/title&gt;&lt;secondary-title&gt;International journal of clinical and experimental pathology&lt;/secondary-title&gt;&lt;alt-title&gt;Int J Clin Exp Pathol&lt;/alt-title&gt;&lt;/titles&gt;&lt;pages&gt;8754-8773&lt;/pages&gt;&lt;volume&gt;8&lt;/volume&gt;&lt;number&gt;8&lt;/number&gt;&lt;dates&gt;&lt;year&gt;2015&lt;/year&gt;&lt;/dates&gt;&lt;isbn&gt;1936-2625&lt;/isbn&gt;&lt;accession-num&gt;26464619&lt;/accession-num&gt;&lt;urls&gt;&lt;related-urls&gt;&lt;url&gt;https://pubmed.ncbi.nlm.nih.gov/26464619&lt;/url&gt;&lt;/related-urls&gt;&lt;/urls&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20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n vitro</w:t>
            </w:r>
          </w:p>
          <w:p w:rsidR="009A3947" w:rsidRPr="00C20B21" w:rsidRDefault="009A3947" w:rsidP="00B033EC">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hAnsi="Times New Roman" w:cs="Times New Roman"/>
                <w:color w:val="000000" w:themeColor="text1"/>
                <w:sz w:val="20"/>
                <w:szCs w:val="20"/>
              </w:rPr>
              <w:t xml:space="preserve">humans </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ENST00000563280</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sesitive group:30</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hemoresistant group:30</w:t>
            </w:r>
          </w:p>
        </w:tc>
        <w:tc>
          <w:tcPr>
            <w:tcW w:w="1985" w:type="dxa"/>
            <w:tcBorders>
              <w:top w:val="nil"/>
              <w:left w:val="nil"/>
              <w:bottom w:val="nil"/>
              <w:right w:val="nil"/>
            </w:tcBorders>
            <w:shd w:val="clear" w:color="auto" w:fill="auto"/>
            <w:vAlign w:val="center"/>
          </w:tcPr>
          <w:p w:rsidR="009A3947" w:rsidRPr="007632D5" w:rsidRDefault="009A3947" w:rsidP="00B033EC">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9A3947" w:rsidRPr="00C20B21" w:rsidRDefault="009A3947" w:rsidP="00B033EC">
            <w:pPr>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ENST00000563280 was distinctly increased in specimens of OS patients with a poor chemoresponse compared to those with a good chemoresponse.</w:t>
            </w:r>
          </w:p>
        </w:tc>
        <w:tc>
          <w:tcPr>
            <w:tcW w:w="851" w:type="dxa"/>
            <w:tcBorders>
              <w:top w:val="nil"/>
              <w:left w:val="nil"/>
              <w:bottom w:val="nil"/>
            </w:tcBorders>
            <w:shd w:val="clear" w:color="auto" w:fill="auto"/>
            <w:vAlign w:val="center"/>
          </w:tcPr>
          <w:p w:rsidR="009A3947" w:rsidRPr="00C20B21" w:rsidRDefault="00F47699"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6</w:t>
            </w:r>
          </w:p>
        </w:tc>
      </w:tr>
      <w:tr w:rsidR="009A3947" w:rsidRPr="00C20B21" w:rsidTr="00D417D5">
        <w:trPr>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Yuan</w:t>
            </w:r>
          </w:p>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2</w:t>
            </w:r>
          </w:p>
          <w:p w:rsidR="009A3947" w:rsidRPr="00C20B21" w:rsidRDefault="00E90653" w:rsidP="00B033EC">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fldChar w:fldCharType="begin"/>
            </w:r>
            <w:r w:rsidR="009A3947" w:rsidRPr="00C20B21">
              <w:rPr>
                <w:rFonts w:ascii="Times New Roman" w:hAnsi="Times New Roman" w:cs="Times New Roman"/>
                <w:color w:val="000000" w:themeColor="text1"/>
                <w:sz w:val="20"/>
                <w:szCs w:val="20"/>
              </w:rPr>
              <w:instrText xml:space="preserve"> ADDIN EN.CITE &lt;EndNote&gt;&lt;Cite&gt;&lt;Author&gt;Yuan&lt;/Author&gt;&lt;Year&gt;2012&lt;/Year&gt;&lt;RecNum&gt;471&lt;/RecNum&gt;&lt;DisplayText&gt;[203]&lt;/DisplayText&gt;&lt;record&gt;&lt;rec-number&gt;471&lt;/rec-number&gt;&lt;foreign-keys&gt;&lt;key app="EN" db-id="e20f0zxe22rs2nesxt35w0wifz0rpfe95s9a" timestamp="0"&gt;471&lt;/key&gt;&lt;/foreign-keys&gt;&lt;ref-type name="Journal Article"&gt;17&lt;/ref-type&gt;&lt;contributors&gt;&lt;authors&gt;&lt;author&gt;Yuan, J.&lt;/author&gt;&lt;author&gt;Chen, L.&lt;/author&gt;&lt;author&gt;Chen, X.&lt;/author&gt;&lt;author&gt;Sun, W.&lt;/author&gt;&lt;author&gt;Zhou, X.&lt;/author&gt;&lt;/authors&gt;&lt;/contributors&gt;&lt;auth-address&gt;Department of Orthopaedics, The First Affiliated Hospital of Wenzhou Medical College, Wenzhou, China.&lt;/auth-address&gt;&lt;titles&gt;&lt;title&gt;Identification of serum microRNA-21 as a biomarker for chemosensitivity and prognosis in human osteosarcoma&lt;/title&gt;&lt;secondary-title&gt;The Journal of international medical research&lt;/secondary-title&gt;&lt;alt-title&gt;J Int Med Res&lt;/alt-title&gt;&lt;/titles&gt;&lt;pages&gt;2090-2097&lt;/pages&gt;&lt;volume&gt;40&lt;/volume&gt;&lt;number&gt;6&lt;/number&gt;&lt;dates&gt;&lt;year&gt;2012&lt;/year&gt;&lt;/dates&gt;&lt;isbn&gt;1473-2300&lt;/isbn&gt;&lt;accession-num&gt;23321165&lt;/accession-num&gt;&lt;urls&gt;&lt;related-urls&gt;&lt;url&gt;https://pubmed.ncbi.nlm.nih.gov/23321165&lt;/url&gt;&lt;/related-urls&gt;&lt;/urls&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203]</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OS</w:t>
            </w:r>
          </w:p>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hAnsi="Times New Roman" w:cs="Times New Roman"/>
                <w:color w:val="000000" w:themeColor="text1"/>
                <w:sz w:val="20"/>
                <w:szCs w:val="20"/>
              </w:rPr>
              <w:t xml:space="preserve">humans </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1</w:t>
            </w:r>
          </w:p>
        </w:tc>
        <w:tc>
          <w:tcPr>
            <w:tcW w:w="1418" w:type="dxa"/>
            <w:tcBorders>
              <w:top w:val="nil"/>
              <w:left w:val="nil"/>
              <w:bottom w:val="nil"/>
              <w:right w:val="nil"/>
            </w:tcBorders>
            <w:shd w:val="clear" w:color="auto" w:fill="auto"/>
            <w:vAlign w:val="center"/>
          </w:tcPr>
          <w:p w:rsidR="009A3947" w:rsidRPr="00C20B21" w:rsidRDefault="009A3947" w:rsidP="00B033EC">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ethotrexate</w:t>
            </w:r>
          </w:p>
          <w:p w:rsidR="009A3947" w:rsidRPr="00C20B21" w:rsidRDefault="009A3947" w:rsidP="00B033EC">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9A3947" w:rsidRPr="00C20B21" w:rsidRDefault="009A3947" w:rsidP="00B033EC">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adriamycin</w:t>
            </w:r>
          </w:p>
          <w:p w:rsidR="009A3947" w:rsidRPr="00C20B21" w:rsidRDefault="009A3947" w:rsidP="00B033EC">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bleomycin/</w:t>
            </w:r>
          </w:p>
          <w:p w:rsidR="009A3947" w:rsidRPr="00C20B21" w:rsidRDefault="009A3947" w:rsidP="00B033EC">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yclo-phosphamide/</w:t>
            </w:r>
          </w:p>
          <w:p w:rsidR="009A3947" w:rsidRPr="00C20B21" w:rsidRDefault="009A3947" w:rsidP="00B033EC">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actinomycin</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RT-qPCR</w:t>
            </w:r>
          </w:p>
        </w:tc>
        <w:tc>
          <w:tcPr>
            <w:tcW w:w="1984"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patients: 65</w:t>
            </w:r>
          </w:p>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ealthy controls: 30</w:t>
            </w:r>
          </w:p>
        </w:tc>
        <w:tc>
          <w:tcPr>
            <w:tcW w:w="1985" w:type="dxa"/>
            <w:tcBorders>
              <w:top w:val="nil"/>
              <w:left w:val="nil"/>
              <w:bottom w:val="nil"/>
              <w:right w:val="nil"/>
            </w:tcBorders>
            <w:shd w:val="clear" w:color="auto" w:fill="auto"/>
            <w:vAlign w:val="center"/>
          </w:tcPr>
          <w:p w:rsidR="009A3947" w:rsidRPr="007632D5" w:rsidRDefault="009A3947" w:rsidP="00B033EC">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9A3947" w:rsidRPr="00C20B21" w:rsidRDefault="009A3947" w:rsidP="00B033EC">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High serum miR-21 was significantly correlated with </w:t>
            </w:r>
            <w:r w:rsidRPr="00C20B21">
              <w:rPr>
                <w:rFonts w:ascii="Times New Roman" w:hAnsi="Times New Roman" w:cs="Times New Roman"/>
                <w:color w:val="000000" w:themeColor="text1"/>
                <w:sz w:val="20"/>
                <w:szCs w:val="20"/>
              </w:rPr>
              <w:lastRenderedPageBreak/>
              <w:t>advanced Enneking stage and chemotherapeutic resistance in patients with OS.</w:t>
            </w:r>
          </w:p>
        </w:tc>
        <w:tc>
          <w:tcPr>
            <w:tcW w:w="851" w:type="dxa"/>
            <w:tcBorders>
              <w:top w:val="nil"/>
              <w:left w:val="nil"/>
              <w:bottom w:val="nil"/>
            </w:tcBorders>
            <w:shd w:val="clear" w:color="auto" w:fill="auto"/>
            <w:vAlign w:val="center"/>
          </w:tcPr>
          <w:p w:rsidR="009A3947" w:rsidRPr="00C20B21" w:rsidRDefault="00F47699"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5</w:t>
            </w:r>
          </w:p>
        </w:tc>
      </w:tr>
      <w:tr w:rsidR="009A3947"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Lou</w:t>
            </w:r>
          </w:p>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6</w:t>
            </w:r>
          </w:p>
          <w:p w:rsidR="009A3947" w:rsidRPr="00C20B21" w:rsidRDefault="00E90653" w:rsidP="00B033EC">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Luo&lt;/Author&gt;&lt;Year&gt;2016&lt;/Year&gt;&lt;RecNum&gt;472&lt;/RecNum&gt;&lt;DisplayText&gt;[204]&lt;/DisplayText&gt;&lt;record&gt;&lt;rec-number&gt;472&lt;/rec-number&gt;&lt;foreign-keys&gt;&lt;key app="EN" db-id="e20f0zxe22rs2nesxt35w0wifz0rpfe95s9a" timestamp="0"&gt;472&lt;/key&gt;&lt;/foreign-keys&gt;&lt;ref-type name="Journal Article"&gt;17&lt;/ref-type&gt;&lt;contributors&gt;&lt;authors&gt;&lt;author&gt;Luo, Zhiqiang&lt;/author&gt;&lt;author&gt;Liu, Minglu&lt;/author&gt;&lt;author&gt;Zhang, Haihong&lt;/author&gt;&lt;author&gt;Xia, Yayi&lt;/author&gt;&lt;/authors&gt;&lt;/contributors&gt;&lt;titles&gt;&lt;title&gt;Association of circulating miR-125b and survival in patients with osteosarcoma–A single center experience&lt;/title&gt;&lt;secondary-title&gt;Journal of Bone Oncology&lt;/secondary-title&gt;&lt;/titles&gt;&lt;pages&gt;167-172&lt;/pages&gt;&lt;volume&gt;5&lt;/volume&gt;&lt;number&gt;4&lt;/number&gt;&lt;section&gt;167&lt;/section&gt;&lt;dates&gt;&lt;year&gt;2016&lt;/year&gt;&lt;/dates&gt;&lt;isbn&gt;22121374&lt;/isbn&gt;&lt;accession-num&gt; 28008378&lt;/accession-num&gt;&lt;urls&gt;&lt;/urls&gt;&lt;electronic-resource-num&gt;10.1016/j.jbo.2016.06.002&lt;/electronic-resource-num&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204]</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25b</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9A3947" w:rsidRPr="00C20B21" w:rsidRDefault="009A3947" w:rsidP="00B033EC">
            <w:pPr>
              <w:spacing w:line="276" w:lineRule="auto"/>
              <w:jc w:val="both"/>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esectable OS: 82</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unresectable OS: 56</w:t>
            </w:r>
          </w:p>
        </w:tc>
        <w:tc>
          <w:tcPr>
            <w:tcW w:w="1985" w:type="dxa"/>
            <w:tcBorders>
              <w:top w:val="nil"/>
              <w:left w:val="nil"/>
              <w:bottom w:val="nil"/>
              <w:right w:val="nil"/>
            </w:tcBorders>
            <w:shd w:val="clear" w:color="auto" w:fill="auto"/>
            <w:vAlign w:val="center"/>
          </w:tcPr>
          <w:p w:rsidR="009A3947" w:rsidRPr="007632D5" w:rsidRDefault="009A3947" w:rsidP="00B033EC">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hAnsi="Times New Roman" w:cs="Times New Roman"/>
                <w:color w:val="000000" w:themeColor="text1"/>
                <w:sz w:val="20"/>
                <w:szCs w:val="20"/>
              </w:rPr>
              <w:t>Negative correlation was found between miR-125b expression and response to chemotherapy.</w:t>
            </w:r>
          </w:p>
        </w:tc>
        <w:tc>
          <w:tcPr>
            <w:tcW w:w="851" w:type="dxa"/>
            <w:tcBorders>
              <w:top w:val="nil"/>
              <w:left w:val="nil"/>
              <w:bottom w:val="nil"/>
            </w:tcBorders>
            <w:shd w:val="clear" w:color="auto" w:fill="auto"/>
            <w:vAlign w:val="center"/>
          </w:tcPr>
          <w:p w:rsidR="009A3947" w:rsidRPr="00C20B21" w:rsidRDefault="00F47699"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4</w:t>
            </w:r>
          </w:p>
        </w:tc>
      </w:tr>
      <w:tr w:rsidR="009A3947" w:rsidRPr="00C20B21" w:rsidTr="00D417D5">
        <w:trPr>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Han</w:t>
            </w:r>
          </w:p>
          <w:p w:rsidR="009A3947" w:rsidRPr="00C20B21" w:rsidRDefault="009A3947" w:rsidP="00B033EC">
            <w:pPr>
              <w:spacing w:line="276" w:lineRule="auto"/>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0</w:t>
            </w:r>
          </w:p>
          <w:p w:rsidR="009A3947" w:rsidRPr="00C20B21" w:rsidRDefault="00E90653" w:rsidP="00B033EC">
            <w:pPr>
              <w:spacing w:line="276" w:lineRule="auto"/>
              <w:jc w:val="both"/>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Han&lt;/Author&gt;&lt;Year&gt;2020&lt;/Year&gt;&lt;RecNum&gt;63&lt;/RecNum&gt;&lt;DisplayText&gt;[205]&lt;/DisplayText&gt;&lt;record&gt;&lt;rec-number&gt;63&lt;/rec-number&gt;&lt;foreign-keys&gt;&lt;key app="EN" db-id="0555tf5ros0r9qe925vv5avqsszeftx2vt0z" timestamp="1660894536"&gt;63&lt;/key&gt;&lt;/foreign-keys&gt;&lt;ref-type name="Journal Article"&gt;17&lt;/ref-type&gt;&lt;contributors&gt;&lt;authors&gt;&lt;author&gt;Han, J.&lt;/author&gt;&lt;author&gt;Ye, Z.&lt;/author&gt;&lt;author&gt;Kong, Q.&lt;/author&gt;&lt;author&gt;Wu, F.&lt;/author&gt;&lt;author&gt;Wang, G.&lt;/author&gt;&lt;author&gt;Wang, K.&lt;/author&gt;&lt;/authors&gt;&lt;/contributors&gt;&lt;auth-address&gt;Department of Emergency, The Third Affiliated Hospital of Sun Yat-sen University, Guangzhou 510630, China.&amp;#xD;Department of Joint Replacement and Trauma Surgery, The Third Affiliated Hospital of Sun Yat-sen University, Guangzhou 510630, China.&lt;/auth-address&gt;&lt;titles&gt;&lt;title&gt;Circular RNA expression pattern in cisplatin-resistant osteosarcoma cells&lt;/title&gt;&lt;secondary-title&gt;Transl Cancer Res&lt;/secondary-title&gt;&lt;/titles&gt;&lt;periodical&gt;&lt;full-title&gt;Transl Cancer Res&lt;/full-title&gt;&lt;/periodical&gt;&lt;pages&gt;262-270&lt;/pages&gt;&lt;volume&gt;9&lt;/volume&gt;&lt;number&gt;1&lt;/number&gt;&lt;edition&gt;2020/01/01&lt;/edition&gt;&lt;keywords&gt;&lt;keyword&gt;Circular RNA (circRNA)&lt;/keyword&gt;&lt;keyword&gt;RNA sequencing (RNA-seq)&lt;/keyword&gt;&lt;keyword&gt;cisplatin&lt;/keyword&gt;&lt;keyword&gt;osteosarcoma (OS)&lt;/keyword&gt;&lt;keyword&gt;form (available at http://dx.doi.org/10.21037/tcr.2019.12.80). The authors have&lt;/keyword&gt;&lt;keyword&gt;no conflicts of interest to declare.&lt;/keyword&gt;&lt;/keywords&gt;&lt;dates&gt;&lt;year&gt;2020&lt;/year&gt;&lt;pub-dates&gt;&lt;date&gt;Jan&lt;/date&gt;&lt;/pub-dates&gt;&lt;/dates&gt;&lt;isbn&gt;2219-6803 (Electronic)&amp;#xD;2218-676X (Linking)&lt;/isbn&gt;&lt;accession-num&gt;35117180&lt;/accession-num&gt;&lt;urls&gt;&lt;related-urls&gt;&lt;url&gt;https://www.ncbi.nlm.nih.gov/pubmed/35117180&lt;/url&gt;&lt;/related-urls&gt;&lt;/urls&gt;&lt;custom2&gt;PMC8798253&lt;/custom2&gt;&lt;electronic-resource-num&gt;10.21037/tcr.2019.12.80&lt;/electronic-resource-num&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205]</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jc w:val="both"/>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rPr>
              <w:t>in vitro</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Style w:val="A7"/>
                <w:rFonts w:ascii="Times New Roman" w:hAnsi="Times New Roman" w:cs="Times New Roman"/>
                <w:color w:val="000000" w:themeColor="text1"/>
                <w:sz w:val="20"/>
                <w:szCs w:val="20"/>
              </w:rPr>
            </w:pPr>
            <w:r w:rsidRPr="00C20B21">
              <w:rPr>
                <w:rStyle w:val="A7"/>
                <w:rFonts w:ascii="Times New Roman" w:hAnsi="Times New Roman" w:cs="Times New Roman"/>
                <w:color w:val="000000" w:themeColor="text1"/>
                <w:sz w:val="20"/>
                <w:szCs w:val="20"/>
              </w:rPr>
              <w:t>hsa_circ_0008336</w:t>
            </w:r>
          </w:p>
          <w:p w:rsidR="009A3947" w:rsidRPr="00C20B21" w:rsidRDefault="009A3947" w:rsidP="00B033EC">
            <w:pPr>
              <w:spacing w:line="276" w:lineRule="auto"/>
              <w:cnfStyle w:val="000000000000"/>
              <w:rPr>
                <w:rStyle w:val="A7"/>
                <w:rFonts w:ascii="Times New Roman" w:hAnsi="Times New Roman" w:cs="Times New Roman"/>
                <w:color w:val="000000" w:themeColor="text1"/>
                <w:sz w:val="20"/>
                <w:szCs w:val="20"/>
              </w:rPr>
            </w:pPr>
            <w:r w:rsidRPr="00C20B21">
              <w:rPr>
                <w:rStyle w:val="A7"/>
                <w:rFonts w:ascii="Times New Roman" w:hAnsi="Times New Roman" w:cs="Times New Roman"/>
                <w:color w:val="000000" w:themeColor="text1"/>
                <w:sz w:val="20"/>
                <w:szCs w:val="20"/>
              </w:rPr>
              <w:t>hsa_circ_0004664</w:t>
            </w:r>
          </w:p>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Style w:val="A7"/>
                <w:rFonts w:ascii="Times New Roman" w:hAnsi="Times New Roman" w:cs="Times New Roman"/>
                <w:color w:val="000000" w:themeColor="text1"/>
                <w:sz w:val="20"/>
                <w:szCs w:val="20"/>
              </w:rPr>
              <w:t>hsa_circ_0003302</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jc w:val="both"/>
              <w:cnfStyle w:val="0000000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cisplatin</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NA sequencing</w:t>
            </w:r>
          </w:p>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jc w:val="both"/>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5" w:type="dxa"/>
            <w:tcBorders>
              <w:top w:val="nil"/>
              <w:left w:val="nil"/>
              <w:bottom w:val="nil"/>
              <w:right w:val="nil"/>
            </w:tcBorders>
            <w:shd w:val="clear" w:color="auto" w:fill="auto"/>
            <w:vAlign w:val="center"/>
          </w:tcPr>
          <w:p w:rsidR="009A3947" w:rsidRPr="007632D5" w:rsidRDefault="009A3947" w:rsidP="00B033EC">
            <w:pPr>
              <w:spacing w:line="276" w:lineRule="auto"/>
              <w:cnfStyle w:val="000000000000"/>
              <w:rPr>
                <w:rFonts w:ascii="Times New Roman" w:hAnsi="Times New Roman" w:cs="Times New Roman"/>
                <w:color w:val="000000" w:themeColor="text1"/>
                <w:sz w:val="20"/>
                <w:szCs w:val="20"/>
              </w:rPr>
            </w:pPr>
            <w:r w:rsidRPr="007632D5">
              <w:rPr>
                <w:rFonts w:ascii="Times New Roman" w:eastAsiaTheme="minorEastAsia"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Style w:val="A7"/>
                <w:rFonts w:ascii="Times New Roman" w:hAnsi="Times New Roman" w:cs="Times New Roman"/>
                <w:color w:val="000000" w:themeColor="text1"/>
                <w:sz w:val="20"/>
                <w:szCs w:val="20"/>
              </w:rPr>
              <w:t>Hsa_circ_0008336, hsa_circ_0004664, and hsa_circ_0003302 were upregulated in cisplatin-resistant cells and may be involved in the pathology of cisplatin resistance in OS.</w:t>
            </w:r>
          </w:p>
        </w:tc>
        <w:tc>
          <w:tcPr>
            <w:tcW w:w="851" w:type="dxa"/>
            <w:tcBorders>
              <w:top w:val="nil"/>
              <w:left w:val="nil"/>
              <w:bottom w:val="nil"/>
            </w:tcBorders>
            <w:shd w:val="clear" w:color="auto" w:fill="auto"/>
            <w:vAlign w:val="center"/>
          </w:tcPr>
          <w:p w:rsidR="009A3947" w:rsidRPr="00C20B21" w:rsidRDefault="00F47699"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tc>
      </w:tr>
      <w:tr w:rsidR="009A3947"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u</w:t>
            </w:r>
          </w:p>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9A3947" w:rsidRPr="00C20B21" w:rsidRDefault="00E90653" w:rsidP="00B033EC">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Kun-Peng&lt;/Author&gt;&lt;Year&gt;2018&lt;/Year&gt;&lt;RecNum&gt;473&lt;/RecNum&gt;&lt;DisplayText&gt;[206]&lt;/DisplayText&gt;&lt;record&gt;&lt;rec-number&gt;473&lt;/rec-number&gt;&lt;foreign-keys&gt;&lt;key app="EN" db-id="e20f0zxe22rs2nesxt35w0wifz0rpfe95s9a" timestamp="0"&gt;473&lt;/key&gt;&lt;/foreign-keys&gt;&lt;ref-type name="Journal Article"&gt;17&lt;/ref-type&gt;&lt;contributors&gt;&lt;authors&gt;&lt;author&gt;Kun-Peng, Zhu&lt;/author&gt;&lt;author&gt;Xiao-Long, Ma&lt;/author&gt;&lt;author&gt;Lei, Zhang&lt;/author&gt;&lt;author&gt;Chun-Lin, Zhang&lt;/author&gt;&lt;author&gt;Jian-Ping, Hu&lt;/author&gt;&lt;author&gt;Tai-Cheng, Zhan&lt;/author&gt;&lt;/authors&gt;&lt;/contributors&gt;&lt;auth-address&gt;Department of Orthopedics, Shanghai Tenth People&amp;apos;s Hospital, Tongji University, School of Medicine, Shanghai 200072, PR China.&lt;/auth-address&gt;&lt;titles&gt;&lt;title&gt;Screening circular RNA related to chemotherapeutic resistance in osteosarcoma by RNA sequencing&lt;/title&gt;&lt;secondary-title&gt;Epigenomics&lt;/secondary-title&gt;&lt;alt-title&gt;Epigenomics&lt;/alt-title&gt;&lt;/titles&gt;&lt;pages&gt;1327-1346&lt;/pages&gt;&lt;volume&gt;10&lt;/volume&gt;&lt;number&gt;10&lt;/number&gt;&lt;dates&gt;&lt;year&gt;2018&lt;/year&gt;&lt;/dates&gt;&lt;isbn&gt;1750-192X&lt;/isbn&gt;&lt;accession-num&gt;30191736&lt;/accession-num&gt;&lt;urls&gt;&lt;related-urls&gt;&lt;url&gt;https://pubmed.ncbi.nlm.nih.gov/30191736&lt;/url&gt;&lt;/related-urls&gt;&lt;/urls&gt;&lt;electronic-resource-num&gt;10.2217/epi-2018-0023&lt;/electronic-resource-num&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206]</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A)</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jc w:val="both"/>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9A3947" w:rsidRPr="00C20B21" w:rsidRDefault="009A3947" w:rsidP="00B033EC">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sa_circ_0004674</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jc w:val="both"/>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cisplatin</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doxorubicin</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jc w:val="both"/>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OS tissue: 60</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40</w:t>
            </w:r>
          </w:p>
        </w:tc>
        <w:tc>
          <w:tcPr>
            <w:tcW w:w="1985" w:type="dxa"/>
            <w:tcBorders>
              <w:top w:val="nil"/>
              <w:left w:val="nil"/>
              <w:bottom w:val="nil"/>
              <w:right w:val="nil"/>
            </w:tcBorders>
            <w:shd w:val="clear" w:color="auto" w:fill="auto"/>
            <w:vAlign w:val="center"/>
          </w:tcPr>
          <w:p w:rsidR="009A3947" w:rsidRPr="007632D5" w:rsidRDefault="009A3947" w:rsidP="00B033EC">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hAnsi="Times New Roman" w:cs="Times New Roman"/>
                <w:color w:val="000000" w:themeColor="text1"/>
                <w:sz w:val="20"/>
                <w:szCs w:val="20"/>
              </w:rPr>
              <w:t>Hsa_circ_0004674 was distinctly increased in OS chemoresistant cells and tissues, related to poor prognosis.</w:t>
            </w:r>
          </w:p>
        </w:tc>
        <w:tc>
          <w:tcPr>
            <w:tcW w:w="851" w:type="dxa"/>
            <w:tcBorders>
              <w:top w:val="nil"/>
              <w:left w:val="nil"/>
              <w:bottom w:val="nil"/>
            </w:tcBorders>
            <w:shd w:val="clear" w:color="auto" w:fill="auto"/>
            <w:vAlign w:val="center"/>
          </w:tcPr>
          <w:p w:rsidR="009A3947" w:rsidRPr="00C20B21" w:rsidRDefault="00F47699"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8</w:t>
            </w:r>
          </w:p>
        </w:tc>
      </w:tr>
      <w:tr w:rsidR="009A3947" w:rsidRPr="00C20B21" w:rsidTr="00D417D5">
        <w:trPr>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YAMADA</w:t>
            </w:r>
          </w:p>
          <w:p w:rsidR="009A3947" w:rsidRPr="00C20B21" w:rsidRDefault="009A3947" w:rsidP="00B033EC">
            <w:pPr>
              <w:tabs>
                <w:tab w:val="left" w:pos="787"/>
              </w:tabs>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21</w:t>
            </w:r>
          </w:p>
          <w:p w:rsidR="009A3947" w:rsidRPr="00C20B21" w:rsidRDefault="00E90653" w:rsidP="00B033EC">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Yamada&lt;/Author&gt;&lt;Year&gt;2021&lt;/Year&gt;&lt;RecNum&gt;474&lt;/RecNum&gt;&lt;DisplayText&gt;[207]&lt;/DisplayText&gt;&lt;record&gt;&lt;rec-number&gt;474&lt;/rec-number&gt;&lt;foreign-keys&gt;&lt;key app="EN" db-id="e20f0zxe22rs2nesxt35w0wifz0rpfe95s9a" timestamp="0"&gt;474&lt;/key&gt;&lt;/foreign-keys&gt;&lt;ref-type name="Journal Article"&gt;17&lt;/ref-type&gt;&lt;contributors&gt;&lt;authors&gt;&lt;author&gt;Yamada, Hideharu&lt;/author&gt;&lt;author&gt;Takahashi, Masanobu&lt;/author&gt;&lt;author&gt;Watanuki, Munenori&lt;/author&gt;&lt;author&gt;Watanabe, Mika&lt;/author&gt;&lt;author&gt;Hiraide, Sakura&lt;/author&gt;&lt;author&gt;Saijo, Ken&lt;/author&gt;&lt;author&gt;Komine, Keigo&lt;/author&gt;&lt;author&gt;Ishioka, Chikashi&lt;/author&gt;&lt;/authors&gt;&lt;/contributors&gt;&lt;titles&gt;&lt;title&gt;lncRNA HAR1B has potential to be a predictive marker for pazopanib therapy in patients with sarcoma&lt;/title&gt;&lt;secondary-title&gt;Oncology Letters&lt;/secondary-title&gt;&lt;/titles&gt;&lt;volume&gt;21&lt;/volume&gt;&lt;number&gt;6&lt;/number&gt;&lt;dates&gt;&lt;year&gt;2021&lt;/year&gt;&lt;/dates&gt;&lt;isbn&gt;1792-1074&amp;#xD;1792-1082&lt;/isbn&gt;&lt;accession-num&gt;33907565&lt;/accession-num&gt;&lt;urls&gt;&lt;/urls&gt;&lt;electronic-resource-num&gt;10.3892/ol.2021.12716&lt;/electronic-resource-num&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207]</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sarcoma</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jc w:val="both"/>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in vitro</w:t>
            </w:r>
          </w:p>
          <w:p w:rsidR="009A3947" w:rsidRPr="00C20B21" w:rsidRDefault="009A3947" w:rsidP="00B033EC">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HAR1B</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azopanib</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jc w:val="both"/>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microarray </w:t>
            </w:r>
          </w:p>
        </w:tc>
        <w:tc>
          <w:tcPr>
            <w:tcW w:w="1984" w:type="dxa"/>
            <w:tcBorders>
              <w:top w:val="nil"/>
              <w:left w:val="nil"/>
              <w:bottom w:val="nil"/>
              <w:right w:val="nil"/>
            </w:tcBorders>
            <w:shd w:val="clear" w:color="auto" w:fill="auto"/>
            <w:vAlign w:val="center"/>
          </w:tcPr>
          <w:p w:rsidR="009A3947" w:rsidRPr="00C20B21" w:rsidRDefault="009A3947" w:rsidP="00B033EC">
            <w:pPr>
              <w:spacing w:line="276" w:lineRule="auto"/>
              <w:jc w:val="both"/>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p w:rsidR="009A3947" w:rsidRPr="00C20B21" w:rsidRDefault="009A3947" w:rsidP="00B033EC">
            <w:pPr>
              <w:spacing w:line="276" w:lineRule="auto"/>
              <w:jc w:val="both"/>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esponder: 16</w:t>
            </w:r>
          </w:p>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n-responder:23</w:t>
            </w:r>
          </w:p>
        </w:tc>
        <w:tc>
          <w:tcPr>
            <w:tcW w:w="1985" w:type="dxa"/>
            <w:tcBorders>
              <w:top w:val="nil"/>
              <w:left w:val="nil"/>
              <w:bottom w:val="nil"/>
              <w:right w:val="nil"/>
            </w:tcBorders>
            <w:shd w:val="clear" w:color="auto" w:fill="auto"/>
            <w:vAlign w:val="center"/>
          </w:tcPr>
          <w:p w:rsidR="009A3947" w:rsidRPr="007632D5" w:rsidRDefault="009A3947" w:rsidP="00B033EC">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hAnsi="Times New Roman" w:cs="Times New Roman"/>
                <w:color w:val="000000" w:themeColor="text1"/>
                <w:sz w:val="20"/>
                <w:szCs w:val="20"/>
              </w:rPr>
              <w:t>LncRNA HAR1B expression is higher in responder than in non-responder in patients with sarcoma.</w:t>
            </w:r>
          </w:p>
        </w:tc>
        <w:tc>
          <w:tcPr>
            <w:tcW w:w="851" w:type="dxa"/>
            <w:tcBorders>
              <w:top w:val="nil"/>
              <w:left w:val="nil"/>
              <w:bottom w:val="nil"/>
            </w:tcBorders>
            <w:shd w:val="clear" w:color="auto" w:fill="auto"/>
            <w:vAlign w:val="center"/>
          </w:tcPr>
          <w:p w:rsidR="009A3947" w:rsidRPr="00C20B21" w:rsidRDefault="00F47699"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4</w:t>
            </w:r>
          </w:p>
        </w:tc>
      </w:tr>
      <w:tr w:rsidR="009A3947"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Yan</w:t>
            </w:r>
          </w:p>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7</w:t>
            </w:r>
          </w:p>
          <w:p w:rsidR="009A3947" w:rsidRPr="00C20B21" w:rsidRDefault="00E90653" w:rsidP="00B033EC">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Yan&lt;/Author&gt;&lt;Year&gt;2018&lt;/Year&gt;&lt;RecNum&gt;475&lt;/RecNum&gt;&lt;DisplayText&gt;[208]&lt;/DisplayText&gt;&lt;record&gt;&lt;rec-number&gt;475&lt;/rec-number&gt;&lt;foreign-keys&gt;&lt;key app="EN" db-id="e20f0zxe22rs2nesxt35w0wifz0rpfe95s9a" timestamp="0"&gt;475&lt;/key&gt;&lt;/foreign-keys&gt;&lt;ref-type name="Journal Article"&gt;17&lt;/ref-type&gt;&lt;contributors&gt;&lt;authors&gt;&lt;author&gt;Yan, Jingyi&lt;/author&gt;&lt;author&gt;Chen, Didi&lt;/author&gt;&lt;author&gt;Chen, Xiaolei&lt;/author&gt;&lt;author&gt;Sun, Xuecheng&lt;/author&gt;&lt;author&gt;Dong, Qiantong&lt;/author&gt;&lt;author&gt;Du, Zhou&lt;/author&gt;&lt;author&gt;Wang, Tingting&lt;/author&gt;&lt;/authors&gt;&lt;/contributors&gt;&lt;titles&gt;&lt;title&gt;Identification of imatinib‑resistant long non‑coding RNAs in gastrointestinal stromal tumors&lt;/title&gt;&lt;secondary-title&gt;Oncology Letters&lt;/secondary-title&gt;&lt;/titles&gt;&lt;dates&gt;&lt;year&gt;2018&lt;/year&gt;&lt;/dates&gt;&lt;isbn&gt;1792-1074&amp;#xD;1792-1082&lt;/isbn&gt;&lt;accession-num&gt; 30675294&lt;/accession-num&gt;&lt;urls&gt;&lt;/urls&gt;&lt;electronic-resource-num&gt;10.3892/ol.2018.9821&lt;/electronic-resource-num&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208]</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lncRNAs</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imatinib </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9A3947" w:rsidRPr="00C20B21" w:rsidRDefault="009A3947" w:rsidP="00540FF0">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9A3947" w:rsidRPr="00C20B21" w:rsidRDefault="009A3947" w:rsidP="00540FF0">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normal tissues:3</w:t>
            </w:r>
          </w:p>
          <w:p w:rsidR="009A3947" w:rsidRPr="00C20B21" w:rsidRDefault="009A3947" w:rsidP="00540FF0">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rimaryGIST samples:3</w:t>
            </w:r>
          </w:p>
          <w:p w:rsidR="009A3947" w:rsidRPr="00C20B21" w:rsidRDefault="009A3947" w:rsidP="00540FF0">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resistant samples:3</w:t>
            </w:r>
          </w:p>
        </w:tc>
        <w:tc>
          <w:tcPr>
            <w:tcW w:w="1985" w:type="dxa"/>
            <w:tcBorders>
              <w:top w:val="nil"/>
              <w:left w:val="nil"/>
              <w:bottom w:val="nil"/>
              <w:right w:val="nil"/>
            </w:tcBorders>
            <w:shd w:val="clear" w:color="auto" w:fill="auto"/>
            <w:vAlign w:val="center"/>
          </w:tcPr>
          <w:p w:rsidR="009A3947" w:rsidRPr="007632D5" w:rsidRDefault="00D033CF" w:rsidP="00B033EC">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hAnsi="Times New Roman" w:cs="Times New Roman"/>
                <w:color w:val="000000" w:themeColor="text1"/>
                <w:sz w:val="20"/>
                <w:szCs w:val="20"/>
              </w:rPr>
              <w:t>LncRNAs may serve as potential biomarkers or drug targets for imatinib-resistant GISTs.</w:t>
            </w:r>
          </w:p>
        </w:tc>
        <w:tc>
          <w:tcPr>
            <w:tcW w:w="851" w:type="dxa"/>
            <w:tcBorders>
              <w:top w:val="nil"/>
              <w:left w:val="nil"/>
              <w:bottom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5</w:t>
            </w:r>
          </w:p>
        </w:tc>
      </w:tr>
      <w:tr w:rsidR="009A3947" w:rsidRPr="00C20B21" w:rsidTr="00D417D5">
        <w:trPr>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Amirnasr</w:t>
            </w:r>
          </w:p>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9</w:t>
            </w:r>
          </w:p>
          <w:p w:rsidR="009A3947" w:rsidRPr="00C20B21" w:rsidRDefault="00E90653" w:rsidP="00B033EC">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Amirnasr&lt;/Author&gt;&lt;Year&gt;2019&lt;/Year&gt;&lt;RecNum&gt;476&lt;/RecNum&gt;&lt;DisplayText&gt;[209]&lt;/DisplayText&gt;&lt;record&gt;&lt;rec-number&gt;476&lt;/rec-number&gt;&lt;foreign-keys&gt;&lt;key app="EN" db-id="e20f0zxe22rs2nesxt35w0wifz0rpfe95s9a" timestamp="0"&gt;476&lt;/key&gt;&lt;/foreign-keys&gt;&lt;ref-type name="Journal Article"&gt;17&lt;/ref-type&gt;&lt;contributors&gt;&lt;authors&gt;&lt;author&gt;Amirnasr,&lt;/author&gt;&lt;author&gt;Gits,&lt;/author&gt;&lt;author&gt;van, Kuijk&lt;/author&gt;&lt;author&gt;Smid,&lt;/author&gt;&lt;author&gt;Vriends,&lt;/author&gt;&lt;author&gt;Rutkowski,&lt;/author&gt;&lt;author&gt;Sciot,&lt;/author&gt;&lt;author&gt;Schöffski,&lt;/author&gt;&lt;author&gt;Debiec, Rychter&lt;/author&gt;&lt;author&gt;Sleijfer,&lt;/author&gt;&lt;author&gt;Wiemer,&lt;/author&gt;&lt;/authors&gt;&lt;/contributors&gt;&lt;titles&gt;&lt;title&gt;Molecular Comparison of Imatinib-Naïve and Resistant Gastrointestinal Stromal Tumors: Differentially Expressed microRNAs and mRNAs&lt;/title&gt;&lt;secondary-title&gt;Cancers&lt;/secondary-title&gt;&lt;/titles&gt;&lt;volume&gt;11&lt;/volume&gt;&lt;number&gt;6&lt;/number&gt;&lt;section&gt;882&lt;/section&gt;&lt;dates&gt;&lt;year&gt;2019&lt;/year&gt;&lt;/dates&gt;&lt;isbn&gt;2072-6694&lt;/isbn&gt;&lt;accession-num&gt;31238586&lt;/accession-num&gt;&lt;urls&gt;&lt;/urls&gt;&lt;electronic-resource-num&gt;10.3390/cancers11060882&lt;/electronic-resource-num&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209]</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jc w:val="both"/>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NAs</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9A3947" w:rsidRPr="00C20B21" w:rsidRDefault="009A3947" w:rsidP="00B033EC">
            <w:pPr>
              <w:spacing w:line="276" w:lineRule="auto"/>
              <w:jc w:val="both"/>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naïve (IM-n) tissue:33</w:t>
            </w:r>
          </w:p>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imatinib-resistant </w:t>
            </w:r>
            <w:r w:rsidRPr="00C20B21">
              <w:rPr>
                <w:rFonts w:ascii="Times New Roman" w:hAnsi="Times New Roman" w:cs="Times New Roman"/>
                <w:color w:val="000000" w:themeColor="text1"/>
                <w:sz w:val="20"/>
                <w:szCs w:val="20"/>
              </w:rPr>
              <w:lastRenderedPageBreak/>
              <w:t>(IM-r) tissue:20</w:t>
            </w:r>
          </w:p>
        </w:tc>
        <w:tc>
          <w:tcPr>
            <w:tcW w:w="1985" w:type="dxa"/>
            <w:tcBorders>
              <w:top w:val="nil"/>
              <w:left w:val="nil"/>
              <w:bottom w:val="nil"/>
              <w:right w:val="nil"/>
            </w:tcBorders>
            <w:shd w:val="clear" w:color="auto" w:fill="auto"/>
            <w:vAlign w:val="center"/>
          </w:tcPr>
          <w:p w:rsidR="009A3947" w:rsidRPr="007632D5" w:rsidRDefault="009A3947" w:rsidP="00B033EC">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lastRenderedPageBreak/>
              <w:t>-</w:t>
            </w:r>
          </w:p>
        </w:tc>
        <w:tc>
          <w:tcPr>
            <w:tcW w:w="2976" w:type="dxa"/>
            <w:tcBorders>
              <w:top w:val="nil"/>
              <w:left w:val="nil"/>
              <w:bottom w:val="nil"/>
              <w:right w:val="nil"/>
            </w:tcBorders>
            <w:shd w:val="clear" w:color="auto" w:fill="auto"/>
            <w:vAlign w:val="center"/>
          </w:tcPr>
          <w:p w:rsidR="009A3947" w:rsidRPr="00C20B21" w:rsidRDefault="009A3947" w:rsidP="00B033EC">
            <w:pPr>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 xml:space="preserve">Differentially expressed of miRNAs identified between IM-n and IM-r GIST and highlighted </w:t>
            </w:r>
            <w:r w:rsidRPr="00C20B21">
              <w:rPr>
                <w:rFonts w:ascii="Times New Roman" w:hAnsi="Times New Roman" w:cs="Times New Roman"/>
                <w:color w:val="000000" w:themeColor="text1"/>
                <w:sz w:val="20"/>
                <w:szCs w:val="20"/>
              </w:rPr>
              <w:lastRenderedPageBreak/>
              <w:t>the key miRNAs might be putative treatment targets.</w:t>
            </w:r>
          </w:p>
        </w:tc>
        <w:tc>
          <w:tcPr>
            <w:tcW w:w="851" w:type="dxa"/>
            <w:tcBorders>
              <w:top w:val="nil"/>
              <w:left w:val="nil"/>
              <w:bottom w:val="nil"/>
            </w:tcBorders>
            <w:shd w:val="clear" w:color="auto" w:fill="auto"/>
            <w:vAlign w:val="center"/>
          </w:tcPr>
          <w:p w:rsidR="009A3947" w:rsidRPr="00C20B21" w:rsidRDefault="00F47699"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lastRenderedPageBreak/>
              <w:t>7</w:t>
            </w:r>
          </w:p>
        </w:tc>
      </w:tr>
      <w:tr w:rsidR="009A3947" w:rsidRPr="00C20B21" w:rsidTr="00D417D5">
        <w:trPr>
          <w:cnfStyle w:val="000000100000"/>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lastRenderedPageBreak/>
              <w:t>Kou</w:t>
            </w:r>
          </w:p>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9A3947" w:rsidRPr="00C20B21" w:rsidRDefault="00E90653" w:rsidP="00B033EC">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Kou&lt;/Author&gt;&lt;Year&gt;2018&lt;/Year&gt;&lt;RecNum&gt;477&lt;/RecNum&gt;&lt;DisplayText&gt;[210]&lt;/DisplayText&gt;&lt;record&gt;&lt;rec-number&gt;477&lt;/rec-number&gt;&lt;foreign-keys&gt;&lt;key app="EN" db-id="e20f0zxe22rs2nesxt35w0wifz0rpfe95s9a" timestamp="0"&gt;477&lt;/key&gt;&lt;/foreign-keys&gt;&lt;ref-type name="Journal Article"&gt;17&lt;/ref-type&gt;&lt;contributors&gt;&lt;authors&gt;&lt;author&gt;Kou, Youwei&lt;/author&gt;&lt;author&gt;Yang, Ren&lt;/author&gt;&lt;author&gt;Wang, Qiang&lt;/author&gt;&lt;/authors&gt;&lt;/contributors&gt;&lt;auth-address&gt;Department of Gastrointestinal and Nutriology Surgery, Affiliated Shengjing Hospital of China Medical University, Shenyang 110004, China.&lt;/auth-address&gt;&lt;titles&gt;&lt;title&gt;Serum miR-518e-5p is a potential biomarker for secondary imatinib-resistant gastrointestinal stromal tumor&lt;/title&gt;&lt;secondary-title&gt;Journal of biosciences&lt;/secondary-title&gt;&lt;alt-title&gt;J Biosci&lt;/alt-title&gt;&lt;/titles&gt;&lt;pages&gt;1015-1023&lt;/pages&gt;&lt;volume&gt;43&lt;/volume&gt;&lt;number&gt;5&lt;/number&gt;&lt;dates&gt;&lt;year&gt;2018&lt;/year&gt;&lt;/dates&gt;&lt;isbn&gt;0973-7138&lt;/isbn&gt;&lt;accession-num&gt;30541960&lt;/accession-num&gt;&lt;urls&gt;&lt;related-urls&gt;&lt;url&gt;https://pubmed.ncbi.nlm.nih.gov/30541960&lt;/url&gt;&lt;/related-urls&gt;&lt;/urls&gt;&lt;remote-database-name&gt;PubMed&lt;/remote-database-name&gt;&lt;language&gt;eng&lt;/language&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210]</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518e-5p</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PCR</w:t>
            </w:r>
          </w:p>
        </w:tc>
        <w:tc>
          <w:tcPr>
            <w:tcW w:w="1984" w:type="dxa"/>
            <w:tcBorders>
              <w:top w:val="nil"/>
              <w:left w:val="nil"/>
              <w:bottom w:val="nil"/>
              <w:right w:val="nil"/>
            </w:tcBorders>
            <w:shd w:val="clear" w:color="auto" w:fill="auto"/>
            <w:vAlign w:val="center"/>
          </w:tcPr>
          <w:p w:rsidR="009A3947" w:rsidRPr="00C20B21" w:rsidRDefault="009A3947" w:rsidP="00540FF0">
            <w:pPr>
              <w:widowControl w:val="0"/>
              <w:autoSpaceDE w:val="0"/>
              <w:autoSpaceDN w:val="0"/>
              <w:adjustRightInd w:val="0"/>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serum samples:</w:t>
            </w:r>
          </w:p>
          <w:p w:rsidR="009A3947" w:rsidRPr="00C20B21" w:rsidRDefault="009A3947" w:rsidP="00540FF0">
            <w:pPr>
              <w:widowControl w:val="0"/>
              <w:autoSpaceDE w:val="0"/>
              <w:autoSpaceDN w:val="0"/>
              <w:adjustRightInd w:val="0"/>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 xml:space="preserve">imatinib resistant GIST patients:39, </w:t>
            </w:r>
          </w:p>
          <w:p w:rsidR="009A3947" w:rsidRPr="00C20B21" w:rsidRDefault="009A3947" w:rsidP="00540FF0">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 xml:space="preserve">imatinib-sensitive GIST patients:37, </w:t>
            </w:r>
          </w:p>
          <w:p w:rsidR="009A3947" w:rsidRPr="00C20B21" w:rsidRDefault="009A3947" w:rsidP="00540FF0">
            <w:pPr>
              <w:spacing w:line="276" w:lineRule="auto"/>
              <w:cnfStyle w:val="000000100000"/>
              <w:rPr>
                <w:rFonts w:ascii="Times New Roman" w:hAnsi="Times New Roman" w:cs="Times New Roman"/>
                <w:color w:val="000000" w:themeColor="text1"/>
                <w:sz w:val="20"/>
                <w:szCs w:val="20"/>
              </w:rPr>
            </w:pPr>
            <w:r w:rsidRPr="00C20B21">
              <w:rPr>
                <w:rFonts w:ascii="Times New Roman" w:eastAsiaTheme="minorEastAsia" w:hAnsi="Times New Roman" w:cs="Times New Roman"/>
                <w:color w:val="000000" w:themeColor="text1"/>
                <w:sz w:val="20"/>
                <w:szCs w:val="20"/>
              </w:rPr>
              <w:t>healthy controls:28</w:t>
            </w:r>
          </w:p>
        </w:tc>
        <w:tc>
          <w:tcPr>
            <w:tcW w:w="1985" w:type="dxa"/>
            <w:tcBorders>
              <w:top w:val="nil"/>
              <w:left w:val="nil"/>
              <w:bottom w:val="nil"/>
              <w:right w:val="nil"/>
            </w:tcBorders>
            <w:shd w:val="clear" w:color="auto" w:fill="auto"/>
            <w:vAlign w:val="center"/>
          </w:tcPr>
          <w:p w:rsidR="009A3947" w:rsidRPr="007632D5" w:rsidRDefault="009A3947" w:rsidP="00B033EC">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100000"/>
              <w:rPr>
                <w:rFonts w:ascii="Times New Roman" w:eastAsiaTheme="minorEastAsia" w:hAnsi="Times New Roman" w:cs="Times New Roman"/>
                <w:color w:val="000000" w:themeColor="text1"/>
                <w:sz w:val="20"/>
                <w:szCs w:val="20"/>
              </w:rPr>
            </w:pPr>
            <w:r w:rsidRPr="00C20B21">
              <w:rPr>
                <w:rFonts w:ascii="Times New Roman" w:hAnsi="Times New Roman" w:cs="Times New Roman"/>
                <w:color w:val="000000" w:themeColor="text1"/>
                <w:sz w:val="20"/>
                <w:szCs w:val="20"/>
              </w:rPr>
              <w:t>Serum miR-518e-5p is a potential biomarker for secondary imatinib-resistant GIST.</w:t>
            </w:r>
          </w:p>
        </w:tc>
        <w:tc>
          <w:tcPr>
            <w:tcW w:w="851" w:type="dxa"/>
            <w:tcBorders>
              <w:top w:val="nil"/>
              <w:left w:val="nil"/>
              <w:bottom w:val="nil"/>
            </w:tcBorders>
            <w:shd w:val="clear" w:color="auto" w:fill="auto"/>
            <w:vAlign w:val="center"/>
          </w:tcPr>
          <w:p w:rsidR="009A3947" w:rsidRPr="00C20B21" w:rsidRDefault="00F47699"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4</w:t>
            </w:r>
          </w:p>
        </w:tc>
      </w:tr>
      <w:tr w:rsidR="009A3947" w:rsidRPr="00C20B21" w:rsidTr="00D417D5">
        <w:trPr>
          <w:jc w:val="center"/>
        </w:trPr>
        <w:tc>
          <w:tcPr>
            <w:cnfStyle w:val="001000000000"/>
            <w:tcW w:w="1276" w:type="dxa"/>
            <w:tcBorders>
              <w:top w:val="nil"/>
              <w:bottom w:val="nil"/>
              <w:right w:val="nil"/>
            </w:tcBorders>
            <w:shd w:val="clear" w:color="auto" w:fill="auto"/>
            <w:vAlign w:val="center"/>
          </w:tcPr>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Gao</w:t>
            </w:r>
          </w:p>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3</w:t>
            </w:r>
          </w:p>
          <w:p w:rsidR="009A3947" w:rsidRPr="00C20B21" w:rsidRDefault="00E90653" w:rsidP="00B033EC">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fldData xml:space="preserve">PEVuZE5vdGU+PENpdGU+PEF1dGhvcj5HYW88L0F1dGhvcj48WWVhcj4yMDE0PC9ZZWFyPjxSZWNO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</w:fldData>
              </w:fldChar>
            </w:r>
            <w:r w:rsidR="009A3947" w:rsidRPr="00C20B21">
              <w:rPr>
                <w:rFonts w:ascii="Times New Roman" w:hAnsi="Times New Roman" w:cs="Times New Roman"/>
                <w:color w:val="000000" w:themeColor="text1"/>
                <w:sz w:val="20"/>
                <w:szCs w:val="20"/>
              </w:rPr>
              <w:instrText xml:space="preserve"> ADDIN EN.CITE </w:instrText>
            </w:r>
            <w:r w:rsidRPr="00C20B21">
              <w:rPr>
                <w:rFonts w:ascii="Times New Roman" w:hAnsi="Times New Roman" w:cs="Times New Roman"/>
                <w:color w:val="000000" w:themeColor="text1"/>
                <w:sz w:val="20"/>
                <w:szCs w:val="20"/>
              </w:rPr>
              <w:fldChar w:fldCharType="begin">
                <w:fldData xml:space="preserve">PEVuZE5vdGU+PENpdGU+PEF1dGhvcj5HYW88L0F1dGhvcj48WWVhcj4yMDE0PC9ZZWFyPjxSZWNO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</w:fldData>
              </w:fldChar>
            </w:r>
            <w:r w:rsidR="009A3947" w:rsidRPr="00C20B21">
              <w:rPr>
                <w:rFonts w:ascii="Times New Roman" w:hAnsi="Times New Roman" w:cs="Times New Roman"/>
                <w:color w:val="000000" w:themeColor="text1"/>
                <w:sz w:val="20"/>
                <w:szCs w:val="20"/>
              </w:rPr>
              <w:instrText xml:space="preserve"> ADDIN EN.CITE.DATA </w:instrText>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end"/>
            </w:r>
            <w:r w:rsidRPr="00C20B21">
              <w:rPr>
                <w:rFonts w:ascii="Times New Roman" w:hAnsi="Times New Roman" w:cs="Times New Roman"/>
                <w:color w:val="000000" w:themeColor="text1"/>
                <w:sz w:val="20"/>
                <w:szCs w:val="20"/>
              </w:rPr>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211]</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w:t>
            </w:r>
          </w:p>
        </w:tc>
        <w:tc>
          <w:tcPr>
            <w:tcW w:w="993"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eastAsia="Times New Roman" w:hAnsi="Times New Roman" w:cs="Times New Roman"/>
                <w:color w:val="000000" w:themeColor="text1"/>
                <w:sz w:val="20"/>
                <w:szCs w:val="20"/>
                <w:lang w:val="en-HK"/>
              </w:rPr>
            </w:pPr>
            <w:r w:rsidRPr="00C20B21">
              <w:rPr>
                <w:rFonts w:ascii="Times New Roman" w:eastAsia="Times New Roman" w:hAnsi="Times New Roman" w:cs="Times New Roman"/>
                <w:color w:val="000000" w:themeColor="text1"/>
                <w:sz w:val="20"/>
                <w:szCs w:val="20"/>
                <w:lang w:val="en-HK"/>
              </w:rPr>
              <w:t xml:space="preserve">humans </w:t>
            </w:r>
          </w:p>
        </w:tc>
        <w:tc>
          <w:tcPr>
            <w:tcW w:w="1842"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320a</w:t>
            </w:r>
          </w:p>
        </w:tc>
        <w:tc>
          <w:tcPr>
            <w:tcW w:w="1418"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w:t>
            </w:r>
          </w:p>
        </w:tc>
        <w:tc>
          <w:tcPr>
            <w:tcW w:w="12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RT-qPCR</w:t>
            </w:r>
          </w:p>
        </w:tc>
        <w:tc>
          <w:tcPr>
            <w:tcW w:w="1984" w:type="dxa"/>
            <w:tcBorders>
              <w:top w:val="nil"/>
              <w:left w:val="nil"/>
              <w:bottom w:val="nil"/>
              <w:right w:val="nil"/>
            </w:tcBorders>
            <w:shd w:val="clear" w:color="auto" w:fill="auto"/>
            <w:vAlign w:val="center"/>
          </w:tcPr>
          <w:p w:rsidR="009A3947" w:rsidRPr="00C20B21" w:rsidRDefault="009A3947" w:rsidP="00B033EC">
            <w:pPr>
              <w:autoSpaceDE w:val="0"/>
              <w:autoSpaceDN w:val="0"/>
              <w:adjustRightInd w:val="0"/>
              <w:spacing w:line="276" w:lineRule="auto"/>
              <w:jc w:val="both"/>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3/</w:t>
            </w:r>
          </w:p>
          <w:p w:rsidR="009A3947" w:rsidRPr="00C20B21" w:rsidRDefault="009A3947" w:rsidP="00B033EC">
            <w:pPr>
              <w:spacing w:line="276" w:lineRule="auto"/>
              <w:jc w:val="both"/>
              <w:cnfStyle w:val="000000000000"/>
              <w:rPr>
                <w:rFonts w:ascii="Times New Roman" w:eastAsia="Times New Roman" w:hAnsi="Times New Roman" w:cs="Times New Roman"/>
                <w:color w:val="000000" w:themeColor="text1"/>
                <w:sz w:val="20"/>
                <w:szCs w:val="20"/>
                <w:lang w:val="en-HK"/>
              </w:rPr>
            </w:pPr>
            <w:r w:rsidRPr="00C20B21">
              <w:rPr>
                <w:rFonts w:ascii="Times New Roman" w:hAnsi="Times New Roman" w:cs="Times New Roman"/>
                <w:color w:val="000000" w:themeColor="text1"/>
                <w:sz w:val="20"/>
                <w:szCs w:val="20"/>
              </w:rPr>
              <w:t>pre-imatinib</w:t>
            </w:r>
            <w:r w:rsidRPr="00C20B21">
              <w:rPr>
                <w:rFonts w:ascii="Times New Roman" w:eastAsia="Times New Roman" w:hAnsi="Times New Roman" w:cs="Times New Roman"/>
                <w:color w:val="000000" w:themeColor="text1"/>
                <w:sz w:val="20"/>
                <w:szCs w:val="20"/>
                <w:lang w:val="en-HK"/>
              </w:rPr>
              <w:t>:3</w:t>
            </w:r>
          </w:p>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resistant:12</w:t>
            </w:r>
          </w:p>
        </w:tc>
        <w:tc>
          <w:tcPr>
            <w:tcW w:w="1985" w:type="dxa"/>
            <w:tcBorders>
              <w:top w:val="nil"/>
              <w:left w:val="nil"/>
              <w:bottom w:val="nil"/>
              <w:right w:val="nil"/>
            </w:tcBorders>
            <w:shd w:val="clear" w:color="auto" w:fill="auto"/>
            <w:vAlign w:val="center"/>
          </w:tcPr>
          <w:p w:rsidR="009A3947" w:rsidRPr="007632D5" w:rsidRDefault="009A3947" w:rsidP="00B033EC">
            <w:pPr>
              <w:spacing w:line="276" w:lineRule="auto"/>
              <w:cnfStyle w:val="0000000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w:t>
            </w:r>
          </w:p>
        </w:tc>
        <w:tc>
          <w:tcPr>
            <w:tcW w:w="2976" w:type="dxa"/>
            <w:tcBorders>
              <w:top w:val="nil"/>
              <w:left w:val="nil"/>
              <w:bottom w:val="nil"/>
              <w:right w:val="nil"/>
            </w:tcBorders>
            <w:shd w:val="clear" w:color="auto" w:fill="auto"/>
            <w:vAlign w:val="center"/>
          </w:tcPr>
          <w:p w:rsidR="009A3947" w:rsidRPr="00C20B21" w:rsidRDefault="009A3947" w:rsidP="00B033EC">
            <w:pPr>
              <w:spacing w:line="276" w:lineRule="auto"/>
              <w:cnfStyle w:val="000000000000"/>
              <w:rPr>
                <w:rFonts w:ascii="Times New Roman" w:eastAsiaTheme="minorEastAsia" w:hAnsi="Times New Roman" w:cs="Times New Roman"/>
                <w:color w:val="000000" w:themeColor="text1"/>
                <w:sz w:val="20"/>
                <w:szCs w:val="20"/>
              </w:rPr>
            </w:pPr>
            <w:r w:rsidRPr="00C20B21">
              <w:rPr>
                <w:rFonts w:ascii="Times New Roman" w:hAnsi="Times New Roman" w:cs="Times New Roman"/>
                <w:color w:val="000000" w:themeColor="text1"/>
                <w:sz w:val="20"/>
                <w:szCs w:val="20"/>
              </w:rPr>
              <w:t>MiR-320a downregulation is associated with imatinib resistance in GIST.</w:t>
            </w:r>
          </w:p>
        </w:tc>
        <w:tc>
          <w:tcPr>
            <w:tcW w:w="851" w:type="dxa"/>
            <w:tcBorders>
              <w:top w:val="nil"/>
              <w:left w:val="nil"/>
              <w:bottom w:val="nil"/>
            </w:tcBorders>
            <w:shd w:val="clear" w:color="auto" w:fill="auto"/>
            <w:vAlign w:val="center"/>
          </w:tcPr>
          <w:p w:rsidR="009A3947" w:rsidRPr="00C20B21" w:rsidRDefault="009A3947" w:rsidP="00B033EC">
            <w:pPr>
              <w:spacing w:line="276" w:lineRule="auto"/>
              <w:cnfStyle w:val="0000000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4</w:t>
            </w:r>
          </w:p>
        </w:tc>
      </w:tr>
      <w:tr w:rsidR="00A7008C" w:rsidRPr="00C20B21" w:rsidTr="00D417D5">
        <w:trPr>
          <w:cnfStyle w:val="000000100000"/>
          <w:jc w:val="center"/>
        </w:trPr>
        <w:tc>
          <w:tcPr>
            <w:cnfStyle w:val="001000000000"/>
            <w:tcW w:w="1276" w:type="dxa"/>
            <w:tcBorders>
              <w:top w:val="nil"/>
              <w:bottom w:val="single" w:sz="12" w:space="0" w:color="auto"/>
              <w:right w:val="nil"/>
            </w:tcBorders>
            <w:shd w:val="clear" w:color="auto" w:fill="auto"/>
            <w:vAlign w:val="center"/>
          </w:tcPr>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Zhang</w:t>
            </w:r>
          </w:p>
          <w:p w:rsidR="009A3947" w:rsidRPr="00C20B21" w:rsidRDefault="009A3947" w:rsidP="00B033EC">
            <w:pPr>
              <w:spacing w:line="276" w:lineRule="auto"/>
              <w:jc w:val="both"/>
              <w:rPr>
                <w:rFonts w:ascii="Times New Roman" w:hAnsi="Times New Roman" w:cs="Times New Roman"/>
                <w:b w:val="0"/>
                <w:bCs w:val="0"/>
                <w:color w:val="000000" w:themeColor="text1"/>
                <w:sz w:val="20"/>
                <w:szCs w:val="20"/>
              </w:rPr>
            </w:pPr>
            <w:r w:rsidRPr="00C20B21">
              <w:rPr>
                <w:rFonts w:ascii="Times New Roman" w:hAnsi="Times New Roman" w:cs="Times New Roman"/>
                <w:b w:val="0"/>
                <w:bCs w:val="0"/>
                <w:color w:val="000000" w:themeColor="text1"/>
                <w:sz w:val="20"/>
                <w:szCs w:val="20"/>
              </w:rPr>
              <w:t>2018</w:t>
            </w:r>
          </w:p>
          <w:p w:rsidR="009A3947" w:rsidRPr="00C20B21" w:rsidRDefault="00E90653" w:rsidP="00B033EC">
            <w:pPr>
              <w:spacing w:line="276" w:lineRule="auto"/>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fldChar w:fldCharType="begin"/>
            </w:r>
            <w:r w:rsidR="009A3947" w:rsidRPr="00C20B21">
              <w:rPr>
                <w:rFonts w:ascii="Times New Roman" w:hAnsi="Times New Roman" w:cs="Times New Roman"/>
                <w:color w:val="000000" w:themeColor="text1"/>
                <w:sz w:val="20"/>
                <w:szCs w:val="20"/>
              </w:rPr>
              <w:instrText xml:space="preserve"> ADDIN EN.CITE &lt;EndNote&gt;&lt;Cite&gt;&lt;Author&gt;Zhang&lt;/Author&gt;&lt;Year&gt;2018&lt;/Year&gt;&lt;RecNum&gt;479&lt;/RecNum&gt;&lt;DisplayText&gt;[212]&lt;/DisplayText&gt;&lt;record&gt;&lt;rec-number&gt;479&lt;/rec-number&gt;&lt;foreign-keys&gt;&lt;key app="EN" db-id="e20f0zxe22rs2nesxt35w0wifz0rpfe95s9a" timestamp="0"&gt;479&lt;/key&gt;&lt;/foreign-keys&gt;&lt;ref-type name="Journal Article"&gt;17&lt;/ref-type&gt;&lt;contributors&gt;&lt;authors&gt;&lt;author&gt;Zhang, Z.&lt;/author&gt;&lt;author&gt;Jiang, N. y&lt;/author&gt;&lt;author&gt;Guan, R. y&lt;/author&gt;&lt;author&gt;Zhu, Y. k&lt;/author&gt;&lt;author&gt;Jiang, F. q&lt;/author&gt;&lt;author&gt;Piao, D.&lt;/author&gt;&lt;/authors&gt;&lt;/contributors&gt;&lt;titles&gt;&lt;title&gt;Identification of critical microRNAs in gastrointestinal stromal tumor patients treated with Imatinib&lt;/title&gt;&lt;secondary-title&gt;Neoplasma&lt;/secondary-title&gt;&lt;/titles&gt;&lt;pages&gt;683-692&lt;/pages&gt;&lt;volume&gt;65&lt;/volume&gt;&lt;number&gt;05&lt;/number&gt;&lt;section&gt;683&lt;/section&gt;&lt;dates&gt;&lt;year&gt;2018&lt;/year&gt;&lt;/dates&gt;&lt;isbn&gt;13384317&lt;/isbn&gt;&lt;accession-num&gt;30249101&lt;/accession-num&gt;&lt;urls&gt;&lt;/urls&gt;&lt;electronic-resource-num&gt;10.4149/neo_2018_170906N575&lt;/electronic-resource-num&gt;&lt;/record&gt;&lt;/Cite&gt;&lt;/EndNote&gt;</w:instrText>
            </w:r>
            <w:r w:rsidRPr="00C20B21">
              <w:rPr>
                <w:rFonts w:ascii="Times New Roman" w:hAnsi="Times New Roman" w:cs="Times New Roman"/>
                <w:color w:val="000000" w:themeColor="text1"/>
                <w:sz w:val="20"/>
                <w:szCs w:val="20"/>
              </w:rPr>
              <w:fldChar w:fldCharType="separate"/>
            </w:r>
            <w:r w:rsidR="009A3947" w:rsidRPr="00C20B21">
              <w:rPr>
                <w:rFonts w:ascii="Times New Roman" w:hAnsi="Times New Roman" w:cs="Times New Roman"/>
                <w:noProof/>
                <w:color w:val="000000" w:themeColor="text1"/>
                <w:sz w:val="20"/>
                <w:szCs w:val="20"/>
              </w:rPr>
              <w:t>[212]</w:t>
            </w:r>
            <w:r w:rsidRPr="00C20B21">
              <w:rPr>
                <w:rFonts w:ascii="Times New Roman" w:hAnsi="Times New Roman" w:cs="Times New Roman"/>
                <w:color w:val="000000" w:themeColor="text1"/>
                <w:sz w:val="20"/>
                <w:szCs w:val="20"/>
              </w:rPr>
              <w:fldChar w:fldCharType="end"/>
            </w:r>
          </w:p>
        </w:tc>
        <w:tc>
          <w:tcPr>
            <w:tcW w:w="1559" w:type="dxa"/>
            <w:tcBorders>
              <w:top w:val="nil"/>
              <w:left w:val="nil"/>
              <w:bottom w:val="single" w:sz="12" w:space="0" w:color="auto"/>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GIST</w:t>
            </w:r>
          </w:p>
        </w:tc>
        <w:tc>
          <w:tcPr>
            <w:tcW w:w="993" w:type="dxa"/>
            <w:tcBorders>
              <w:top w:val="nil"/>
              <w:left w:val="nil"/>
              <w:bottom w:val="single" w:sz="12" w:space="0" w:color="auto"/>
              <w:right w:val="nil"/>
            </w:tcBorders>
            <w:shd w:val="clear" w:color="auto" w:fill="auto"/>
            <w:vAlign w:val="center"/>
          </w:tcPr>
          <w:p w:rsidR="009A3947" w:rsidRPr="00520978" w:rsidRDefault="009A3947" w:rsidP="00B033EC">
            <w:pPr>
              <w:spacing w:line="276" w:lineRule="auto"/>
              <w:cnfStyle w:val="000000100000"/>
              <w:rPr>
                <w:rFonts w:ascii="Times New Roman" w:eastAsia="Times New Roman" w:hAnsi="Times New Roman" w:cs="Times New Roman"/>
                <w:color w:val="000000" w:themeColor="text1"/>
                <w:sz w:val="16"/>
                <w:szCs w:val="16"/>
                <w:lang w:val="en-HK"/>
              </w:rPr>
            </w:pPr>
            <w:r w:rsidRPr="00520978">
              <w:rPr>
                <w:rFonts w:ascii="Times New Roman" w:eastAsiaTheme="minorEastAsia" w:hAnsi="Times New Roman" w:cs="Times New Roman"/>
                <w:color w:val="000000" w:themeColor="text1"/>
                <w:sz w:val="16"/>
                <w:szCs w:val="16"/>
              </w:rPr>
              <w:t>Gene Expression Omnibus database</w:t>
            </w:r>
          </w:p>
        </w:tc>
        <w:tc>
          <w:tcPr>
            <w:tcW w:w="1842" w:type="dxa"/>
            <w:tcBorders>
              <w:top w:val="nil"/>
              <w:left w:val="nil"/>
              <w:bottom w:val="single" w:sz="12" w:space="0" w:color="auto"/>
              <w:right w:val="nil"/>
            </w:tcBorders>
            <w:shd w:val="clear" w:color="auto" w:fill="auto"/>
            <w:vAlign w:val="center"/>
          </w:tcPr>
          <w:p w:rsidR="009A3947" w:rsidRPr="00C20B21" w:rsidRDefault="009A3947" w:rsidP="00B033EC">
            <w:pPr>
              <w:spacing w:line="276" w:lineRule="auto"/>
              <w:jc w:val="both"/>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28-5p</w:t>
            </w:r>
          </w:p>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miR-125a-5p</w:t>
            </w:r>
          </w:p>
        </w:tc>
        <w:tc>
          <w:tcPr>
            <w:tcW w:w="1418" w:type="dxa"/>
            <w:tcBorders>
              <w:top w:val="nil"/>
              <w:left w:val="nil"/>
              <w:bottom w:val="single" w:sz="12" w:space="0" w:color="auto"/>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imatinib</w:t>
            </w:r>
          </w:p>
        </w:tc>
        <w:tc>
          <w:tcPr>
            <w:tcW w:w="1276" w:type="dxa"/>
            <w:tcBorders>
              <w:top w:val="nil"/>
              <w:left w:val="nil"/>
              <w:bottom w:val="single" w:sz="12" w:space="0" w:color="auto"/>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4" w:type="dxa"/>
            <w:tcBorders>
              <w:top w:val="nil"/>
              <w:left w:val="nil"/>
              <w:bottom w:val="single" w:sz="12" w:space="0" w:color="auto"/>
              <w:right w:val="nil"/>
            </w:tcBorders>
            <w:shd w:val="clear" w:color="auto" w:fill="auto"/>
            <w:vAlign w:val="center"/>
          </w:tcPr>
          <w:p w:rsidR="009A3947" w:rsidRPr="00C20B21" w:rsidRDefault="009A3947"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w:t>
            </w:r>
          </w:p>
        </w:tc>
        <w:tc>
          <w:tcPr>
            <w:tcW w:w="1985" w:type="dxa"/>
            <w:tcBorders>
              <w:top w:val="nil"/>
              <w:left w:val="nil"/>
              <w:bottom w:val="single" w:sz="12" w:space="0" w:color="auto"/>
              <w:right w:val="nil"/>
            </w:tcBorders>
            <w:shd w:val="clear" w:color="auto" w:fill="auto"/>
            <w:vAlign w:val="center"/>
          </w:tcPr>
          <w:p w:rsidR="009A3947" w:rsidRPr="007632D5" w:rsidRDefault="009A3947" w:rsidP="00B033EC">
            <w:pPr>
              <w:spacing w:line="276" w:lineRule="auto"/>
              <w:cnfStyle w:val="000000100000"/>
              <w:rPr>
                <w:rFonts w:ascii="Times New Roman" w:hAnsi="Times New Roman" w:cs="Times New Roman"/>
                <w:color w:val="000000" w:themeColor="text1"/>
                <w:sz w:val="20"/>
                <w:szCs w:val="20"/>
              </w:rPr>
            </w:pPr>
            <w:r w:rsidRPr="007632D5">
              <w:rPr>
                <w:rFonts w:ascii="Times New Roman" w:hAnsi="Times New Roman" w:cs="Times New Roman"/>
                <w:color w:val="000000" w:themeColor="text1"/>
                <w:sz w:val="20"/>
                <w:szCs w:val="20"/>
              </w:rPr>
              <w:t>GnRH</w:t>
            </w:r>
          </w:p>
        </w:tc>
        <w:tc>
          <w:tcPr>
            <w:tcW w:w="2976" w:type="dxa"/>
            <w:tcBorders>
              <w:top w:val="nil"/>
              <w:left w:val="nil"/>
              <w:bottom w:val="single" w:sz="12" w:space="0" w:color="auto"/>
              <w:right w:val="nil"/>
            </w:tcBorders>
            <w:shd w:val="clear" w:color="auto" w:fill="auto"/>
            <w:vAlign w:val="center"/>
          </w:tcPr>
          <w:p w:rsidR="009A3947" w:rsidRPr="00C20B21" w:rsidRDefault="009A3947" w:rsidP="00B033EC">
            <w:pPr>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Hsa-miR-28-5p and hsa-miR-125a-5p may be able to serve as prognostic markers for imatinib-response in GIST patients.</w:t>
            </w:r>
          </w:p>
        </w:tc>
        <w:tc>
          <w:tcPr>
            <w:tcW w:w="851" w:type="dxa"/>
            <w:tcBorders>
              <w:top w:val="nil"/>
              <w:left w:val="nil"/>
              <w:bottom w:val="single" w:sz="12" w:space="0" w:color="auto"/>
            </w:tcBorders>
            <w:shd w:val="clear" w:color="auto" w:fill="auto"/>
            <w:vAlign w:val="center"/>
          </w:tcPr>
          <w:p w:rsidR="009A3947" w:rsidRPr="00C20B21" w:rsidRDefault="00F47699" w:rsidP="00B033EC">
            <w:pPr>
              <w:spacing w:line="276" w:lineRule="auto"/>
              <w:cnfStyle w:val="000000100000"/>
              <w:rPr>
                <w:rFonts w:ascii="Times New Roman" w:hAnsi="Times New Roman" w:cs="Times New Roman"/>
                <w:color w:val="000000" w:themeColor="text1"/>
                <w:sz w:val="20"/>
                <w:szCs w:val="20"/>
              </w:rPr>
            </w:pPr>
            <w:r w:rsidRPr="00C20B21">
              <w:rPr>
                <w:rFonts w:ascii="Times New Roman" w:hAnsi="Times New Roman" w:cs="Times New Roman"/>
                <w:color w:val="000000" w:themeColor="text1"/>
                <w:sz w:val="20"/>
                <w:szCs w:val="20"/>
              </w:rPr>
              <w:t>5</w:t>
            </w:r>
          </w:p>
        </w:tc>
      </w:tr>
    </w:tbl>
    <w:p w:rsidR="00D100F5" w:rsidRPr="00024546" w:rsidRDefault="00952F98" w:rsidP="00024546">
      <w:pPr>
        <w:pStyle w:val="Default"/>
        <w:jc w:val="both"/>
        <w:rPr>
          <w:rFonts w:ascii="Times New Roman" w:hAnsi="Times New Roman" w:cs="Times New Roman"/>
          <w:sz w:val="20"/>
          <w:szCs w:val="20"/>
        </w:rPr>
      </w:pPr>
      <w:r>
        <w:rPr>
          <w:rFonts w:ascii="Times New Roman" w:hAnsi="Times New Roman" w:cs="Times New Roman"/>
          <w:sz w:val="20"/>
          <w:szCs w:val="20"/>
        </w:rPr>
        <w:t>Histological subtype of sarcomas</w:t>
      </w:r>
      <w:r w:rsidR="0073658A">
        <w:rPr>
          <w:rFonts w:ascii="Times New Roman" w:hAnsi="Times New Roman" w:cs="Times New Roman"/>
          <w:sz w:val="20"/>
          <w:szCs w:val="20"/>
        </w:rPr>
        <w:t xml:space="preserve"> (OS, </w:t>
      </w:r>
      <w:r w:rsidR="0073658A" w:rsidRPr="00C20B21">
        <w:rPr>
          <w:rFonts w:ascii="Times New Roman" w:hAnsi="Times New Roman" w:cs="Times New Roman"/>
          <w:color w:val="000000" w:themeColor="text1"/>
          <w:sz w:val="20"/>
          <w:szCs w:val="20"/>
        </w:rPr>
        <w:t>chondrosarcoma</w:t>
      </w:r>
      <w:r w:rsidR="0073658A">
        <w:rPr>
          <w:rFonts w:ascii="Times New Roman" w:hAnsi="Times New Roman" w:cs="Times New Roman"/>
          <w:color w:val="000000" w:themeColor="text1"/>
          <w:sz w:val="20"/>
          <w:szCs w:val="20"/>
        </w:rPr>
        <w:t xml:space="preserve"> and </w:t>
      </w:r>
      <w:r w:rsidR="0073658A" w:rsidRPr="00C20B21">
        <w:rPr>
          <w:rFonts w:ascii="Times New Roman" w:hAnsi="Times New Roman" w:cs="Times New Roman"/>
          <w:color w:val="000000" w:themeColor="text1"/>
          <w:sz w:val="20"/>
          <w:szCs w:val="20"/>
        </w:rPr>
        <w:t>synovial sarcoma</w:t>
      </w:r>
      <w:r w:rsidR="0073658A">
        <w:rPr>
          <w:rFonts w:ascii="Times New Roman" w:hAnsi="Times New Roman" w:cs="Times New Roman"/>
          <w:sz w:val="20"/>
          <w:szCs w:val="20"/>
        </w:rPr>
        <w:t>)</w:t>
      </w:r>
      <w:r>
        <w:rPr>
          <w:rFonts w:ascii="Times New Roman" w:hAnsi="Times New Roman" w:cs="Times New Roman"/>
          <w:sz w:val="20"/>
          <w:szCs w:val="20"/>
        </w:rPr>
        <w:t xml:space="preserve"> among the studies explored human tissues have been identified. Abbreviations:</w:t>
      </w:r>
      <w:r w:rsidR="00A04904" w:rsidRPr="00024546">
        <w:rPr>
          <w:rFonts w:ascii="Times New Roman" w:hAnsi="Times New Roman" w:cs="Times New Roman"/>
          <w:sz w:val="20"/>
          <w:szCs w:val="20"/>
        </w:rPr>
        <w:t>ABCG2:</w:t>
      </w:r>
      <w:r w:rsidR="00A04904" w:rsidRPr="00024546">
        <w:rPr>
          <w:rFonts w:ascii="Times New Roman" w:hAnsi="Times New Roman" w:cs="Times New Roman"/>
          <w:sz w:val="20"/>
          <w:szCs w:val="20"/>
        </w:rPr>
        <w:t xml:space="preserve"> ATP binding cassette subfamily G member 2; </w:t>
      </w:r>
      <w:r w:rsidR="00A04904" w:rsidRPr="00024546">
        <w:rPr>
          <w:rFonts w:ascii="Times New Roman" w:hAnsi="Times New Roman" w:cs="Times New Roman" w:hint="eastAsia"/>
          <w:sz w:val="20"/>
          <w:szCs w:val="20"/>
        </w:rPr>
        <w:t>A</w:t>
      </w:r>
      <w:r w:rsidR="00A04904" w:rsidRPr="00024546">
        <w:rPr>
          <w:rFonts w:ascii="Times New Roman" w:hAnsi="Times New Roman" w:cs="Times New Roman"/>
          <w:sz w:val="20"/>
          <w:szCs w:val="20"/>
        </w:rPr>
        <w:t xml:space="preserve">DCY9: adenylate cyclase 9; ALDH1A3: aldehyde dehydrogenase 1 family member A3; </w:t>
      </w:r>
      <w:r w:rsidR="00D100F5" w:rsidRPr="00024546">
        <w:rPr>
          <w:rFonts w:ascii="Times New Roman" w:hAnsi="Times New Roman" w:cs="Times New Roman"/>
          <w:sz w:val="20"/>
          <w:szCs w:val="20"/>
        </w:rPr>
        <w:t xml:space="preserve">ATG2B: autophagy-related 2B; </w:t>
      </w:r>
      <w:r w:rsidR="00024546" w:rsidRPr="00024546">
        <w:rPr>
          <w:rFonts w:ascii="Times New Roman" w:eastAsia="HelveticaNeueLTStd-Roman" w:hAnsi="Times New Roman" w:cs="Times New Roman"/>
          <w:color w:val="231F20"/>
          <w:sz w:val="20"/>
          <w:szCs w:val="20"/>
        </w:rPr>
        <w:t xml:space="preserve">ATG4B: </w:t>
      </w:r>
      <w:r w:rsidR="00024546" w:rsidRPr="00024546">
        <w:rPr>
          <w:rFonts w:ascii="Times New Roman" w:hAnsi="Times New Roman" w:cs="Times New Roman"/>
          <w:sz w:val="20"/>
          <w:szCs w:val="20"/>
        </w:rPr>
        <w:t xml:space="preserve">autophagy-related 4B; </w:t>
      </w:r>
      <w:r w:rsidR="00024546" w:rsidRPr="00024546">
        <w:rPr>
          <w:rFonts w:ascii="Times New Roman" w:eastAsia="AdvTimes-b" w:hAnsi="Times New Roman" w:cs="Times New Roman"/>
          <w:sz w:val="20"/>
          <w:szCs w:val="20"/>
        </w:rPr>
        <w:t xml:space="preserve">AGTR1: </w:t>
      </w:r>
      <w:r w:rsidR="00024546" w:rsidRPr="00024546">
        <w:rPr>
          <w:rFonts w:ascii="Times New Roman" w:hAnsi="Times New Roman" w:cs="Times New Roman"/>
          <w:color w:val="131413"/>
          <w:sz w:val="20"/>
          <w:szCs w:val="20"/>
        </w:rPr>
        <w:t xml:space="preserve">angiotensin II type 1 receptor; </w:t>
      </w:r>
      <w:r w:rsidR="00024546" w:rsidRPr="00024546">
        <w:rPr>
          <w:rFonts w:ascii="Times New Roman" w:hAnsi="Times New Roman" w:cs="Times New Roman"/>
          <w:sz w:val="20"/>
          <w:szCs w:val="20"/>
        </w:rPr>
        <w:t xml:space="preserve">AMPKα1: AMP-activated protein kinase alpha 1; BCL2L1: </w:t>
      </w:r>
      <w:r w:rsidR="00024546" w:rsidRPr="00024546">
        <w:rPr>
          <w:rFonts w:ascii="Times New Roman" w:eastAsia="NaomiSans EFN" w:hAnsi="Times New Roman" w:cs="Times New Roman"/>
          <w:color w:val="221E1F"/>
          <w:sz w:val="20"/>
          <w:szCs w:val="20"/>
        </w:rPr>
        <w:t xml:space="preserve">Bcl-2-like protein 1; </w:t>
      </w:r>
      <w:r w:rsidR="00D100F5" w:rsidRPr="00024546">
        <w:rPr>
          <w:rFonts w:ascii="Times New Roman" w:hAnsi="Times New Roman" w:cs="Times New Roman"/>
          <w:sz w:val="20"/>
          <w:szCs w:val="20"/>
        </w:rPr>
        <w:t xml:space="preserve">BMP9: bone morphogenetic protein 9; </w:t>
      </w:r>
      <w:r w:rsidR="00024546" w:rsidRPr="00024546">
        <w:rPr>
          <w:rFonts w:ascii="Times New Roman" w:eastAsia="NaomiSans EFN" w:hAnsi="Times New Roman" w:cs="Times New Roman"/>
          <w:color w:val="221E1F"/>
          <w:sz w:val="20"/>
          <w:szCs w:val="20"/>
        </w:rPr>
        <w:t xml:space="preserve">CD44: </w:t>
      </w:r>
      <w:r w:rsidR="00024546" w:rsidRPr="00024546">
        <w:rPr>
          <w:rFonts w:ascii="Times New Roman" w:eastAsia="Corbel-Bold" w:hAnsi="Times New Roman" w:cs="Times New Roman"/>
          <w:sz w:val="20"/>
          <w:szCs w:val="20"/>
        </w:rPr>
        <w:t>cluster of differentiation 44;</w:t>
      </w:r>
      <w:r w:rsidR="00D100F5" w:rsidRPr="00024546">
        <w:rPr>
          <w:rFonts w:ascii="Times New Roman" w:hAnsi="Times New Roman" w:cs="Times New Roman"/>
          <w:sz w:val="20"/>
          <w:szCs w:val="20"/>
        </w:rPr>
        <w:t xml:space="preserve">circ-CHI3L1.2: circRNA circ-chitinase 3-like 1.2; </w:t>
      </w:r>
      <w:r w:rsidR="00A04904" w:rsidRPr="00024546">
        <w:rPr>
          <w:rFonts w:ascii="Times New Roman" w:hAnsi="Times New Roman" w:cs="Times New Roman"/>
          <w:sz w:val="20"/>
          <w:szCs w:val="20"/>
        </w:rPr>
        <w:t xml:space="preserve">CRYAB: aB-crystallin; DNMT1:Kcnq1/DNA methyltransferase 1; </w:t>
      </w:r>
      <w:r w:rsidR="00D100F5" w:rsidRPr="00024546">
        <w:rPr>
          <w:rFonts w:ascii="Times New Roman" w:hAnsi="Times New Roman" w:cs="Times New Roman"/>
          <w:sz w:val="20"/>
          <w:szCs w:val="20"/>
        </w:rPr>
        <w:t xml:space="preserve">DTL: denticleless protein homolog; </w:t>
      </w:r>
      <w:r w:rsidR="00024546" w:rsidRPr="00024546">
        <w:rPr>
          <w:rFonts w:ascii="Times New Roman" w:hAnsi="Times New Roman" w:cs="Times New Roman"/>
          <w:color w:val="221E1F"/>
          <w:sz w:val="20"/>
          <w:szCs w:val="20"/>
        </w:rPr>
        <w:t xml:space="preserve">DLL1: </w:t>
      </w:r>
      <w:r w:rsidR="00024546" w:rsidRPr="00024546">
        <w:rPr>
          <w:rFonts w:ascii="Times New Roman" w:eastAsia="Corbel-Bold" w:hAnsi="Times New Roman" w:cs="Times New Roman"/>
          <w:sz w:val="20"/>
          <w:szCs w:val="20"/>
        </w:rPr>
        <w:t xml:space="preserve">Delta-like ligand 1; </w:t>
      </w:r>
      <w:r w:rsidR="00D100F5" w:rsidRPr="00024546">
        <w:rPr>
          <w:rFonts w:ascii="Times New Roman" w:hAnsi="Times New Roman" w:cs="Times New Roman"/>
          <w:sz w:val="20"/>
          <w:szCs w:val="20"/>
        </w:rPr>
        <w:t xml:space="preserve">FBN1: fibrillin-1; </w:t>
      </w:r>
      <w:r w:rsidR="00A04904" w:rsidRPr="00024546">
        <w:rPr>
          <w:rFonts w:ascii="Times New Roman" w:hAnsi="Times New Roman" w:cs="Times New Roman"/>
          <w:color w:val="000000" w:themeColor="text1"/>
          <w:sz w:val="20"/>
          <w:szCs w:val="20"/>
        </w:rPr>
        <w:t>ERK</w:t>
      </w:r>
      <w:r w:rsidR="00A04904" w:rsidRPr="00024546">
        <w:rPr>
          <w:rFonts w:ascii="Times New Roman" w:hAnsi="Times New Roman" w:cs="Times New Roman" w:hint="eastAsia"/>
          <w:color w:val="000000" w:themeColor="text1"/>
          <w:sz w:val="20"/>
          <w:szCs w:val="20"/>
        </w:rPr>
        <w:t>:</w:t>
      </w:r>
      <w:r w:rsidR="00A04904" w:rsidRPr="00024546">
        <w:rPr>
          <w:rFonts w:ascii="Times New Roman" w:hAnsi="Times New Roman" w:cs="Times New Roman"/>
          <w:color w:val="000000" w:themeColor="text1"/>
          <w:sz w:val="20"/>
          <w:szCs w:val="20"/>
        </w:rPr>
        <w:t xml:space="preserve"> extraneous signal regulated kinase; </w:t>
      </w:r>
      <w:r w:rsidR="00D100F5" w:rsidRPr="00024546">
        <w:rPr>
          <w:rFonts w:ascii="Times New Roman" w:hAnsi="Times New Roman" w:cs="Times New Roman"/>
          <w:sz w:val="20"/>
          <w:szCs w:val="20"/>
        </w:rPr>
        <w:t xml:space="preserve">EWS : Ewing’s sarcoma; </w:t>
      </w:r>
      <w:r w:rsidR="00D100F5" w:rsidRPr="00024546">
        <w:rPr>
          <w:rFonts w:ascii="Times New Roman" w:hAnsi="Times New Roman" w:cs="Times New Roman"/>
          <w:color w:val="000000" w:themeColor="text1"/>
          <w:sz w:val="20"/>
          <w:szCs w:val="20"/>
        </w:rPr>
        <w:t xml:space="preserve">FGFR: fibroblast growth factor receptor; </w:t>
      </w:r>
      <w:r w:rsidR="00D100F5" w:rsidRPr="00024546">
        <w:rPr>
          <w:rFonts w:ascii="Times New Roman" w:hAnsi="Times New Roman" w:cs="Times New Roman"/>
          <w:sz w:val="20"/>
          <w:szCs w:val="20"/>
        </w:rPr>
        <w:t>FOSL2: FOS like 2;</w:t>
      </w:r>
      <w:r w:rsidR="00A04904" w:rsidRPr="00024546">
        <w:rPr>
          <w:rFonts w:ascii="Times New Roman" w:hAnsi="Times New Roman" w:cs="Times New Roman"/>
          <w:sz w:val="20"/>
          <w:szCs w:val="20"/>
        </w:rPr>
        <w:t xml:space="preserve">EZH2: zeste homolog 2; FZD4: Frizzled class receptor 4; </w:t>
      </w:r>
      <w:r w:rsidR="00A96248" w:rsidRPr="00024546">
        <w:rPr>
          <w:rFonts w:ascii="Times New Roman" w:hAnsi="Times New Roman" w:cs="Times New Roman"/>
          <w:sz w:val="20"/>
          <w:szCs w:val="20"/>
        </w:rPr>
        <w:t xml:space="preserve">GADD45A: DNA damage-inducible alpha; </w:t>
      </w:r>
      <w:r w:rsidR="00A04904" w:rsidRPr="00024546">
        <w:rPr>
          <w:rFonts w:ascii="Times New Roman" w:hAnsi="Times New Roman" w:cs="Times New Roman"/>
          <w:sz w:val="20"/>
          <w:szCs w:val="20"/>
        </w:rPr>
        <w:t>GFRA1: GDNF family receptor alpha-1;</w:t>
      </w:r>
      <w:r w:rsidR="00D100F5" w:rsidRPr="00024546">
        <w:rPr>
          <w:rFonts w:ascii="Times New Roman" w:hAnsi="Times New Roman" w:cs="Times New Roman"/>
          <w:sz w:val="20"/>
          <w:szCs w:val="20"/>
        </w:rPr>
        <w:t xml:space="preserve"> GIST: gastrointestinal stromal tumor; </w:t>
      </w:r>
      <w:r w:rsidR="00024546" w:rsidRPr="00024546">
        <w:rPr>
          <w:rFonts w:ascii="Times New Roman" w:hAnsi="Times New Roman" w:cs="Times New Roman"/>
          <w:color w:val="000000" w:themeColor="text1"/>
          <w:sz w:val="20"/>
          <w:szCs w:val="20"/>
        </w:rPr>
        <w:t>GFRA1: GDNF receptor alpha 1.</w:t>
      </w:r>
      <w:r w:rsidR="00D100F5" w:rsidRPr="00024546">
        <w:rPr>
          <w:rFonts w:ascii="Times New Roman" w:hAnsi="Times New Roman" w:cs="Times New Roman"/>
          <w:sz w:val="20"/>
          <w:szCs w:val="20"/>
        </w:rPr>
        <w:t>HDAC4: histone deacetylase 4; HMGB1:high-mobility group box 1; HIF1: hypoxia</w:t>
      </w:r>
      <w:r w:rsidR="00D100F5" w:rsidRPr="00024546">
        <w:rPr>
          <w:rFonts w:ascii="Times New Roman" w:hAnsi="Times New Roman" w:cs="Times New Roman"/>
          <w:sz w:val="20"/>
          <w:szCs w:val="20"/>
        </w:rPr>
        <w:noBreakHyphen/>
        <w:t xml:space="preserve">inducible factor-1; IP3K2: inositol 1,4,5-trisphosphate kinase 2; IRS2: insulin receptor substrate 2;KEAP1: kelch-like ECH-associated protein 1;KLF8: Krüppel-like factor 8; KLF12: Krüppel-like factor 12; KCNQ1OT1:lncRNA KCNQ1 opposite strand/antisense transcript 1; </w:t>
      </w:r>
      <w:r w:rsidR="00024546" w:rsidRPr="00024546">
        <w:rPr>
          <w:rFonts w:ascii="Times New Roman" w:hAnsi="Times New Roman" w:cs="Times New Roman"/>
          <w:color w:val="221E1F"/>
          <w:sz w:val="20"/>
          <w:szCs w:val="20"/>
        </w:rPr>
        <w:t>LC3: rabbit anti</w:t>
      </w:r>
      <w:r w:rsidR="00024546" w:rsidRPr="00024546">
        <w:rPr>
          <w:rFonts w:ascii="Times New Roman" w:hAnsi="Times New Roman" w:cs="Times New Roman"/>
          <w:sz w:val="20"/>
          <w:szCs w:val="20"/>
        </w:rPr>
        <w:noBreakHyphen/>
      </w:r>
      <w:r w:rsidR="00024546" w:rsidRPr="00024546">
        <w:rPr>
          <w:rFonts w:ascii="Times New Roman" w:hAnsi="Times New Roman" w:cs="Times New Roman"/>
          <w:color w:val="221E1F"/>
          <w:sz w:val="20"/>
          <w:szCs w:val="20"/>
        </w:rPr>
        <w:t xml:space="preserve">light chain 3; </w:t>
      </w:r>
      <w:r w:rsidR="00D100F5" w:rsidRPr="00024546">
        <w:rPr>
          <w:rFonts w:ascii="Times New Roman" w:hAnsi="Times New Roman" w:cs="Times New Roman"/>
          <w:sz w:val="20"/>
          <w:szCs w:val="20"/>
        </w:rPr>
        <w:t>LPAATb: lysophosphatidic acid acyltransferase;</w:t>
      </w:r>
      <w:r w:rsidR="00024546" w:rsidRPr="00024546">
        <w:rPr>
          <w:rFonts w:ascii="Times New Roman" w:hAnsi="Times New Roman" w:cs="Times New Roman"/>
          <w:sz w:val="20"/>
          <w:szCs w:val="20"/>
        </w:rPr>
        <w:t xml:space="preserve"> LPAATβ: lysophosphatidic acid acyltransferase; </w:t>
      </w:r>
      <w:r w:rsidR="00D100F5" w:rsidRPr="00024546">
        <w:rPr>
          <w:rFonts w:ascii="Times New Roman" w:hAnsi="Times New Roman" w:cs="Times New Roman"/>
          <w:sz w:val="20"/>
          <w:szCs w:val="20"/>
        </w:rPr>
        <w:t xml:space="preserve">MAPK7: mitogen activated protein kinase 7; MCL1: myeloid cell leukemia 1; MRP1: multidrug resistance. </w:t>
      </w:r>
      <w:r w:rsidR="00D100F5" w:rsidRPr="00024546">
        <w:rPr>
          <w:rFonts w:ascii="Times New Roman" w:hAnsi="Times New Roman" w:cs="Times New Roman"/>
          <w:sz w:val="20"/>
          <w:szCs w:val="20"/>
        </w:rPr>
        <w:lastRenderedPageBreak/>
        <w:t xml:space="preserve">associated protein-1; MTDH: metadherin; </w:t>
      </w:r>
      <w:r w:rsidR="00D100F5" w:rsidRPr="00024546">
        <w:rPr>
          <w:rFonts w:ascii="Times New Roman" w:hAnsi="Times New Roman" w:cs="Times New Roman" w:hint="eastAsia"/>
          <w:color w:val="211D1E"/>
          <w:sz w:val="20"/>
          <w:szCs w:val="20"/>
        </w:rPr>
        <w:t>M</w:t>
      </w:r>
      <w:r w:rsidR="00D100F5" w:rsidRPr="00024546">
        <w:rPr>
          <w:rFonts w:ascii="Times New Roman" w:hAnsi="Times New Roman" w:cs="Times New Roman"/>
          <w:color w:val="211D1E"/>
          <w:sz w:val="20"/>
          <w:szCs w:val="20"/>
        </w:rPr>
        <w:t xml:space="preserve">CL1: </w:t>
      </w:r>
      <w:r w:rsidR="00D100F5" w:rsidRPr="00024546">
        <w:rPr>
          <w:rFonts w:ascii="Times New Roman" w:hAnsi="Times New Roman" w:cs="Times New Roman"/>
          <w:sz w:val="20"/>
          <w:szCs w:val="20"/>
        </w:rPr>
        <w:t>myeloid cell leukemia-1; NRF2: nuclearfactor erythroid 2-related factor 2;</w:t>
      </w:r>
      <w:r w:rsidR="00024546" w:rsidRPr="00024546">
        <w:rPr>
          <w:rFonts w:ascii="Times New Roman" w:hAnsi="Times New Roman" w:cs="Times New Roman"/>
          <w:sz w:val="20"/>
          <w:szCs w:val="20"/>
        </w:rPr>
        <w:t xml:space="preserve"> OS: osteosarcoma; </w:t>
      </w:r>
      <w:r w:rsidR="00D100F5" w:rsidRPr="00024546">
        <w:rPr>
          <w:rFonts w:ascii="Times New Roman" w:hAnsi="Times New Roman" w:cs="Times New Roman"/>
          <w:sz w:val="20"/>
          <w:szCs w:val="20"/>
        </w:rPr>
        <w:t>PD‐L1: programmed cell death receptor‐1</w:t>
      </w:r>
      <w:r w:rsidR="00D100F5" w:rsidRPr="00024546">
        <w:rPr>
          <w:rFonts w:ascii="Times New Roman" w:hAnsi="Times New Roman" w:cs="Times New Roman"/>
          <w:color w:val="211D1E"/>
          <w:sz w:val="20"/>
          <w:szCs w:val="20"/>
        </w:rPr>
        <w:t xml:space="preserve">; </w:t>
      </w:r>
      <w:r w:rsidR="00D100F5" w:rsidRPr="00024546">
        <w:rPr>
          <w:rFonts w:ascii="Times New Roman" w:hAnsi="Times New Roman" w:cs="Times New Roman"/>
          <w:sz w:val="20"/>
          <w:szCs w:val="20"/>
        </w:rPr>
        <w:t>PTN: pleiotrophin; PI3K: phosphatidylinositol 3-kinase;</w:t>
      </w:r>
      <w:r w:rsidR="00024546" w:rsidRPr="00024546">
        <w:rPr>
          <w:rFonts w:ascii="Times New Roman" w:hAnsi="Times New Roman" w:cs="Times New Roman"/>
          <w:sz w:val="20"/>
          <w:szCs w:val="20"/>
        </w:rPr>
        <w:t xml:space="preserve"> PLK1: Polo-like kinase 1; </w:t>
      </w:r>
      <w:r w:rsidR="00024546" w:rsidRPr="00024546">
        <w:rPr>
          <w:rFonts w:ascii="Times New Roman" w:eastAsia="HelveticaNeueLTStd-Roman" w:hAnsi="Times New Roman" w:cs="Times New Roman"/>
          <w:color w:val="231F20"/>
          <w:sz w:val="20"/>
          <w:szCs w:val="20"/>
        </w:rPr>
        <w:t>PPP2R2A: PP2A subunit B;</w:t>
      </w:r>
      <w:r w:rsidR="00D100F5" w:rsidRPr="00024546">
        <w:rPr>
          <w:rFonts w:ascii="Times New Roman" w:hAnsi="Times New Roman" w:cs="Times New Roman"/>
          <w:sz w:val="20"/>
          <w:szCs w:val="20"/>
        </w:rPr>
        <w:t xml:space="preserve">RAB11B-AS1: lncRNA RAB11B antisense RNA; RUNX2: Runt-related transcription factor 2; </w:t>
      </w:r>
      <w:r w:rsidR="00024546" w:rsidRPr="00024546">
        <w:rPr>
          <w:rFonts w:ascii="Times New Roman" w:hAnsi="Times New Roman" w:cs="Times New Roman"/>
          <w:sz w:val="20"/>
          <w:szCs w:val="20"/>
        </w:rPr>
        <w:t xml:space="preserve">RASSF6: Ras association (RA) domain family; </w:t>
      </w:r>
      <w:r w:rsidR="00D100F5" w:rsidRPr="00024546">
        <w:rPr>
          <w:rFonts w:ascii="Times New Roman" w:hAnsi="Times New Roman" w:cs="Times New Roman"/>
          <w:sz w:val="20"/>
          <w:szCs w:val="20"/>
        </w:rPr>
        <w:t>RMS: Rhabdomyosarcoma; S100A11: S100 calcium</w:t>
      </w:r>
      <w:r w:rsidR="00D100F5" w:rsidRPr="00024546">
        <w:rPr>
          <w:rFonts w:ascii="Times New Roman" w:hAnsi="Times New Roman" w:cs="Times New Roman"/>
          <w:sz w:val="20"/>
          <w:szCs w:val="20"/>
        </w:rPr>
        <w:noBreakHyphen/>
        <w:t xml:space="preserve">binding protein A11; SDC2: homo sapiens syndecan 2; SOX2: sex-determiningregion Y Box 2; TRIAP1: TP53-regulated inhibitor of apoptosis 1; TGM2: transglutaminase-2;USP1: ubiquitin‑specific protease 1; ULMS: uterine leiomyosarcoma;XIAP: X-linked inhibitor of apoptosis protein; </w:t>
      </w:r>
      <w:r w:rsidR="00D100F5" w:rsidRPr="00024546">
        <w:rPr>
          <w:rFonts w:ascii="Times New Roman" w:hAnsi="Times New Roman" w:cs="Times New Roman"/>
          <w:color w:val="211D1E"/>
          <w:sz w:val="20"/>
          <w:szCs w:val="20"/>
        </w:rPr>
        <w:t>Z</w:t>
      </w:r>
      <w:r w:rsidR="00D100F5" w:rsidRPr="00024546">
        <w:rPr>
          <w:rFonts w:ascii="Times New Roman" w:hAnsi="Times New Roman" w:cs="Times New Roman"/>
          <w:color w:val="auto"/>
          <w:sz w:val="20"/>
          <w:szCs w:val="20"/>
        </w:rPr>
        <w:t xml:space="preserve">NF32:zinc </w:t>
      </w:r>
      <w:r w:rsidR="00D100F5" w:rsidRPr="00024546">
        <w:rPr>
          <w:rFonts w:ascii="Times New Roman" w:hAnsi="Times New Roman" w:cs="Times New Roman"/>
          <w:color w:val="211D1E"/>
          <w:sz w:val="20"/>
          <w:szCs w:val="20"/>
        </w:rPr>
        <w:t>finger protein 32</w:t>
      </w:r>
    </w:p>
    <w:p w:rsidR="00024546" w:rsidRDefault="00024546" w:rsidP="00A36494">
      <w:pPr>
        <w:pStyle w:val="Default"/>
        <w:rPr>
          <w:rFonts w:ascii="Times New Roman" w:hAnsi="Times New Roman" w:cs="Times New Roman" w:hint="eastAsia"/>
          <w:sz w:val="20"/>
          <w:szCs w:val="20"/>
        </w:rPr>
      </w:pPr>
    </w:p>
    <w:p w:rsidR="00186D2D" w:rsidRDefault="00186D2D" w:rsidP="00A36494">
      <w:pPr>
        <w:pStyle w:val="Default"/>
        <w:rPr>
          <w:rFonts w:ascii="Times New Roman" w:hAnsi="Times New Roman" w:cs="Times New Roman" w:hint="eastAsia"/>
          <w:sz w:val="20"/>
          <w:szCs w:val="20"/>
        </w:rPr>
      </w:pPr>
      <w:r>
        <w:rPr>
          <w:rFonts w:ascii="Times New Roman" w:hAnsi="Times New Roman" w:cs="Times New Roman" w:hint="eastAsia"/>
          <w:sz w:val="20"/>
          <w:szCs w:val="20"/>
        </w:rPr>
        <w:t>Reference</w:t>
      </w:r>
    </w:p>
    <w:p w:rsidR="00186D2D" w:rsidRPr="00334D9D" w:rsidRDefault="00186D2D" w:rsidP="00186D2D">
      <w:pPr>
        <w:pStyle w:val="EndNoteBibliography"/>
        <w:rPr>
          <w:noProof/>
        </w:rPr>
      </w:pPr>
      <w:r w:rsidRPr="00626742">
        <w:rPr>
          <w:sz w:val="20"/>
        </w:rPr>
        <w:fldChar w:fldCharType="begin"/>
      </w:r>
      <w:r>
        <w:instrText xml:space="preserve"> ADDIN EN.REFLIST </w:instrText>
      </w:r>
      <w:r w:rsidRPr="00626742">
        <w:rPr>
          <w:sz w:val="20"/>
        </w:rPr>
        <w:fldChar w:fldCharType="separate"/>
      </w:r>
      <w:r w:rsidRPr="00334D9D">
        <w:rPr>
          <w:noProof/>
        </w:rPr>
        <w:t>1.</w:t>
      </w:r>
      <w:r w:rsidRPr="00334D9D">
        <w:rPr>
          <w:noProof/>
        </w:rPr>
        <w:tab/>
        <w:t>Xie X, Liu W, Duan Z, Li X, Zhang L and Yang G (2020) LncRNA NORAD targets miR-410-3p to regulate drug resistance sensitivity of osteosarcoma. Cellular and Molecular Biology 66. doi: 10.14715/cmb/2020.66.3.22</w:t>
      </w:r>
    </w:p>
    <w:p w:rsidR="00186D2D" w:rsidRPr="00334D9D" w:rsidRDefault="00186D2D" w:rsidP="00186D2D">
      <w:pPr>
        <w:pStyle w:val="EndNoteBibliography"/>
        <w:rPr>
          <w:noProof/>
        </w:rPr>
      </w:pPr>
      <w:r w:rsidRPr="00334D9D">
        <w:rPr>
          <w:noProof/>
        </w:rPr>
        <w:t>2.</w:t>
      </w:r>
      <w:r w:rsidRPr="00334D9D">
        <w:rPr>
          <w:noProof/>
        </w:rPr>
        <w:tab/>
        <w:t>Li G and Zhu Y (2019) Effect of lncRNA ANRIL knockdown on proliferation and cisplatin chemoresistance of osteosarcoma cells in vitro. Pathol Res Pract 215:931-938. doi: 10.1016/j.prp.2019.01.042</w:t>
      </w:r>
    </w:p>
    <w:p w:rsidR="00186D2D" w:rsidRPr="00334D9D" w:rsidRDefault="00186D2D" w:rsidP="00186D2D">
      <w:pPr>
        <w:pStyle w:val="EndNoteBibliography"/>
        <w:rPr>
          <w:noProof/>
        </w:rPr>
      </w:pPr>
      <w:r w:rsidRPr="00334D9D">
        <w:rPr>
          <w:noProof/>
        </w:rPr>
        <w:t>3.</w:t>
      </w:r>
      <w:r w:rsidRPr="00334D9D">
        <w:rPr>
          <w:noProof/>
        </w:rPr>
        <w:tab/>
        <w:t>Lee AM, Ferdjallah A, Moore E, Kim DC, Nath A, Greengard E and Huang RS (2021) Long Non-Coding RNA ANRIL as a Potential Biomarker of Chemosensitivity and Clinical Outcomes in Osteosarcoma. Int J Mol Sci 22. doi: 10.3390/ijms222011168</w:t>
      </w:r>
    </w:p>
    <w:p w:rsidR="00186D2D" w:rsidRPr="00334D9D" w:rsidRDefault="00186D2D" w:rsidP="00186D2D">
      <w:pPr>
        <w:pStyle w:val="EndNoteBibliography"/>
        <w:rPr>
          <w:noProof/>
        </w:rPr>
      </w:pPr>
      <w:r w:rsidRPr="00334D9D">
        <w:rPr>
          <w:noProof/>
        </w:rPr>
        <w:t>4.</w:t>
      </w:r>
      <w:r w:rsidRPr="00334D9D">
        <w:rPr>
          <w:noProof/>
        </w:rPr>
        <w:tab/>
        <w:t>Wang Y, Zhang L, Zheng X, Zhong W, Tian X, Yin B, Tian K and Zhang W (2016) Long non-coding RNA LINC00161 sensitises osteosarcoma cells to cisplatin-induced apoptosis by regulating the miR-645-IFIT2 axis. Cancer Letters 382:137-146. doi: 10.1016/j.canlet.2016.08.024</w:t>
      </w:r>
    </w:p>
    <w:p w:rsidR="00186D2D" w:rsidRPr="00334D9D" w:rsidRDefault="00186D2D" w:rsidP="00186D2D">
      <w:pPr>
        <w:pStyle w:val="EndNoteBibliography"/>
        <w:rPr>
          <w:noProof/>
        </w:rPr>
      </w:pPr>
      <w:r w:rsidRPr="00334D9D">
        <w:rPr>
          <w:noProof/>
        </w:rPr>
        <w:t>5.</w:t>
      </w:r>
      <w:r w:rsidRPr="00334D9D">
        <w:rPr>
          <w:noProof/>
        </w:rPr>
        <w:tab/>
        <w:t>Zhang QQ, Xu SL, Ding C, Ma CC, Yuan TS, Hua CC and Wang XH (2021) LncRNA FOXD2-AS1 knockdown inhibits the resistance of human osteosarcoma cells to cisplatin by inhibiting miR-143 expression. European review for medical and pharmacological sciences 25:678-686. doi: 10.26355/eurrev_202101_24629</w:t>
      </w:r>
    </w:p>
    <w:p w:rsidR="00186D2D" w:rsidRPr="00334D9D" w:rsidRDefault="00186D2D" w:rsidP="00186D2D">
      <w:pPr>
        <w:pStyle w:val="EndNoteBibliography"/>
        <w:rPr>
          <w:noProof/>
        </w:rPr>
      </w:pPr>
      <w:r w:rsidRPr="00334D9D">
        <w:rPr>
          <w:noProof/>
        </w:rPr>
        <w:lastRenderedPageBreak/>
        <w:t>6.</w:t>
      </w:r>
      <w:r w:rsidRPr="00334D9D">
        <w:rPr>
          <w:noProof/>
        </w:rPr>
        <w:tab/>
        <w:t>Li R, Ruan Q, Zheng J, Zhang B and Yang H (2021) LINC01116 Promotes Doxorubicin Resistance in Osteosarcoma by Epigenetically Silencing miR-424-5p and Inducing Epithelial-Mesenchymal Transition. Frontiers in Pharmacology 12. doi: 10.3389/fphar.2021.632206</w:t>
      </w:r>
    </w:p>
    <w:p w:rsidR="00186D2D" w:rsidRPr="00334D9D" w:rsidRDefault="00186D2D" w:rsidP="00186D2D">
      <w:pPr>
        <w:pStyle w:val="EndNoteBibliography"/>
        <w:rPr>
          <w:noProof/>
        </w:rPr>
      </w:pPr>
      <w:r w:rsidRPr="00334D9D">
        <w:rPr>
          <w:noProof/>
        </w:rPr>
        <w:t>7.</w:t>
      </w:r>
      <w:r w:rsidRPr="00334D9D">
        <w:rPr>
          <w:noProof/>
        </w:rPr>
        <w:tab/>
        <w:t>Cheng Y, Shen X, Zheng M, Zou G and Shen Y (2019) Knockdown Of lncRNA NCK-AS1 Regulates Cisplatin Resistance Through Modulating miR-137 In Osteosarcoma Cells. Onco Targets Ther 12:11057-11068. doi: 10.2147/OTT.S228199</w:t>
      </w:r>
    </w:p>
    <w:p w:rsidR="00186D2D" w:rsidRPr="00334D9D" w:rsidRDefault="00186D2D" w:rsidP="00186D2D">
      <w:pPr>
        <w:pStyle w:val="EndNoteBibliography"/>
        <w:rPr>
          <w:noProof/>
        </w:rPr>
      </w:pPr>
      <w:r w:rsidRPr="00334D9D">
        <w:rPr>
          <w:noProof/>
        </w:rPr>
        <w:t>8.</w:t>
      </w:r>
      <w:r w:rsidRPr="00334D9D">
        <w:rPr>
          <w:noProof/>
        </w:rPr>
        <w:tab/>
        <w:t>Zhang L, Wang Y, Li X, Xia X, Li N, He R, He H, Han C and Zhao W (2017) ZBTB7A Enhances Osteosarcoma Chemoresistance by Transcriptionally Repressing lncRNALINC00473-IL24 Activity. Neoplasia 19:908-918. doi: 10.1016/j.neo.2017.08.008</w:t>
      </w:r>
    </w:p>
    <w:p w:rsidR="00186D2D" w:rsidRPr="00334D9D" w:rsidRDefault="00186D2D" w:rsidP="00186D2D">
      <w:pPr>
        <w:pStyle w:val="EndNoteBibliography"/>
        <w:rPr>
          <w:noProof/>
        </w:rPr>
      </w:pPr>
      <w:r w:rsidRPr="00334D9D">
        <w:rPr>
          <w:noProof/>
        </w:rPr>
        <w:t>9.</w:t>
      </w:r>
      <w:r w:rsidRPr="00334D9D">
        <w:rPr>
          <w:noProof/>
        </w:rPr>
        <w:tab/>
        <w:t xml:space="preserve">Sun YF, Wang Y, Li XD and Wang H (2022) SNHG15, a p53-regulated lncRNA, suppresses cisplatin-induced apoptosis and ROS accumulation through the miR-335-3p/ZNF32 axis. Am J Cancer Res 12:816-828. </w:t>
      </w:r>
    </w:p>
    <w:p w:rsidR="00186D2D" w:rsidRPr="00334D9D" w:rsidRDefault="00186D2D" w:rsidP="00186D2D">
      <w:pPr>
        <w:pStyle w:val="EndNoteBibliography"/>
        <w:rPr>
          <w:noProof/>
        </w:rPr>
      </w:pPr>
      <w:r w:rsidRPr="00334D9D">
        <w:rPr>
          <w:noProof/>
        </w:rPr>
        <w:t>10.</w:t>
      </w:r>
      <w:r w:rsidRPr="00334D9D">
        <w:rPr>
          <w:noProof/>
        </w:rPr>
        <w:tab/>
        <w:t>Wang F, Kong L, Pu Y, Chao F, Zang C, Qin W, Zhao F and Cai S (2021) Long Noncoding RNA DICER1-AS1 Functions in Methylation Regulation on the Multi-Drugresistance of Osteosarcoma Cells via miR-34a-5p and GADD45A. Frontiers in Oncology 11. doi: 10.3389/fonc.2021.685881</w:t>
      </w:r>
    </w:p>
    <w:p w:rsidR="00186D2D" w:rsidRPr="00334D9D" w:rsidRDefault="00186D2D" w:rsidP="00186D2D">
      <w:pPr>
        <w:pStyle w:val="EndNoteBibliography"/>
        <w:rPr>
          <w:noProof/>
        </w:rPr>
      </w:pPr>
      <w:r w:rsidRPr="00334D9D">
        <w:rPr>
          <w:noProof/>
        </w:rPr>
        <w:t>11.</w:t>
      </w:r>
      <w:r w:rsidRPr="00334D9D">
        <w:rPr>
          <w:noProof/>
        </w:rPr>
        <w:tab/>
        <w:t>Song L, Zhou Z, Gan Y, Li P, Xu Y, Zhang Z, Luo F, Xu J, Zhou Q and Dai F (2019) Long noncoding RNA OIP5-AS1 causes cisplatin resistance in osteosarcoma through inducing the LPAATbeta/PI3K/AKT/mTOR signaling pathway by sponging the miR-340-5p. J Cell Biochem 120:9656-9666. doi: 10.1002/jcb.28244</w:t>
      </w:r>
    </w:p>
    <w:p w:rsidR="00186D2D" w:rsidRPr="00334D9D" w:rsidRDefault="00186D2D" w:rsidP="00186D2D">
      <w:pPr>
        <w:pStyle w:val="EndNoteBibliography"/>
        <w:rPr>
          <w:noProof/>
        </w:rPr>
      </w:pPr>
      <w:r w:rsidRPr="00334D9D">
        <w:rPr>
          <w:noProof/>
        </w:rPr>
        <w:t>12.</w:t>
      </w:r>
      <w:r w:rsidRPr="00334D9D">
        <w:rPr>
          <w:noProof/>
        </w:rPr>
        <w:tab/>
        <w:t>Han Z and Shi L (2018) Long non-coding RNA LUCAT1 modulates methotrexate resistance in osteosarcoma via miR-200c/ABCB1 axis. Biochemical and Biophysical Research Communications 495:947-953. doi: 10.1016/j.bbrc.2017.11.121</w:t>
      </w:r>
    </w:p>
    <w:p w:rsidR="00186D2D" w:rsidRPr="00334D9D" w:rsidRDefault="00186D2D" w:rsidP="00186D2D">
      <w:pPr>
        <w:pStyle w:val="EndNoteBibliography"/>
        <w:rPr>
          <w:noProof/>
        </w:rPr>
      </w:pPr>
      <w:r w:rsidRPr="00334D9D">
        <w:rPr>
          <w:noProof/>
        </w:rPr>
        <w:t>13.</w:t>
      </w:r>
      <w:r w:rsidRPr="00334D9D">
        <w:rPr>
          <w:noProof/>
        </w:rPr>
        <w:tab/>
        <w:t>Zhou Q, Hu T and Xu Y (2019) Anticancer potential of TUG1 knockdown in cisplatin-resistant osteosarcoma through inhibition of MET/Akt signalling. Journal of Drug Targeting 28:204-211. doi: 10.1080/1061186x.2019.1644651</w:t>
      </w:r>
    </w:p>
    <w:p w:rsidR="00186D2D" w:rsidRPr="00334D9D" w:rsidRDefault="00186D2D" w:rsidP="00186D2D">
      <w:pPr>
        <w:pStyle w:val="EndNoteBibliography"/>
        <w:rPr>
          <w:noProof/>
        </w:rPr>
      </w:pPr>
      <w:r w:rsidRPr="00334D9D">
        <w:rPr>
          <w:noProof/>
        </w:rPr>
        <w:t>14.</w:t>
      </w:r>
      <w:r w:rsidRPr="00334D9D">
        <w:rPr>
          <w:noProof/>
        </w:rPr>
        <w:tab/>
        <w:t xml:space="preserve">Hu T, Fei Z, Su H, Xie R and Chen L (2019) Polydatin inhibits proliferation and promotes apoptosis of doxorubicin-resistant </w:t>
      </w:r>
      <w:r w:rsidRPr="00334D9D">
        <w:rPr>
          <w:noProof/>
        </w:rPr>
        <w:lastRenderedPageBreak/>
        <w:t>osteosarcoma through LncRNA TUG1 mediated suppression of Akt signaling. Toxicology and Applied Pharmacology 371:55-62. doi: 10.1016/j.taap.2019.04.005</w:t>
      </w:r>
    </w:p>
    <w:p w:rsidR="00186D2D" w:rsidRPr="00334D9D" w:rsidRDefault="00186D2D" w:rsidP="00186D2D">
      <w:pPr>
        <w:pStyle w:val="EndNoteBibliography"/>
        <w:rPr>
          <w:noProof/>
        </w:rPr>
      </w:pPr>
      <w:r w:rsidRPr="00334D9D">
        <w:rPr>
          <w:noProof/>
        </w:rPr>
        <w:t>15.</w:t>
      </w:r>
      <w:r w:rsidRPr="00334D9D">
        <w:rPr>
          <w:noProof/>
        </w:rPr>
        <w:tab/>
        <w:t>Sun Z-Y, Jian Y-K, Zhu H-Y and Li B (2019) lncRNAPVT1 targets miR-152 to enhance chemoresistance of osteosarcoma to gemcitabine through activating c-MET/PI3K/AKT pathway. Pathology - Research and Practice 215:555-563. doi: 10.1016/j.prp.2018.12.013</w:t>
      </w:r>
    </w:p>
    <w:p w:rsidR="00186D2D" w:rsidRPr="00334D9D" w:rsidRDefault="00186D2D" w:rsidP="00186D2D">
      <w:pPr>
        <w:pStyle w:val="EndNoteBibliography"/>
        <w:rPr>
          <w:noProof/>
        </w:rPr>
      </w:pPr>
      <w:r w:rsidRPr="00334D9D">
        <w:rPr>
          <w:noProof/>
        </w:rPr>
        <w:t>16.</w:t>
      </w:r>
      <w:r w:rsidRPr="00334D9D">
        <w:rPr>
          <w:noProof/>
        </w:rPr>
        <w:tab/>
        <w:t>Liu C, Han X, Li B, Huang S, Zhou Z, Wang Z and Wang W (2021) MALAT-1 is Associated with the Doxorubicin Resistance in U-2OS Osteosarcoma Cells. Cancer Manag Res 13:6879-6889. doi: 10.2147/CMAR.S304922</w:t>
      </w:r>
    </w:p>
    <w:p w:rsidR="00186D2D" w:rsidRPr="00334D9D" w:rsidRDefault="00186D2D" w:rsidP="00186D2D">
      <w:pPr>
        <w:pStyle w:val="EndNoteBibliography"/>
        <w:rPr>
          <w:noProof/>
        </w:rPr>
      </w:pPr>
      <w:r w:rsidRPr="00334D9D">
        <w:rPr>
          <w:noProof/>
        </w:rPr>
        <w:t>17.</w:t>
      </w:r>
      <w:r w:rsidRPr="00334D9D">
        <w:rPr>
          <w:noProof/>
        </w:rPr>
        <w:tab/>
        <w:t>Pu Y, Tan Y, Zang C, Zhao F, Cai C, Kong L, Deng H, Chao F, Xia R, Xie M, Ge F, Pan Y, Cai S and Huang D (2021) LAMTOR5-AS1 regulates chemotherapy-induced oxidative stress by controlling the expression level and transcriptional activity of NRF2 in osteosarcoma cells. Cell Death Dis 12:1125. doi: 10.1038/s41419-021-04413-0</w:t>
      </w:r>
    </w:p>
    <w:p w:rsidR="00186D2D" w:rsidRPr="00334D9D" w:rsidRDefault="00186D2D" w:rsidP="00186D2D">
      <w:pPr>
        <w:pStyle w:val="EndNoteBibliography"/>
        <w:rPr>
          <w:noProof/>
        </w:rPr>
      </w:pPr>
      <w:r w:rsidRPr="00334D9D">
        <w:rPr>
          <w:noProof/>
        </w:rPr>
        <w:t>18.</w:t>
      </w:r>
      <w:r w:rsidRPr="00334D9D">
        <w:rPr>
          <w:noProof/>
        </w:rPr>
        <w:tab/>
        <w:t>Shen P and Cheng Y (2020) Long noncoding RNA lncARSR confers resistance to Adriamycin and promotes osteosarcoma progression. Cell Death Dis 11:362. doi: 10.1038/s41419-020-2573-2</w:t>
      </w:r>
    </w:p>
    <w:p w:rsidR="00186D2D" w:rsidRPr="00334D9D" w:rsidRDefault="00186D2D" w:rsidP="00186D2D">
      <w:pPr>
        <w:pStyle w:val="EndNoteBibliography"/>
        <w:rPr>
          <w:noProof/>
        </w:rPr>
      </w:pPr>
      <w:r w:rsidRPr="00334D9D">
        <w:rPr>
          <w:noProof/>
        </w:rPr>
        <w:t>19.</w:t>
      </w:r>
      <w:r w:rsidRPr="00334D9D">
        <w:rPr>
          <w:noProof/>
        </w:rPr>
        <w:tab/>
        <w:t>Wang L, Luo Y, Zheng Y, Zheng L, Lin W, Chen Z, Wu S, Chen J and Xie Y (2020) Long non-coding RNA LINC00426 contributes to doxorubicin resistance by sponging miR-4319 in osteosarcoma. Biology Direct 15. doi: 10.1186/s13062-020-00265-4</w:t>
      </w:r>
    </w:p>
    <w:p w:rsidR="00186D2D" w:rsidRPr="00334D9D" w:rsidRDefault="00186D2D" w:rsidP="00186D2D">
      <w:pPr>
        <w:pStyle w:val="EndNoteBibliography"/>
        <w:rPr>
          <w:noProof/>
        </w:rPr>
      </w:pPr>
      <w:r w:rsidRPr="00334D9D">
        <w:rPr>
          <w:noProof/>
        </w:rPr>
        <w:t>20.</w:t>
      </w:r>
      <w:r w:rsidRPr="00334D9D">
        <w:rPr>
          <w:noProof/>
        </w:rPr>
        <w:tab/>
        <w:t>Zhu K-P, Zhang C-L, Ma X-L, Hu J-P, Cai T and Zhang L (2019) Analyzing the Interactions of mRNAs and ncRNAs to Predict Competing Endogenous RNA Networks in Osteosarcoma Chemo-Resistance. Molecular Therapy 27:518-530. doi: 10.1016/j.ymthe.2019.01.001</w:t>
      </w:r>
    </w:p>
    <w:p w:rsidR="00186D2D" w:rsidRPr="00334D9D" w:rsidRDefault="00186D2D" w:rsidP="00186D2D">
      <w:pPr>
        <w:pStyle w:val="EndNoteBibliography"/>
        <w:rPr>
          <w:noProof/>
        </w:rPr>
      </w:pPr>
      <w:r w:rsidRPr="00334D9D">
        <w:rPr>
          <w:noProof/>
        </w:rPr>
        <w:t>21.</w:t>
      </w:r>
      <w:r w:rsidRPr="00334D9D">
        <w:rPr>
          <w:noProof/>
        </w:rPr>
        <w:tab/>
        <w:t>Fu D, Lu C, Qu X, Li P, Chen K, Shan L and Zhu X (2019) LncRNA TTN-AS1 regulates osteosarcoma cell apoptosis and drug resistance via the miR-134-5p/MBTD1 axis. Aging 11:8374-8385. doi: 10.18632/aging.102325</w:t>
      </w:r>
    </w:p>
    <w:p w:rsidR="00186D2D" w:rsidRPr="00334D9D" w:rsidRDefault="00186D2D" w:rsidP="00186D2D">
      <w:pPr>
        <w:pStyle w:val="EndNoteBibliography"/>
        <w:rPr>
          <w:noProof/>
        </w:rPr>
      </w:pPr>
      <w:r w:rsidRPr="00334D9D">
        <w:rPr>
          <w:noProof/>
        </w:rPr>
        <w:lastRenderedPageBreak/>
        <w:t>22.</w:t>
      </w:r>
      <w:r w:rsidRPr="00334D9D">
        <w:rPr>
          <w:noProof/>
        </w:rPr>
        <w:tab/>
        <w:t>Zhang L, Zhao G, Ji S, Yuan Q and Zhou H (2020) Downregulated Long Non-Coding RNA MSC-AS1 Inhibits Osteosarcoma Progression and Increases Sensitivity to Cisplatin by Binding to MicroRNA-142. Medical Science Monitor 26. doi: 10.12659/msm.921594</w:t>
      </w:r>
    </w:p>
    <w:p w:rsidR="00186D2D" w:rsidRPr="00334D9D" w:rsidRDefault="00186D2D" w:rsidP="00186D2D">
      <w:pPr>
        <w:pStyle w:val="EndNoteBibliography"/>
        <w:rPr>
          <w:noProof/>
        </w:rPr>
      </w:pPr>
      <w:r w:rsidRPr="00334D9D">
        <w:rPr>
          <w:noProof/>
        </w:rPr>
        <w:t>23.</w:t>
      </w:r>
      <w:r w:rsidRPr="00334D9D">
        <w:rPr>
          <w:noProof/>
        </w:rPr>
        <w:tab/>
        <w:t>Liu L and Wang S (2020) Long Non-Coding RNA OIP5-AS1 Knockdown Enhances CDDP Sensitivity in Osteosarcoma via miR-377-3p/FOSL2 Axis. Onco Targets Ther 13:3853-3866. doi: 10.2147/OTT.S232918</w:t>
      </w:r>
    </w:p>
    <w:p w:rsidR="00186D2D" w:rsidRPr="00334D9D" w:rsidRDefault="00186D2D" w:rsidP="00186D2D">
      <w:pPr>
        <w:pStyle w:val="EndNoteBibliography"/>
        <w:rPr>
          <w:noProof/>
        </w:rPr>
      </w:pPr>
      <w:r w:rsidRPr="00334D9D">
        <w:rPr>
          <w:noProof/>
        </w:rPr>
        <w:t>24.</w:t>
      </w:r>
      <w:r w:rsidRPr="00334D9D">
        <w:rPr>
          <w:noProof/>
        </w:rPr>
        <w:tab/>
        <w:t>Gu Z, Zhou Y, Cao C, Wang X, Wu L and Ye Z (2020) TFAP2C-mediated LINC00922 signaling underpins doxorubicin-resistant osteosarcoma. Biomedicine &amp; Pharmacotherapy 129. doi: 10.1016/j.biopha.2020.110363</w:t>
      </w:r>
    </w:p>
    <w:p w:rsidR="00186D2D" w:rsidRPr="00334D9D" w:rsidRDefault="00186D2D" w:rsidP="00186D2D">
      <w:pPr>
        <w:pStyle w:val="EndNoteBibliography"/>
        <w:rPr>
          <w:noProof/>
        </w:rPr>
      </w:pPr>
      <w:r w:rsidRPr="00334D9D">
        <w:rPr>
          <w:noProof/>
        </w:rPr>
        <w:t>25.</w:t>
      </w:r>
      <w:r w:rsidRPr="00334D9D">
        <w:rPr>
          <w:noProof/>
        </w:rPr>
        <w:tab/>
        <w:t>Sun X, Tian C, Zhang H, Han K, Zhou M, Gan Z, Zhu H and Min D (2020) Long noncoding RNA OIP5-AS1 mediates resistance to doxorubicin by regulating miR-137-3p/PTN axis in osteosarcoma. Biomedicine &amp; Pharmacotherapy 128. doi: 10.1016/j.biopha.2020.110201</w:t>
      </w:r>
    </w:p>
    <w:p w:rsidR="00186D2D" w:rsidRPr="00334D9D" w:rsidRDefault="00186D2D" w:rsidP="00186D2D">
      <w:pPr>
        <w:pStyle w:val="EndNoteBibliography"/>
        <w:rPr>
          <w:noProof/>
        </w:rPr>
      </w:pPr>
      <w:r w:rsidRPr="00334D9D">
        <w:rPr>
          <w:noProof/>
        </w:rPr>
        <w:t>26.</w:t>
      </w:r>
      <w:r w:rsidRPr="00334D9D">
        <w:rPr>
          <w:noProof/>
        </w:rPr>
        <w:tab/>
        <w:t>Meng Y, Hao D, Huang Y, Jia S, Zhang J, He X, Sun L and Liu D (2020) Positive feedback loop SP1/MIR17HG/miR-130a-3p promotes osteosarcoma proliferation and cisplatin resistance. Biochemical and Biophysical Research Communications 521:739-745. doi: 10.1016/j.bbrc.2019.10.180</w:t>
      </w:r>
    </w:p>
    <w:p w:rsidR="00186D2D" w:rsidRPr="00334D9D" w:rsidRDefault="00186D2D" w:rsidP="00186D2D">
      <w:pPr>
        <w:pStyle w:val="EndNoteBibliography"/>
        <w:rPr>
          <w:noProof/>
        </w:rPr>
      </w:pPr>
      <w:r w:rsidRPr="00334D9D">
        <w:rPr>
          <w:noProof/>
        </w:rPr>
        <w:t>27.</w:t>
      </w:r>
      <w:r w:rsidRPr="00334D9D">
        <w:rPr>
          <w:noProof/>
        </w:rPr>
        <w:tab/>
        <w:t>Liang R, Liu Z, Chen Z, Yang Y, Li Y, Cui Z, Chen A, Long Z, Chen J, Lu J, Huang B and Li Q (2019) Long noncoding RNA DNAJC3-AS1 promotes osteosarcoma progression via its sense-cognate gene DNAJC3. Cancer Medicine 8:761-772. doi: 10.1002/cam4.1955</w:t>
      </w:r>
    </w:p>
    <w:p w:rsidR="00186D2D" w:rsidRPr="00334D9D" w:rsidRDefault="00186D2D" w:rsidP="00186D2D">
      <w:pPr>
        <w:pStyle w:val="EndNoteBibliography"/>
        <w:rPr>
          <w:noProof/>
        </w:rPr>
      </w:pPr>
      <w:r w:rsidRPr="00334D9D">
        <w:rPr>
          <w:noProof/>
        </w:rPr>
        <w:t>28.</w:t>
      </w:r>
      <w:r w:rsidRPr="00334D9D">
        <w:rPr>
          <w:noProof/>
        </w:rPr>
        <w:tab/>
        <w:t>Shi J, Fu Q, Yang P, Yi Z, Liu S and Wang K (2020) Long noncoding</w:t>
      </w:r>
    </w:p>
    <w:p w:rsidR="00186D2D" w:rsidRPr="00334D9D" w:rsidRDefault="00186D2D" w:rsidP="00186D2D">
      <w:pPr>
        <w:pStyle w:val="EndNoteBibliography"/>
        <w:rPr>
          <w:noProof/>
        </w:rPr>
      </w:pPr>
      <w:r w:rsidRPr="00334D9D">
        <w:rPr>
          <w:noProof/>
        </w:rPr>
        <w:t xml:space="preserve"> RNA PWRN1</w:t>
      </w:r>
    </w:p>
    <w:p w:rsidR="00186D2D" w:rsidRPr="00334D9D" w:rsidRDefault="00186D2D" w:rsidP="00186D2D">
      <w:pPr>
        <w:pStyle w:val="EndNoteBibliography"/>
        <w:rPr>
          <w:noProof/>
        </w:rPr>
      </w:pPr>
      <w:r w:rsidRPr="00334D9D">
        <w:rPr>
          <w:noProof/>
        </w:rPr>
        <w:t xml:space="preserve"> is lowly expressed in osteosarcoma and modulates cancer proliferation and migration by targeting</w:t>
      </w:r>
    </w:p>
    <w:p w:rsidR="00186D2D" w:rsidRPr="00334D9D" w:rsidRDefault="00186D2D" w:rsidP="00186D2D">
      <w:pPr>
        <w:pStyle w:val="EndNoteBibliography"/>
        <w:rPr>
          <w:noProof/>
        </w:rPr>
      </w:pPr>
      <w:r w:rsidRPr="00334D9D">
        <w:rPr>
          <w:noProof/>
        </w:rPr>
        <w:t xml:space="preserve"> hsa‐miR</w:t>
      </w:r>
    </w:p>
    <w:p w:rsidR="00186D2D" w:rsidRPr="00334D9D" w:rsidRDefault="00186D2D" w:rsidP="00186D2D">
      <w:pPr>
        <w:pStyle w:val="EndNoteBibliography"/>
        <w:rPr>
          <w:noProof/>
        </w:rPr>
      </w:pPr>
      <w:r w:rsidRPr="00334D9D">
        <w:rPr>
          <w:noProof/>
        </w:rPr>
        <w:t xml:space="preserve"> ‐214‐5p. IUBMB Life 72:2444-2453. doi: 10.1002/iub.2370</w:t>
      </w:r>
    </w:p>
    <w:p w:rsidR="00186D2D" w:rsidRPr="00334D9D" w:rsidRDefault="00186D2D" w:rsidP="00186D2D">
      <w:pPr>
        <w:pStyle w:val="EndNoteBibliography"/>
        <w:rPr>
          <w:noProof/>
        </w:rPr>
      </w:pPr>
      <w:r w:rsidRPr="00334D9D">
        <w:rPr>
          <w:noProof/>
        </w:rPr>
        <w:lastRenderedPageBreak/>
        <w:t>29.</w:t>
      </w:r>
      <w:r w:rsidRPr="00334D9D">
        <w:rPr>
          <w:noProof/>
        </w:rPr>
        <w:tab/>
        <w:t>Zhu K, Yuan Y, Wen J, Chen D, Zhu W, Ouyang Z and Wang W (2020) LncRNA Sox2OT-V7 promotes doxorubicin-induced autophagy and chemoresistance in osteosarcoma via tumor-suppressive miR-142/miR-22. Aging 12:6644-6666. doi: 10.18632/aging.103004</w:t>
      </w:r>
    </w:p>
    <w:p w:rsidR="00186D2D" w:rsidRPr="00334D9D" w:rsidRDefault="00186D2D" w:rsidP="00186D2D">
      <w:pPr>
        <w:pStyle w:val="EndNoteBibliography"/>
        <w:rPr>
          <w:noProof/>
        </w:rPr>
      </w:pPr>
      <w:r w:rsidRPr="00334D9D">
        <w:rPr>
          <w:noProof/>
        </w:rPr>
        <w:t>30.</w:t>
      </w:r>
      <w:r w:rsidRPr="00334D9D">
        <w:rPr>
          <w:noProof/>
        </w:rPr>
        <w:tab/>
        <w:t>Wen J-F, Jiang Y-Q, Li C, Dai X-K, Wu T and Yin W-Z (2020) LncRNA-SARCC sensitizes osteosarcoma to cisplatin through the miR-143-mediated glycolysis inhibition by targeting Hexokinase 2. Cancer Biomarkers 28:231-246. doi: 10.3233/cbm-191181</w:t>
      </w:r>
    </w:p>
    <w:p w:rsidR="00186D2D" w:rsidRPr="00334D9D" w:rsidRDefault="00186D2D" w:rsidP="00186D2D">
      <w:pPr>
        <w:pStyle w:val="EndNoteBibliography"/>
        <w:rPr>
          <w:noProof/>
        </w:rPr>
      </w:pPr>
      <w:r w:rsidRPr="00334D9D">
        <w:rPr>
          <w:noProof/>
        </w:rPr>
        <w:t>31.</w:t>
      </w:r>
      <w:r w:rsidRPr="00334D9D">
        <w:rPr>
          <w:noProof/>
        </w:rPr>
        <w:tab/>
        <w:t>Wang Z, Liu Z and Wu S (2017) Long non-coding RNA CTA sensitizes osteosarcoma cells to doxorubicin through inhibition of autophagy. Oncotarget 8:31465-31477. doi: 10.18632/oncotarget.16356</w:t>
      </w:r>
    </w:p>
    <w:p w:rsidR="00186D2D" w:rsidRPr="00334D9D" w:rsidRDefault="00186D2D" w:rsidP="00186D2D">
      <w:pPr>
        <w:pStyle w:val="EndNoteBibliography"/>
        <w:rPr>
          <w:noProof/>
        </w:rPr>
      </w:pPr>
      <w:r w:rsidRPr="00334D9D">
        <w:rPr>
          <w:noProof/>
        </w:rPr>
        <w:t>32.</w:t>
      </w:r>
      <w:r w:rsidRPr="00334D9D">
        <w:rPr>
          <w:noProof/>
        </w:rPr>
        <w:tab/>
        <w:t>Guo J, Dou D, Zhang T and Wang B (2020) HOTAIR Promotes Cisplatin Resistance of Osteosarcoma Cells by Regulating Cell Proliferation, Invasion, and Apoptosis via miR-106a-5p/STAT3 Axis. Cell Transplantation 29. doi: 10.1177/0963689720948447</w:t>
      </w:r>
    </w:p>
    <w:p w:rsidR="00186D2D" w:rsidRPr="00334D9D" w:rsidRDefault="00186D2D" w:rsidP="00186D2D">
      <w:pPr>
        <w:pStyle w:val="EndNoteBibliography"/>
        <w:rPr>
          <w:noProof/>
        </w:rPr>
      </w:pPr>
      <w:r w:rsidRPr="00334D9D">
        <w:rPr>
          <w:noProof/>
        </w:rPr>
        <w:t>33.</w:t>
      </w:r>
      <w:r w:rsidRPr="00334D9D">
        <w:rPr>
          <w:noProof/>
        </w:rPr>
        <w:tab/>
        <w:t>Zhou B, Li L, Li Y, Sun H and Zeng C (2018) Long noncoding RNA SNHG12 mediates doxorubicin resistance of osteosarcoma via miR-320a/MCL1 axis. Biomedicine &amp; Pharmacotherapy 106:850-857. doi: 10.1016/j.biopha.2018.07.003</w:t>
      </w:r>
    </w:p>
    <w:p w:rsidR="00186D2D" w:rsidRPr="00334D9D" w:rsidRDefault="00186D2D" w:rsidP="00186D2D">
      <w:pPr>
        <w:pStyle w:val="EndNoteBibliography"/>
        <w:rPr>
          <w:noProof/>
        </w:rPr>
      </w:pPr>
      <w:r w:rsidRPr="00334D9D">
        <w:rPr>
          <w:noProof/>
        </w:rPr>
        <w:t>34.</w:t>
      </w:r>
      <w:r w:rsidRPr="00334D9D">
        <w:rPr>
          <w:noProof/>
        </w:rPr>
        <w:tab/>
        <w:t>Zhang C-L, Zhu K-P, Shen G-Q and Zhu Z-S (2015) A long non-coding RNA contributes to doxorubicin resistance of osteosarcoma. Tumor Biology 37:2737-2748. doi: 10.1007/s13277-015-4130-7</w:t>
      </w:r>
    </w:p>
    <w:p w:rsidR="00186D2D" w:rsidRPr="00334D9D" w:rsidRDefault="00186D2D" w:rsidP="00186D2D">
      <w:pPr>
        <w:pStyle w:val="EndNoteBibliography"/>
        <w:rPr>
          <w:noProof/>
        </w:rPr>
      </w:pPr>
      <w:r w:rsidRPr="00334D9D">
        <w:rPr>
          <w:noProof/>
        </w:rPr>
        <w:t>35.</w:t>
      </w:r>
      <w:r w:rsidRPr="00334D9D">
        <w:rPr>
          <w:noProof/>
        </w:rPr>
        <w:tab/>
        <w:t>Cheng FH, Zhao ZS and Liu WD (2019) Long non-coding RNA ROR regulated ABCB1 to induce cisplatin resistance in osteosarcoma by sponging miR-153-3p. European review for medical and pharmacological sciences 23:7256-7265. doi: 10.26355/eurrev_201909_18828</w:t>
      </w:r>
    </w:p>
    <w:p w:rsidR="00186D2D" w:rsidRPr="00334D9D" w:rsidRDefault="00186D2D" w:rsidP="00186D2D">
      <w:pPr>
        <w:pStyle w:val="EndNoteBibliography"/>
        <w:rPr>
          <w:noProof/>
        </w:rPr>
      </w:pPr>
      <w:r w:rsidRPr="00334D9D">
        <w:rPr>
          <w:noProof/>
        </w:rPr>
        <w:t>36.</w:t>
      </w:r>
      <w:r w:rsidRPr="00334D9D">
        <w:rPr>
          <w:noProof/>
        </w:rPr>
        <w:tab/>
        <w:t>Zhang CL, Zhu KP and Ma XL (2017) Antisense lncRNA FOXC2-AS1 promotes doxorubicin resistance in osteosarcoma by increasing the expression of FOXC2. Cancer Lett 396:66-75. doi: 10.1016/j.canlet.2017.03.018</w:t>
      </w:r>
    </w:p>
    <w:p w:rsidR="00186D2D" w:rsidRPr="00334D9D" w:rsidRDefault="00186D2D" w:rsidP="00186D2D">
      <w:pPr>
        <w:pStyle w:val="EndNoteBibliography"/>
        <w:rPr>
          <w:noProof/>
        </w:rPr>
      </w:pPr>
      <w:r w:rsidRPr="00334D9D">
        <w:rPr>
          <w:noProof/>
        </w:rPr>
        <w:t>37.</w:t>
      </w:r>
      <w:r w:rsidRPr="00334D9D">
        <w:rPr>
          <w:noProof/>
        </w:rPr>
        <w:tab/>
        <w:t>Kun-Peng Z, Chun-Lin Z, Xiao-Long M and Lei Z (2019) Fibronectin-1 modulated by the long noncoding RNA OIP5-AS1/miR-</w:t>
      </w:r>
      <w:r w:rsidRPr="00334D9D">
        <w:rPr>
          <w:noProof/>
        </w:rPr>
        <w:lastRenderedPageBreak/>
        <w:t>200b-3p axis contributes to doxorubicin resistance of osteosarcoma cells. J Cell Physiol 234:6927-6939. doi: 10.1002/jcp.27435</w:t>
      </w:r>
    </w:p>
    <w:p w:rsidR="00186D2D" w:rsidRPr="00334D9D" w:rsidRDefault="00186D2D" w:rsidP="00186D2D">
      <w:pPr>
        <w:pStyle w:val="EndNoteBibliography"/>
        <w:rPr>
          <w:noProof/>
        </w:rPr>
      </w:pPr>
      <w:r w:rsidRPr="00334D9D">
        <w:rPr>
          <w:noProof/>
        </w:rPr>
        <w:t>38.</w:t>
      </w:r>
      <w:r w:rsidRPr="00334D9D">
        <w:rPr>
          <w:noProof/>
        </w:rPr>
        <w:tab/>
        <w:t>Li Z, Wang Y, Hu R, Xu R and Xu W (2018) LncRNA B4GALT1-AS1 recruits HuR to promote osteosarcoma cells stemness and migration via</w:t>
      </w:r>
    </w:p>
    <w:p w:rsidR="00186D2D" w:rsidRPr="00334D9D" w:rsidRDefault="00186D2D" w:rsidP="00186D2D">
      <w:pPr>
        <w:pStyle w:val="EndNoteBibliography"/>
        <w:rPr>
          <w:noProof/>
        </w:rPr>
      </w:pPr>
      <w:r w:rsidRPr="00334D9D">
        <w:rPr>
          <w:noProof/>
        </w:rPr>
        <w:t xml:space="preserve"> enhancing YAP transcriptional activity. Cell Proliferation 51. doi: 10.1111/cpr.12504</w:t>
      </w:r>
    </w:p>
    <w:p w:rsidR="00186D2D" w:rsidRPr="00334D9D" w:rsidRDefault="00186D2D" w:rsidP="00186D2D">
      <w:pPr>
        <w:pStyle w:val="EndNoteBibliography"/>
        <w:rPr>
          <w:noProof/>
        </w:rPr>
      </w:pPr>
      <w:r w:rsidRPr="00334D9D">
        <w:rPr>
          <w:noProof/>
        </w:rPr>
        <w:t>39.</w:t>
      </w:r>
      <w:r w:rsidRPr="00334D9D">
        <w:rPr>
          <w:noProof/>
        </w:rPr>
        <w:tab/>
        <w:t>Hu Y, Yang Q, Wang L, Wang S, Sun F, Xu D and Jiang J (2018) Knockdown of the oncogene lncRNA NEAT1 restores the availability of miR-34c and improves the sensitivity to cisplatin in osteosarcoma. Bioscience Reports 38. doi: 10.1042/bsr20180375</w:t>
      </w:r>
    </w:p>
    <w:p w:rsidR="00186D2D" w:rsidRPr="00334D9D" w:rsidRDefault="00186D2D" w:rsidP="00186D2D">
      <w:pPr>
        <w:pStyle w:val="EndNoteBibliography"/>
        <w:rPr>
          <w:noProof/>
        </w:rPr>
      </w:pPr>
      <w:r w:rsidRPr="00334D9D">
        <w:rPr>
          <w:noProof/>
        </w:rPr>
        <w:t>40.</w:t>
      </w:r>
      <w:r w:rsidRPr="00334D9D">
        <w:rPr>
          <w:noProof/>
        </w:rPr>
        <w:tab/>
        <w:t xml:space="preserve">Li Z, Zhao L and Wang Q (2016) Overexpression of long non-coding RNA HOTTIP increases chemoresistance of osteosarcoma cell by activating the Wnt/β-catenin pathway. American journal of translational research 8:2385-2393. </w:t>
      </w:r>
    </w:p>
    <w:p w:rsidR="00186D2D" w:rsidRPr="00334D9D" w:rsidRDefault="00186D2D" w:rsidP="00186D2D">
      <w:pPr>
        <w:pStyle w:val="EndNoteBibliography"/>
        <w:rPr>
          <w:noProof/>
        </w:rPr>
      </w:pPr>
      <w:r w:rsidRPr="00334D9D">
        <w:rPr>
          <w:noProof/>
        </w:rPr>
        <w:t>41.</w:t>
      </w:r>
      <w:r w:rsidRPr="00334D9D">
        <w:rPr>
          <w:noProof/>
        </w:rPr>
        <w:tab/>
        <w:t>Chen Z, Liu Z, Yang Y, Zhu Z, Liang R, Huang B, Wu D, Yang L, Lu H, Jin D and Li Q (2018) Long non-coding RNA prevents osteosarcoma development and progression via its natural antisense transcript. Oncotarget 9:26770-26786. doi: 10.18632/oncotarget.24247</w:t>
      </w:r>
    </w:p>
    <w:p w:rsidR="00186D2D" w:rsidRPr="00334D9D" w:rsidRDefault="00186D2D" w:rsidP="00186D2D">
      <w:pPr>
        <w:pStyle w:val="EndNoteBibliography"/>
        <w:rPr>
          <w:noProof/>
        </w:rPr>
      </w:pPr>
      <w:r w:rsidRPr="00334D9D">
        <w:rPr>
          <w:noProof/>
        </w:rPr>
        <w:t>42.</w:t>
      </w:r>
      <w:r w:rsidRPr="00334D9D">
        <w:rPr>
          <w:noProof/>
        </w:rPr>
        <w:tab/>
        <w:t>Kun-Peng Z, Xiao-Long M and Chun-Lin Z (2017) LncRNA FENDRR sensitizes doxorubicin-resistance of osteosarcoma cells through down-regulating ABCB1 and ABCC1. Oncotarget 8:71881-71893. doi: 10.18632/oncotarget.17985</w:t>
      </w:r>
    </w:p>
    <w:p w:rsidR="00186D2D" w:rsidRPr="00334D9D" w:rsidRDefault="00186D2D" w:rsidP="00186D2D">
      <w:pPr>
        <w:pStyle w:val="EndNoteBibliography"/>
        <w:rPr>
          <w:noProof/>
        </w:rPr>
      </w:pPr>
      <w:r w:rsidRPr="00334D9D">
        <w:rPr>
          <w:noProof/>
        </w:rPr>
        <w:t>43.</w:t>
      </w:r>
      <w:r w:rsidRPr="00334D9D">
        <w:rPr>
          <w:noProof/>
        </w:rPr>
        <w:tab/>
        <w:t>Zhang J, Rao D, Ma H, Kong D, Xu X and Lu H (2020) LncRNA SNHG15 contributes to doxorubicin resistance of osteosarcoma cells through targeting the miR-381-3p/GFRA1 axis. Open Life Sciences 15:871-883. doi: 10.1515/biol-2020-0086</w:t>
      </w:r>
    </w:p>
    <w:p w:rsidR="00186D2D" w:rsidRPr="00334D9D" w:rsidRDefault="00186D2D" w:rsidP="00186D2D">
      <w:pPr>
        <w:pStyle w:val="EndNoteBibliography"/>
        <w:rPr>
          <w:noProof/>
        </w:rPr>
      </w:pPr>
      <w:r w:rsidRPr="00334D9D">
        <w:rPr>
          <w:noProof/>
        </w:rPr>
        <w:t>44.</w:t>
      </w:r>
      <w:r w:rsidRPr="00334D9D">
        <w:rPr>
          <w:noProof/>
        </w:rPr>
        <w:tab/>
        <w:t>Tang J, Zhu Z, Dong S, Wang Y, Wang J, Chen H and Duan G (2022) Long non-coding RNA long intergenic non-coding 00641 mediates cell progression with stimulating cisplatin-resistance in osteosarcoma cells via microRNA-320d/myeloid cell leukemia-1 axis. Bioengineered 13:7238-7252. doi: 10.1080/21655979.2022.2045090</w:t>
      </w:r>
    </w:p>
    <w:p w:rsidR="00186D2D" w:rsidRPr="00334D9D" w:rsidRDefault="00186D2D" w:rsidP="00186D2D">
      <w:pPr>
        <w:pStyle w:val="EndNoteBibliography"/>
        <w:rPr>
          <w:noProof/>
        </w:rPr>
      </w:pPr>
      <w:r w:rsidRPr="00334D9D">
        <w:rPr>
          <w:noProof/>
        </w:rPr>
        <w:t>45.</w:t>
      </w:r>
      <w:r w:rsidRPr="00334D9D">
        <w:rPr>
          <w:noProof/>
        </w:rPr>
        <w:tab/>
        <w:t xml:space="preserve">Liu M, Wu L, Cai C, Liu L and Xu Y (2020) MicroRNA-187 suppresses the proliferation migration and invasion of human </w:t>
      </w:r>
      <w:r w:rsidRPr="00334D9D">
        <w:rPr>
          <w:noProof/>
        </w:rPr>
        <w:lastRenderedPageBreak/>
        <w:t xml:space="preserve">osteosarcoma cells by targeting MAPK7. Journal of B.U.ON. : official journal of the Balkan Union of Oncology 25:472-478. </w:t>
      </w:r>
    </w:p>
    <w:p w:rsidR="00186D2D" w:rsidRPr="00334D9D" w:rsidRDefault="00186D2D" w:rsidP="00186D2D">
      <w:pPr>
        <w:pStyle w:val="EndNoteBibliography"/>
        <w:rPr>
          <w:noProof/>
        </w:rPr>
      </w:pPr>
      <w:r w:rsidRPr="00334D9D">
        <w:rPr>
          <w:noProof/>
        </w:rPr>
        <w:t>46.</w:t>
      </w:r>
      <w:r w:rsidRPr="00334D9D">
        <w:rPr>
          <w:noProof/>
        </w:rPr>
        <w:tab/>
        <w:t>Patil SL, Palat A, Pan Y, Rajapakshe K, Mirchandani R, Bondesson M, Yustein JT, Coarfa C and Gunaratne PH (2019) MicroRNA-509-3p inhibits cellular migration, invasion, and proliferation, and sensitizes osteosarcoma to cisplatin. Scientific Reports 9. doi: 10.1038/s41598-019-55170-2</w:t>
      </w:r>
    </w:p>
    <w:p w:rsidR="00186D2D" w:rsidRPr="00334D9D" w:rsidRDefault="00186D2D" w:rsidP="00186D2D">
      <w:pPr>
        <w:pStyle w:val="EndNoteBibliography"/>
        <w:rPr>
          <w:noProof/>
        </w:rPr>
      </w:pPr>
      <w:r w:rsidRPr="00334D9D">
        <w:rPr>
          <w:noProof/>
        </w:rPr>
        <w:t>47.</w:t>
      </w:r>
      <w:r w:rsidRPr="00334D9D">
        <w:rPr>
          <w:noProof/>
        </w:rPr>
        <w:tab/>
        <w:t>Wang Y, Shang G, Wang W, Qiu E, Pei Y and Zhang X (2020) Magnoflorine inhibits the malignant phenotypes and increases cisplatin sensitivity of osteosarcoma cells via regulating miR-410-3p/HMGB1/NF-κB pathway. Life Sciences 256. doi: 10.1016/j.lfs.2020.117967</w:t>
      </w:r>
    </w:p>
    <w:p w:rsidR="00186D2D" w:rsidRPr="00334D9D" w:rsidRDefault="00186D2D" w:rsidP="00186D2D">
      <w:pPr>
        <w:pStyle w:val="EndNoteBibliography"/>
        <w:rPr>
          <w:noProof/>
        </w:rPr>
      </w:pPr>
      <w:r w:rsidRPr="00334D9D">
        <w:rPr>
          <w:noProof/>
        </w:rPr>
        <w:t>48.</w:t>
      </w:r>
      <w:r w:rsidRPr="00334D9D">
        <w:rPr>
          <w:noProof/>
        </w:rPr>
        <w:tab/>
        <w:t>Luo DJ, Li LJ, Huo HF, Liu XQ, Cui HW and Jiang DM (2019) MicroRNA-29b sensitizes osteosarcoma cells to doxorubicin by targeting matrix metalloproteinase 9 (MMP-9) in osteosarcoma. European review for medical and pharmacological sciences 23:1434-1442. doi: 10.26355/eurrev_201902_17100</w:t>
      </w:r>
    </w:p>
    <w:p w:rsidR="00186D2D" w:rsidRPr="00334D9D" w:rsidRDefault="00186D2D" w:rsidP="00186D2D">
      <w:pPr>
        <w:pStyle w:val="EndNoteBibliography"/>
        <w:rPr>
          <w:noProof/>
        </w:rPr>
      </w:pPr>
      <w:r w:rsidRPr="00334D9D">
        <w:rPr>
          <w:noProof/>
        </w:rPr>
        <w:t>49.</w:t>
      </w:r>
      <w:r w:rsidRPr="00334D9D">
        <w:rPr>
          <w:noProof/>
        </w:rPr>
        <w:tab/>
        <w:t>Li S, Bai H, Chen X, Gong S, Xiao J, Li D, Li L, Jiang Y, Li T, Qin X, Yang H, Wu C, You F and Liu Y (2020) Soft Substrate Promotes Osteosarcoma Cell Self-Renewal, Differentiation, and Drug Resistance Through miR-29b and Its Target Protein Spin 1. ACS Biomaterials Science &amp; Engineering 6:5588-5598. doi: 10.1021/acsbiomaterials.0c00816</w:t>
      </w:r>
    </w:p>
    <w:p w:rsidR="00186D2D" w:rsidRPr="00334D9D" w:rsidRDefault="00186D2D" w:rsidP="00186D2D">
      <w:pPr>
        <w:pStyle w:val="EndNoteBibliography"/>
        <w:rPr>
          <w:noProof/>
        </w:rPr>
      </w:pPr>
      <w:r w:rsidRPr="00334D9D">
        <w:rPr>
          <w:noProof/>
        </w:rPr>
        <w:t>50.</w:t>
      </w:r>
      <w:r w:rsidRPr="00334D9D">
        <w:rPr>
          <w:noProof/>
        </w:rPr>
        <w:tab/>
        <w:t>Vanas V, Haigl B, Stockhammer V and Sutterluty-Fall H (2016) MicroRNA-21 Increases Proliferation and Cisplatin Sensitivity of Osteosarcoma-Derived Cells. PLoS One 11:e0161023. doi: 10.1371/journal.pone.0161023</w:t>
      </w:r>
    </w:p>
    <w:p w:rsidR="00186D2D" w:rsidRPr="00334D9D" w:rsidRDefault="00186D2D" w:rsidP="00186D2D">
      <w:pPr>
        <w:pStyle w:val="EndNoteBibliography"/>
        <w:rPr>
          <w:noProof/>
        </w:rPr>
      </w:pPr>
      <w:r w:rsidRPr="00334D9D">
        <w:rPr>
          <w:noProof/>
        </w:rPr>
        <w:t>51.</w:t>
      </w:r>
      <w:r w:rsidRPr="00334D9D">
        <w:rPr>
          <w:noProof/>
        </w:rPr>
        <w:tab/>
        <w:t>Ziyan W and Yang L (2014) MicroRNA-21 regulates the sensitivity to cisplatin in a human osteosarcoma cell line. Irish Journal of Medical Science (1971 -) 185:85-91. doi: 10.1007/s11845-014-1225-x</w:t>
      </w:r>
    </w:p>
    <w:p w:rsidR="00186D2D" w:rsidRPr="00334D9D" w:rsidRDefault="00186D2D" w:rsidP="00186D2D">
      <w:pPr>
        <w:pStyle w:val="EndNoteBibliography"/>
        <w:rPr>
          <w:noProof/>
        </w:rPr>
      </w:pPr>
      <w:r w:rsidRPr="00334D9D">
        <w:rPr>
          <w:noProof/>
        </w:rPr>
        <w:t>52.</w:t>
      </w:r>
      <w:r w:rsidRPr="00334D9D">
        <w:rPr>
          <w:noProof/>
        </w:rPr>
        <w:tab/>
        <w:t xml:space="preserve">Bazavar M, Fazli J, Valizadeh A, Ma B, Mohammadi E, Asemi Z, Alemi F, Maleki M, Xing S and Yousefi B (2020) miR-192 enhances sensitivity of methotrexate drug to MG-63 osteosarcoma cancer cells. Pathology - Research and Practice 216. doi: </w:t>
      </w:r>
      <w:r w:rsidRPr="00334D9D">
        <w:rPr>
          <w:noProof/>
        </w:rPr>
        <w:lastRenderedPageBreak/>
        <w:t>10.1016/j.prp.2020.153176</w:t>
      </w:r>
    </w:p>
    <w:p w:rsidR="00186D2D" w:rsidRPr="00334D9D" w:rsidRDefault="00186D2D" w:rsidP="00186D2D">
      <w:pPr>
        <w:pStyle w:val="EndNoteBibliography"/>
        <w:rPr>
          <w:noProof/>
        </w:rPr>
      </w:pPr>
      <w:r w:rsidRPr="00334D9D">
        <w:rPr>
          <w:noProof/>
        </w:rPr>
        <w:t>53.</w:t>
      </w:r>
      <w:r w:rsidRPr="00334D9D">
        <w:rPr>
          <w:noProof/>
        </w:rPr>
        <w:tab/>
        <w:t>Xu R, Liu S, Chen H and Lao L (2016) MicroRNA-30a downregulation contributes to chemoresistance of osteosarcoma cells through activating Beclin-1-mediated autophagy. Oncology reports 35:1757-1763. doi: 10.3892/or.2015.4497</w:t>
      </w:r>
    </w:p>
    <w:p w:rsidR="00186D2D" w:rsidRPr="00334D9D" w:rsidRDefault="00186D2D" w:rsidP="00186D2D">
      <w:pPr>
        <w:pStyle w:val="EndNoteBibliography"/>
        <w:rPr>
          <w:noProof/>
        </w:rPr>
      </w:pPr>
      <w:r w:rsidRPr="00334D9D">
        <w:rPr>
          <w:noProof/>
        </w:rPr>
        <w:t>54.</w:t>
      </w:r>
      <w:r w:rsidRPr="00334D9D">
        <w:rPr>
          <w:noProof/>
        </w:rPr>
        <w:tab/>
        <w:t>Wang P, Zhao Zq, Guo Sb, Yang Ty, Chang Zq, Li Dh, Zhao W, Wang Yx, Sun C, Wang Y and Feng W (2019) Roles of microRNA‐22 in Suppressing Proliferation and Promoting Sensitivity of Osteosarcoma Cells</w:t>
      </w:r>
    </w:p>
    <w:p w:rsidR="00186D2D" w:rsidRPr="00334D9D" w:rsidRDefault="00186D2D" w:rsidP="00186D2D">
      <w:pPr>
        <w:pStyle w:val="EndNoteBibliography"/>
        <w:rPr>
          <w:noProof/>
        </w:rPr>
      </w:pPr>
      <w:r w:rsidRPr="00334D9D">
        <w:rPr>
          <w:noProof/>
        </w:rPr>
        <w:t xml:space="preserve"> via</w:t>
      </w:r>
    </w:p>
    <w:p w:rsidR="00186D2D" w:rsidRPr="00334D9D" w:rsidRDefault="00186D2D" w:rsidP="00186D2D">
      <w:pPr>
        <w:pStyle w:val="EndNoteBibliography"/>
        <w:rPr>
          <w:noProof/>
        </w:rPr>
      </w:pPr>
      <w:r w:rsidRPr="00334D9D">
        <w:rPr>
          <w:noProof/>
        </w:rPr>
        <w:t xml:space="preserve"> Metadherin‐mediated Autophagy. Orthopaedic Surgery 11:285-293. doi: 10.1111/os.12442</w:t>
      </w:r>
    </w:p>
    <w:p w:rsidR="00186D2D" w:rsidRPr="00334D9D" w:rsidRDefault="00186D2D" w:rsidP="00186D2D">
      <w:pPr>
        <w:pStyle w:val="EndNoteBibliography"/>
        <w:rPr>
          <w:noProof/>
        </w:rPr>
      </w:pPr>
      <w:r w:rsidRPr="00334D9D">
        <w:rPr>
          <w:noProof/>
        </w:rPr>
        <w:t>55.</w:t>
      </w:r>
      <w:r w:rsidRPr="00334D9D">
        <w:rPr>
          <w:noProof/>
        </w:rPr>
        <w:tab/>
        <w:t>Li X, Wang S, Chen Y, Liu G and Yang X (2014) miR-22 targets the 3' UTR of HMGB1 and inhibits the HMGB1-associated autophagy in osteosarcoma cells during chemotherapy. Tumour Biol 35:6021-8. doi: 10.1007/s13277-014-1797-0</w:t>
      </w:r>
    </w:p>
    <w:p w:rsidR="00186D2D" w:rsidRPr="00334D9D" w:rsidRDefault="00186D2D" w:rsidP="00186D2D">
      <w:pPr>
        <w:pStyle w:val="EndNoteBibliography"/>
        <w:rPr>
          <w:noProof/>
        </w:rPr>
      </w:pPr>
      <w:r w:rsidRPr="00334D9D">
        <w:rPr>
          <w:noProof/>
        </w:rPr>
        <w:t>56.</w:t>
      </w:r>
      <w:r w:rsidRPr="00334D9D">
        <w:rPr>
          <w:noProof/>
        </w:rPr>
        <w:tab/>
        <w:t>Zhu J, Cui K, Cui Y, Ma C and Zhang Z (2020) PLK1 Knockdown Inhibits Cell Proliferation and Cell Apoptosis, and PLK1 Is Negatively Regulated by miR-4779 in Osteosarcoma Cells. DNA and Cell Biology 39:747-755. doi: 10.1089/dna.2019.5002</w:t>
      </w:r>
    </w:p>
    <w:p w:rsidR="00186D2D" w:rsidRPr="00334D9D" w:rsidRDefault="00186D2D" w:rsidP="00186D2D">
      <w:pPr>
        <w:pStyle w:val="EndNoteBibliography"/>
        <w:rPr>
          <w:noProof/>
        </w:rPr>
      </w:pPr>
      <w:r w:rsidRPr="00334D9D">
        <w:rPr>
          <w:noProof/>
        </w:rPr>
        <w:t>57.</w:t>
      </w:r>
      <w:r w:rsidRPr="00334D9D">
        <w:rPr>
          <w:noProof/>
        </w:rPr>
        <w:tab/>
        <w:t>Zhang X, Guo Q, Chen J and Chen Z (2015) Quercetin Enhances Cisplatin Sensitivity of Human Osteosarcoma Cells by Modulating microRNA-217-KRAS Axis. Molecules and Cells 38:638-642. doi: 10.14348/molcells.2015.0037</w:t>
      </w:r>
    </w:p>
    <w:p w:rsidR="00186D2D" w:rsidRPr="00334D9D" w:rsidRDefault="00186D2D" w:rsidP="00186D2D">
      <w:pPr>
        <w:pStyle w:val="EndNoteBibliography"/>
        <w:rPr>
          <w:noProof/>
        </w:rPr>
      </w:pPr>
      <w:r w:rsidRPr="00334D9D">
        <w:rPr>
          <w:noProof/>
        </w:rPr>
        <w:t>58.</w:t>
      </w:r>
      <w:r w:rsidRPr="00334D9D">
        <w:rPr>
          <w:noProof/>
        </w:rPr>
        <w:tab/>
        <w:t>Song L, Duan P, Gan Y, Li P, Zhao C, Xu J, Zhang Z and Zhou Q (2017) MicroRNA-340-5p modulates cisplatin resistance by targeting LPAATbeta in osteosarcoma. Braz J Med Biol Res 50:e6359. doi: 10.1590/1414-431X20176359</w:t>
      </w:r>
    </w:p>
    <w:p w:rsidR="00186D2D" w:rsidRPr="00334D9D" w:rsidRDefault="00186D2D" w:rsidP="00186D2D">
      <w:pPr>
        <w:pStyle w:val="EndNoteBibliography"/>
        <w:rPr>
          <w:noProof/>
        </w:rPr>
      </w:pPr>
      <w:r w:rsidRPr="00334D9D">
        <w:rPr>
          <w:noProof/>
        </w:rPr>
        <w:t>59.</w:t>
      </w:r>
      <w:r w:rsidRPr="00334D9D">
        <w:rPr>
          <w:noProof/>
        </w:rPr>
        <w:tab/>
        <w:t>Song YD, Li DD, Guan Y, Wang YL and Zheng J (2017) miR-214 modulates cisplatin sensitivity of osteosarcoma cells through regulation of anaerobic glycolysis. Cellular and Molecular Biology 63. doi: 10.14715/cmb/2017.63.9.14</w:t>
      </w:r>
    </w:p>
    <w:p w:rsidR="00186D2D" w:rsidRPr="00334D9D" w:rsidRDefault="00186D2D" w:rsidP="00186D2D">
      <w:pPr>
        <w:pStyle w:val="EndNoteBibliography"/>
        <w:rPr>
          <w:noProof/>
        </w:rPr>
      </w:pPr>
      <w:r w:rsidRPr="00334D9D">
        <w:rPr>
          <w:noProof/>
        </w:rPr>
        <w:t>60.</w:t>
      </w:r>
      <w:r w:rsidRPr="00334D9D">
        <w:rPr>
          <w:noProof/>
        </w:rPr>
        <w:tab/>
        <w:t xml:space="preserve">Di Fiore R, Drago-Ferrante R, Pentimalli F, Di Marzo D, Forte IM, Carlisi D, De Blasio A, Tesoriere G, Giordano A and Vento R (2016) Let-7d miRNA Shows Both Antioncogenic and Oncogenic Functions in Osteosarcoma-Derived 3AB-OS Cancer Stem Cells. Journal of </w:t>
      </w:r>
      <w:r w:rsidRPr="00334D9D">
        <w:rPr>
          <w:noProof/>
        </w:rPr>
        <w:lastRenderedPageBreak/>
        <w:t>Cellular Physiology 231:1832-1841. doi: 10.1002/jcp.25291</w:t>
      </w:r>
    </w:p>
    <w:p w:rsidR="00186D2D" w:rsidRPr="00334D9D" w:rsidRDefault="00186D2D" w:rsidP="00186D2D">
      <w:pPr>
        <w:pStyle w:val="EndNoteBibliography"/>
        <w:rPr>
          <w:noProof/>
        </w:rPr>
      </w:pPr>
      <w:r w:rsidRPr="00334D9D">
        <w:rPr>
          <w:noProof/>
        </w:rPr>
        <w:t>61.</w:t>
      </w:r>
      <w:r w:rsidRPr="00334D9D">
        <w:rPr>
          <w:noProof/>
        </w:rPr>
        <w:tab/>
        <w:t>Zhang Y, Duan G and Feng S (2015) MicroRNA-301a modulates doxorubicin resistance in osteosarcoma cells by targeting AMP-activated protein kinase alpha 1. Biochemical and Biophysical Research Communications 459:367-373. doi: 10.1016/j.bbrc.2015.02.101</w:t>
      </w:r>
    </w:p>
    <w:p w:rsidR="00186D2D" w:rsidRPr="00334D9D" w:rsidRDefault="00186D2D" w:rsidP="00186D2D">
      <w:pPr>
        <w:pStyle w:val="EndNoteBibliography"/>
        <w:rPr>
          <w:noProof/>
        </w:rPr>
      </w:pPr>
      <w:r w:rsidRPr="00334D9D">
        <w:rPr>
          <w:noProof/>
        </w:rPr>
        <w:t>62.</w:t>
      </w:r>
      <w:r w:rsidRPr="00334D9D">
        <w:rPr>
          <w:noProof/>
        </w:rPr>
        <w:tab/>
        <w:t>Meng CY, Zhao ZQ, Bai R, Zhao W, Wang YX, Sun L, Sun C, Feng W and Guo SB (2020) MicroRNA</w:t>
      </w:r>
      <w:r w:rsidRPr="00334D9D">
        <w:rPr>
          <w:rFonts w:ascii="Cambria Math" w:hAnsi="Cambria Math" w:cs="Cambria Math"/>
          <w:noProof/>
        </w:rPr>
        <w:t>‑</w:t>
      </w:r>
      <w:r w:rsidRPr="00334D9D">
        <w:rPr>
          <w:noProof/>
        </w:rPr>
        <w:t>22 regulates autophagy and apoptosis in cisplatin resistance of osteosarcoma. Molecular Medicine Reports. doi: 10.3892/mmr.2020.11447</w:t>
      </w:r>
    </w:p>
    <w:p w:rsidR="00186D2D" w:rsidRPr="00334D9D" w:rsidRDefault="00186D2D" w:rsidP="00186D2D">
      <w:pPr>
        <w:pStyle w:val="EndNoteBibliography"/>
        <w:rPr>
          <w:noProof/>
        </w:rPr>
      </w:pPr>
      <w:r w:rsidRPr="00334D9D">
        <w:rPr>
          <w:noProof/>
        </w:rPr>
        <w:t>63.</w:t>
      </w:r>
      <w:r w:rsidRPr="00334D9D">
        <w:rPr>
          <w:noProof/>
        </w:rPr>
        <w:tab/>
        <w:t>Meng CY, Zhao ZQ, Bai R, Zhao W, Wang YX, Xue HQ, Sun L, Sun C, Feng W and Guo SB (2020) MicroRNA</w:t>
      </w:r>
      <w:r w:rsidRPr="00334D9D">
        <w:rPr>
          <w:rFonts w:ascii="Cambria Math" w:hAnsi="Cambria Math" w:cs="Cambria Math"/>
          <w:noProof/>
        </w:rPr>
        <w:t>‑</w:t>
      </w:r>
      <w:r w:rsidRPr="00334D9D">
        <w:rPr>
          <w:noProof/>
        </w:rPr>
        <w:t>22 mediates the cisplatin resistance of osteosarcoma cells by inhibiting autophagy via the PI3K/Akt/mTOR pathway. Oncology Reports. doi: 10.3892/or.2020.7492</w:t>
      </w:r>
    </w:p>
    <w:p w:rsidR="00186D2D" w:rsidRPr="00334D9D" w:rsidRDefault="00186D2D" w:rsidP="00186D2D">
      <w:pPr>
        <w:pStyle w:val="EndNoteBibliography"/>
        <w:rPr>
          <w:noProof/>
        </w:rPr>
      </w:pPr>
      <w:r w:rsidRPr="00334D9D">
        <w:rPr>
          <w:noProof/>
        </w:rPr>
        <w:t>64.</w:t>
      </w:r>
      <w:r w:rsidRPr="00334D9D">
        <w:rPr>
          <w:noProof/>
        </w:rPr>
        <w:tab/>
        <w:t>Yuan G, Zhao Y, Wu D, Gao C and Jiao Z (2018) miRNA-20a upregulates TAK1 and increases proliferation in osteosarcoma cells. Future oncology (London, England) 14:461-469. doi: 10.2217/fon-2017-0490</w:t>
      </w:r>
    </w:p>
    <w:p w:rsidR="00186D2D" w:rsidRPr="00334D9D" w:rsidRDefault="00186D2D" w:rsidP="00186D2D">
      <w:pPr>
        <w:pStyle w:val="EndNoteBibliography"/>
        <w:rPr>
          <w:noProof/>
        </w:rPr>
      </w:pPr>
      <w:r w:rsidRPr="00334D9D">
        <w:rPr>
          <w:noProof/>
        </w:rPr>
        <w:t>65.</w:t>
      </w:r>
      <w:r w:rsidRPr="00334D9D">
        <w:rPr>
          <w:noProof/>
        </w:rPr>
        <w:tab/>
        <w:t>Lin BC, Huang D, Yu CQ, Mou Y, Liu YH, Zhang DW and Shi FJ (2016) MicroRNA-184 Modulates Doxorubicin Resistance in Osteosarcoma Cells by Targeting BCL2L1. Med Sci Monit 22:1761-5. doi: 10.12659/msm.896451</w:t>
      </w:r>
    </w:p>
    <w:p w:rsidR="00186D2D" w:rsidRPr="00334D9D" w:rsidRDefault="00186D2D" w:rsidP="00186D2D">
      <w:pPr>
        <w:pStyle w:val="EndNoteBibliography"/>
        <w:rPr>
          <w:noProof/>
        </w:rPr>
      </w:pPr>
      <w:r w:rsidRPr="00334D9D">
        <w:rPr>
          <w:noProof/>
        </w:rPr>
        <w:t>66.</w:t>
      </w:r>
      <w:r w:rsidRPr="00334D9D">
        <w:rPr>
          <w:noProof/>
        </w:rPr>
        <w:tab/>
        <w:t>Lei W, Yan C, Ya J, Yong D, Yujun B and Kai L (2018) MiR-199a-3p affects the multi-chemoresistance of osteosarcoma through targeting AK4. BMC Cancer 18:631. doi: 10.1186/s12885-018-4460-0</w:t>
      </w:r>
    </w:p>
    <w:p w:rsidR="00186D2D" w:rsidRPr="00334D9D" w:rsidRDefault="00186D2D" w:rsidP="00186D2D">
      <w:pPr>
        <w:pStyle w:val="EndNoteBibliography"/>
        <w:rPr>
          <w:noProof/>
        </w:rPr>
      </w:pPr>
      <w:r w:rsidRPr="00334D9D">
        <w:rPr>
          <w:noProof/>
        </w:rPr>
        <w:t>67.</w:t>
      </w:r>
      <w:r w:rsidRPr="00334D9D">
        <w:rPr>
          <w:noProof/>
        </w:rPr>
        <w:tab/>
        <w:t>Pu Y, Zhao F, Wang H, Cai W, Gao J, Li Y and Cai S (2016) MiR-34a-5p promotes the multi-drug resistance of osteosarcoma by targeting the CD117 gene. Oncotarget 7:28420-28434. doi: 10.18632/oncotarget.8546</w:t>
      </w:r>
    </w:p>
    <w:p w:rsidR="00186D2D" w:rsidRPr="00334D9D" w:rsidRDefault="00186D2D" w:rsidP="00186D2D">
      <w:pPr>
        <w:pStyle w:val="EndNoteBibliography"/>
        <w:rPr>
          <w:noProof/>
        </w:rPr>
      </w:pPr>
      <w:r w:rsidRPr="00334D9D">
        <w:rPr>
          <w:noProof/>
        </w:rPr>
        <w:t>68.</w:t>
      </w:r>
      <w:r w:rsidRPr="00334D9D">
        <w:rPr>
          <w:noProof/>
        </w:rPr>
        <w:tab/>
        <w:t>Song B, Wang Y, Titmus MA, Botchkina G, Formentini A, Kornmann M and Ju J (2010) Molecular mechanism of chemoresistance by miR-215 in osteosarcoma and colon cancer cells. Molecular cancer 9:96. doi: 10.1186/1476-4598-9-96</w:t>
      </w:r>
    </w:p>
    <w:p w:rsidR="00186D2D" w:rsidRPr="00334D9D" w:rsidRDefault="00186D2D" w:rsidP="00186D2D">
      <w:pPr>
        <w:pStyle w:val="EndNoteBibliography"/>
        <w:rPr>
          <w:noProof/>
        </w:rPr>
      </w:pPr>
      <w:r w:rsidRPr="00334D9D">
        <w:rPr>
          <w:noProof/>
        </w:rPr>
        <w:t>69.</w:t>
      </w:r>
      <w:r w:rsidRPr="00334D9D">
        <w:rPr>
          <w:noProof/>
        </w:rPr>
        <w:tab/>
        <w:t>Li Q-C, Xu H, Wang X, Wang T and Wu J (2017) miR-34a increases cisplatin sensitivity of osteosarcoma cells in vitro through up-</w:t>
      </w:r>
      <w:r w:rsidRPr="00334D9D">
        <w:rPr>
          <w:noProof/>
        </w:rPr>
        <w:lastRenderedPageBreak/>
        <w:t>regulation of c-Myc and Bim signal. Cancer Biomarkers 21:135-144. doi: 10.3233/cbm-170452</w:t>
      </w:r>
    </w:p>
    <w:p w:rsidR="00186D2D" w:rsidRPr="00334D9D" w:rsidRDefault="00186D2D" w:rsidP="00186D2D">
      <w:pPr>
        <w:pStyle w:val="EndNoteBibliography"/>
        <w:rPr>
          <w:noProof/>
        </w:rPr>
      </w:pPr>
      <w:r w:rsidRPr="00334D9D">
        <w:rPr>
          <w:noProof/>
        </w:rPr>
        <w:t>70.</w:t>
      </w:r>
      <w:r w:rsidRPr="00334D9D">
        <w:rPr>
          <w:noProof/>
        </w:rPr>
        <w:tab/>
        <w:t>Zhou Y, Zhao RH, Tseng KF, Li KP, Lu ZG, Liu Y, Han K, Gan ZH, Lin SC, Hu HY and Min DL (2016) Sirolimus induces apoptosis and reverses multidrug resistance in human osteosarcoma cells in vitro via increasing microRNA-34b expression. Acta Pharmacol Sin 37:519-29. doi: 10.1038/aps.2015.153</w:t>
      </w:r>
    </w:p>
    <w:p w:rsidR="00186D2D" w:rsidRPr="00334D9D" w:rsidRDefault="00186D2D" w:rsidP="00186D2D">
      <w:pPr>
        <w:pStyle w:val="EndNoteBibliography"/>
        <w:rPr>
          <w:noProof/>
        </w:rPr>
      </w:pPr>
      <w:r w:rsidRPr="00334D9D">
        <w:rPr>
          <w:noProof/>
        </w:rPr>
        <w:t>71.</w:t>
      </w:r>
      <w:r w:rsidRPr="00334D9D">
        <w:rPr>
          <w:noProof/>
        </w:rPr>
        <w:tab/>
        <w:t>Chang Z, Huo L, Li K, Wu Y and Hu Z (2014) Blocked autophagy by miR-101 enhances osteosarcoma cell chemosensitivity in vitro. ScientificWorldJournal 2014:794756. doi: 10.1155/2014/794756</w:t>
      </w:r>
    </w:p>
    <w:p w:rsidR="00186D2D" w:rsidRPr="00334D9D" w:rsidRDefault="00186D2D" w:rsidP="00186D2D">
      <w:pPr>
        <w:pStyle w:val="EndNoteBibliography"/>
        <w:rPr>
          <w:noProof/>
        </w:rPr>
      </w:pPr>
      <w:r w:rsidRPr="00334D9D">
        <w:rPr>
          <w:noProof/>
        </w:rPr>
        <w:t>72.</w:t>
      </w:r>
      <w:r w:rsidRPr="00334D9D">
        <w:rPr>
          <w:noProof/>
        </w:rPr>
        <w:tab/>
        <w:t>Gao Y, Feng Y, Shen JK, Lin M, Choy E, Cote GM, Harmon DC, Mankin HJ, Hornicek FJ and Duan Z (2015) CD44 is a direct target of miR-199a-3p and contributes to aggressive progression in osteosarcoma. Scientific Reports 5. doi: 10.1038/srep11365</w:t>
      </w:r>
    </w:p>
    <w:p w:rsidR="00186D2D" w:rsidRPr="00334D9D" w:rsidRDefault="00186D2D" w:rsidP="00186D2D">
      <w:pPr>
        <w:pStyle w:val="EndNoteBibliography"/>
        <w:rPr>
          <w:noProof/>
        </w:rPr>
      </w:pPr>
      <w:r w:rsidRPr="00334D9D">
        <w:rPr>
          <w:noProof/>
        </w:rPr>
        <w:t>73.</w:t>
      </w:r>
      <w:r w:rsidRPr="00334D9D">
        <w:rPr>
          <w:noProof/>
        </w:rPr>
        <w:tab/>
        <w:t>Di Fiore R, Drago-Ferrante R, Pentimalli F, Di Marzo D, Forte IM, D’Anneo A, Carlisi D, De Blasio A, Giuliano M, Tesoriere G, Giordano A and Vento R (2014) MicroRNA-29b-1 impairs in vitro cell proliferation, self-renewal and chemoresistance of human osteosarcoma 3AB-OS cancer stem cells. International Journal of Oncology 45:2013-2023. doi: 10.3892/ijo.2014.2618</w:t>
      </w:r>
    </w:p>
    <w:p w:rsidR="00186D2D" w:rsidRPr="00334D9D" w:rsidRDefault="00186D2D" w:rsidP="00186D2D">
      <w:pPr>
        <w:pStyle w:val="EndNoteBibliography"/>
        <w:rPr>
          <w:noProof/>
        </w:rPr>
      </w:pPr>
      <w:r w:rsidRPr="00334D9D">
        <w:rPr>
          <w:noProof/>
        </w:rPr>
        <w:t>74.</w:t>
      </w:r>
      <w:r w:rsidRPr="00334D9D">
        <w:rPr>
          <w:noProof/>
        </w:rPr>
        <w:tab/>
        <w:t>Wei R, Cao G, Deng Z, Su J and Cai L (2016) miR-140-5p attenuates chemotherapeutic drug-induced cell death by regulating autophagy through inositol 1,4,5-trisphosphate kinase 2 (IP3k2) in human osteosarcoma cells. Bioscience Reports 36. doi: 10.1042/bsr20160238</w:t>
      </w:r>
    </w:p>
    <w:p w:rsidR="00186D2D" w:rsidRPr="00334D9D" w:rsidRDefault="00186D2D" w:rsidP="00186D2D">
      <w:pPr>
        <w:pStyle w:val="EndNoteBibliography"/>
        <w:rPr>
          <w:noProof/>
        </w:rPr>
      </w:pPr>
      <w:r w:rsidRPr="00334D9D">
        <w:rPr>
          <w:noProof/>
        </w:rPr>
        <w:t>75.</w:t>
      </w:r>
      <w:r w:rsidRPr="00334D9D">
        <w:rPr>
          <w:noProof/>
        </w:rPr>
        <w:tab/>
        <w:t>Xie Z, Xu J, Peng L, Gao Y, Zhao H and Qu Y (2018) miR-149 promotes human osteocarcinoma progression via targeting bone morphogenetic protein 9 (BMP9). Biotechnology letters 40:47-55. doi: 10.1007/s10529-017-2445-8</w:t>
      </w:r>
    </w:p>
    <w:p w:rsidR="00186D2D" w:rsidRPr="00334D9D" w:rsidRDefault="00186D2D" w:rsidP="00186D2D">
      <w:pPr>
        <w:pStyle w:val="EndNoteBibliography"/>
        <w:rPr>
          <w:noProof/>
        </w:rPr>
      </w:pPr>
      <w:r w:rsidRPr="00334D9D">
        <w:rPr>
          <w:noProof/>
        </w:rPr>
        <w:t>76.</w:t>
      </w:r>
      <w:r w:rsidRPr="00334D9D">
        <w:rPr>
          <w:noProof/>
        </w:rPr>
        <w:tab/>
        <w:t>Novello C, Pazzaglia L, Conti A, Quattrini I, Pollino S, Perego P, Picci P and Benassi MS (2014) p53-dependent activation of microRNA-34a in response to etoposide-induced DNA damage in osteosarcoma cell lines not impaired by dominant negative p53 expression. PloS one 9:e114757. doi: 10.1371/journal.pone.0114757</w:t>
      </w:r>
    </w:p>
    <w:p w:rsidR="00186D2D" w:rsidRPr="00334D9D" w:rsidRDefault="00186D2D" w:rsidP="00186D2D">
      <w:pPr>
        <w:pStyle w:val="EndNoteBibliography"/>
        <w:rPr>
          <w:noProof/>
        </w:rPr>
      </w:pPr>
      <w:r w:rsidRPr="00334D9D">
        <w:rPr>
          <w:noProof/>
        </w:rPr>
        <w:lastRenderedPageBreak/>
        <w:t>77.</w:t>
      </w:r>
      <w:r w:rsidRPr="00334D9D">
        <w:rPr>
          <w:noProof/>
        </w:rPr>
        <w:tab/>
        <w:t>Chen L, Jiang K, Jiang H and Wei P (2014) miR-155 mediates drug resistance in osteosarcoma cells via inducing autophagy. Exp Ther Med 8:527-532. doi: 10.3892/etm.2014.1752</w:t>
      </w:r>
    </w:p>
    <w:p w:rsidR="00186D2D" w:rsidRPr="00334D9D" w:rsidRDefault="00186D2D" w:rsidP="00186D2D">
      <w:pPr>
        <w:pStyle w:val="EndNoteBibliography"/>
        <w:rPr>
          <w:noProof/>
        </w:rPr>
      </w:pPr>
      <w:r w:rsidRPr="00334D9D">
        <w:rPr>
          <w:noProof/>
        </w:rPr>
        <w:t>78.</w:t>
      </w:r>
      <w:r w:rsidRPr="00334D9D">
        <w:rPr>
          <w:noProof/>
        </w:rPr>
        <w:tab/>
        <w:t>Li Y, Jiang W, Hu Y, Da Z, Zeng C, Tu M, Deng Z and Xiao W (2016) MicroRNA-199a-5p inhibits cisplatin-induced drug resistance via inhibition of autophagy in osteosarcoma cells. Oncol Lett 12:4203-4208. doi: 10.3892/ol.2016.5172</w:t>
      </w:r>
    </w:p>
    <w:p w:rsidR="00186D2D" w:rsidRPr="00334D9D" w:rsidRDefault="00186D2D" w:rsidP="00186D2D">
      <w:pPr>
        <w:pStyle w:val="EndNoteBibliography"/>
        <w:rPr>
          <w:noProof/>
        </w:rPr>
      </w:pPr>
      <w:r w:rsidRPr="00334D9D">
        <w:rPr>
          <w:noProof/>
        </w:rPr>
        <w:t>79.</w:t>
      </w:r>
      <w:r w:rsidRPr="00334D9D">
        <w:rPr>
          <w:noProof/>
        </w:rPr>
        <w:tab/>
        <w:t>Huang Z, Huang L, Liu L, Wang L, Lin W, Zhu X, Su W and Lv C (2021) Knockdown of microRNA-203 reduces cisplatin chemo-sensitivity to osteosarcoma cell lines MG63 and U2OS in vitro by targeting RUNX2. Journal of Chemotherapy 33:328-341. doi: 10.1080/1120009x.2021.1899441</w:t>
      </w:r>
    </w:p>
    <w:p w:rsidR="00186D2D" w:rsidRPr="00334D9D" w:rsidRDefault="00186D2D" w:rsidP="00186D2D">
      <w:pPr>
        <w:pStyle w:val="EndNoteBibliography"/>
        <w:rPr>
          <w:noProof/>
        </w:rPr>
      </w:pPr>
      <w:r w:rsidRPr="00334D9D">
        <w:rPr>
          <w:noProof/>
        </w:rPr>
        <w:t>80.</w:t>
      </w:r>
      <w:r w:rsidRPr="00334D9D">
        <w:rPr>
          <w:noProof/>
        </w:rPr>
        <w:tab/>
        <w:t>Zou Y, Yang J, Wu J, Luo C and Huang Y (2017) miR</w:t>
      </w:r>
      <w:r w:rsidRPr="00334D9D">
        <w:rPr>
          <w:rFonts w:ascii="Cambria Math" w:hAnsi="Cambria Math" w:cs="Cambria Math"/>
          <w:noProof/>
        </w:rPr>
        <w:t>‑</w:t>
      </w:r>
      <w:r w:rsidRPr="00334D9D">
        <w:rPr>
          <w:noProof/>
        </w:rPr>
        <w:t>133b induces chemoresistance of osteosarcoma cells to cisplatin treatment by promoting cell death, migration and invasion. Oncology Letters. doi: 10.3892/ol.2017.7432</w:t>
      </w:r>
    </w:p>
    <w:p w:rsidR="00186D2D" w:rsidRPr="00334D9D" w:rsidRDefault="00186D2D" w:rsidP="00186D2D">
      <w:pPr>
        <w:pStyle w:val="EndNoteBibliography"/>
        <w:rPr>
          <w:noProof/>
        </w:rPr>
      </w:pPr>
      <w:r w:rsidRPr="00334D9D">
        <w:rPr>
          <w:noProof/>
        </w:rPr>
        <w:t>81.</w:t>
      </w:r>
      <w:r w:rsidRPr="00334D9D">
        <w:rPr>
          <w:noProof/>
        </w:rPr>
        <w:tab/>
        <w:t>Zhu M, Wu Y, Wang Z, Lin M, Su B, Li C, Liang F and Chen X (2020) miR</w:t>
      </w:r>
      <w:r w:rsidRPr="00334D9D">
        <w:rPr>
          <w:rFonts w:ascii="Cambria Math" w:hAnsi="Cambria Math" w:cs="Cambria Math"/>
          <w:noProof/>
        </w:rPr>
        <w:t>‑</w:t>
      </w:r>
      <w:r w:rsidRPr="00334D9D">
        <w:rPr>
          <w:noProof/>
        </w:rPr>
        <w:t>128</w:t>
      </w:r>
      <w:r w:rsidRPr="00334D9D">
        <w:rPr>
          <w:rFonts w:ascii="Cambria Math" w:hAnsi="Cambria Math" w:cs="Cambria Math"/>
          <w:noProof/>
        </w:rPr>
        <w:t>‑</w:t>
      </w:r>
      <w:r w:rsidRPr="00334D9D">
        <w:rPr>
          <w:noProof/>
        </w:rPr>
        <w:t>3p serves as an oncogenic microRNA in osteosarcoma cells by downregulating ZC3H12D. Oncology Letters 21. doi: 10.3892/ol.2020.12413</w:t>
      </w:r>
    </w:p>
    <w:p w:rsidR="00186D2D" w:rsidRPr="00334D9D" w:rsidRDefault="00186D2D" w:rsidP="00186D2D">
      <w:pPr>
        <w:pStyle w:val="EndNoteBibliography"/>
        <w:rPr>
          <w:noProof/>
        </w:rPr>
      </w:pPr>
      <w:r w:rsidRPr="00334D9D">
        <w:rPr>
          <w:noProof/>
        </w:rPr>
        <w:t>82.</w:t>
      </w:r>
      <w:r w:rsidRPr="00334D9D">
        <w:rPr>
          <w:noProof/>
        </w:rPr>
        <w:tab/>
        <w:t>Zhang B, Liu Y and Zhang J (2018) Silencing of miR</w:t>
      </w:r>
      <w:r w:rsidRPr="00334D9D">
        <w:rPr>
          <w:rFonts w:ascii="Cambria Math" w:hAnsi="Cambria Math" w:cs="Cambria Math"/>
          <w:noProof/>
        </w:rPr>
        <w:t>‑</w:t>
      </w:r>
      <w:r w:rsidRPr="00334D9D">
        <w:rPr>
          <w:noProof/>
        </w:rPr>
        <w:t>19a</w:t>
      </w:r>
      <w:r w:rsidRPr="00334D9D">
        <w:rPr>
          <w:rFonts w:ascii="Cambria Math" w:hAnsi="Cambria Math" w:cs="Cambria Math"/>
          <w:noProof/>
        </w:rPr>
        <w:t>‑</w:t>
      </w:r>
      <w:r w:rsidRPr="00334D9D">
        <w:rPr>
          <w:noProof/>
        </w:rPr>
        <w:t>3p enhances osteosarcoma cells chemosensitivity by elevating the expression of tumor suppressor PTEN. Oncology Letters. doi: 10.3892/ol.2018.9592</w:t>
      </w:r>
    </w:p>
    <w:p w:rsidR="00186D2D" w:rsidRPr="00334D9D" w:rsidRDefault="00186D2D" w:rsidP="00186D2D">
      <w:pPr>
        <w:pStyle w:val="EndNoteBibliography"/>
        <w:rPr>
          <w:noProof/>
        </w:rPr>
      </w:pPr>
      <w:r w:rsidRPr="00334D9D">
        <w:rPr>
          <w:noProof/>
        </w:rPr>
        <w:t>83.</w:t>
      </w:r>
      <w:r w:rsidRPr="00334D9D">
        <w:rPr>
          <w:noProof/>
        </w:rPr>
        <w:tab/>
        <w:t>Jiang L, He A, He X and Tao C (2015) MicroRNA-126 enhances the sensitivity of osteosarcoma cells to cisplatin and methotrexate. Oncology Letters 10:3769-3778. doi: 10.3892/ol.2015.3790</w:t>
      </w:r>
    </w:p>
    <w:p w:rsidR="00186D2D" w:rsidRPr="00334D9D" w:rsidRDefault="00186D2D" w:rsidP="00186D2D">
      <w:pPr>
        <w:pStyle w:val="EndNoteBibliography"/>
        <w:rPr>
          <w:noProof/>
        </w:rPr>
      </w:pPr>
      <w:r w:rsidRPr="00334D9D">
        <w:rPr>
          <w:noProof/>
        </w:rPr>
        <w:t>84.</w:t>
      </w:r>
      <w:r w:rsidRPr="00334D9D">
        <w:rPr>
          <w:noProof/>
        </w:rPr>
        <w:tab/>
        <w:t>Chen X, Chen X-G, Hu X, Song T, Ou X, Zhang C, Zhang W and Zhang C (2016) MiR-34a and miR-203 Inhibit Survivin Expression to Control Cell Proliferation and Survival in Human Osteosarcoma Cells. Journal of Cancer 7:1057-1065. doi: 10.7150/jca.15061</w:t>
      </w:r>
    </w:p>
    <w:p w:rsidR="00186D2D" w:rsidRPr="00334D9D" w:rsidRDefault="00186D2D" w:rsidP="00186D2D">
      <w:pPr>
        <w:pStyle w:val="EndNoteBibliography"/>
        <w:rPr>
          <w:noProof/>
        </w:rPr>
      </w:pPr>
      <w:r w:rsidRPr="00334D9D">
        <w:rPr>
          <w:noProof/>
        </w:rPr>
        <w:t>85.</w:t>
      </w:r>
      <w:r w:rsidRPr="00334D9D">
        <w:rPr>
          <w:noProof/>
        </w:rPr>
        <w:tab/>
        <w:t>Yu T, Chen D, Zhang L and Wan D (2019) &lt;p&gt;microRNA-26a-5p Promotes Proliferation and Migration of Osteosarcoma Cells by Targeting &lt;em&gt;HOXA5&lt;/em&gt; in vitro and in vivo&lt;/p&gt;. OncoTargets and Therapy Volume 12:11555-11565. doi: 10.2147/ott.S232100</w:t>
      </w:r>
    </w:p>
    <w:p w:rsidR="00186D2D" w:rsidRPr="00334D9D" w:rsidRDefault="00186D2D" w:rsidP="00186D2D">
      <w:pPr>
        <w:pStyle w:val="EndNoteBibliography"/>
        <w:rPr>
          <w:noProof/>
        </w:rPr>
      </w:pPr>
      <w:r w:rsidRPr="00334D9D">
        <w:rPr>
          <w:noProof/>
        </w:rPr>
        <w:lastRenderedPageBreak/>
        <w:t>86.</w:t>
      </w:r>
      <w:r w:rsidRPr="00334D9D">
        <w:rPr>
          <w:noProof/>
        </w:rPr>
        <w:tab/>
        <w:t>Pu Y, Zhao F, Wang H and Cai S (2017) MiR-34a-5p promotes multi-chemoresistance of osteosarcoma through down-regulation of the DLL1 gene. Sci Rep 7:44218. doi: 10.1038/srep44218</w:t>
      </w:r>
    </w:p>
    <w:p w:rsidR="00186D2D" w:rsidRPr="00334D9D" w:rsidRDefault="00186D2D" w:rsidP="00186D2D">
      <w:pPr>
        <w:pStyle w:val="EndNoteBibliography"/>
        <w:rPr>
          <w:noProof/>
        </w:rPr>
      </w:pPr>
      <w:r w:rsidRPr="00334D9D">
        <w:rPr>
          <w:noProof/>
        </w:rPr>
        <w:t>87.</w:t>
      </w:r>
      <w:r w:rsidRPr="00334D9D">
        <w:rPr>
          <w:noProof/>
        </w:rPr>
        <w:tab/>
        <w:t>Song B, Wang Y, Xi Y, Kudo K, Bruheim S, Botchkina GI, Gavin E, Wan Y, Formentini A, Kornmann M, Fodstad O and Ju J (2009) Mechanism of chemoresistance mediated by miR-140 in human osteosarcoma and colon cancer cells. Oncogene 28:4065-74. doi: 10.1038/onc.2009.274</w:t>
      </w:r>
    </w:p>
    <w:p w:rsidR="00186D2D" w:rsidRPr="00334D9D" w:rsidRDefault="00186D2D" w:rsidP="00186D2D">
      <w:pPr>
        <w:pStyle w:val="EndNoteBibliography"/>
        <w:rPr>
          <w:noProof/>
        </w:rPr>
      </w:pPr>
      <w:r w:rsidRPr="00334D9D">
        <w:rPr>
          <w:noProof/>
        </w:rPr>
        <w:t>88.</w:t>
      </w:r>
      <w:r w:rsidRPr="00334D9D">
        <w:rPr>
          <w:noProof/>
        </w:rPr>
        <w:tab/>
        <w:t>Pu Y, Zhao F, Li Y, Cui M, Wang H, Meng X and Cai S (2017) The miR-34a-5p promotes the multi-chemoresistance of osteosarcoma via repression of the AGTR1 gene. BMC Cancer 17. doi: 10.1186/s12885-016-3002-x</w:t>
      </w:r>
    </w:p>
    <w:p w:rsidR="00186D2D" w:rsidRPr="00334D9D" w:rsidRDefault="00186D2D" w:rsidP="00186D2D">
      <w:pPr>
        <w:pStyle w:val="EndNoteBibliography"/>
        <w:rPr>
          <w:noProof/>
        </w:rPr>
      </w:pPr>
      <w:r w:rsidRPr="00334D9D">
        <w:rPr>
          <w:noProof/>
        </w:rPr>
        <w:t>89.</w:t>
      </w:r>
      <w:r w:rsidRPr="00334D9D">
        <w:rPr>
          <w:noProof/>
        </w:rPr>
        <w:tab/>
        <w:t>Osaki S, Tazawa H, Hasei J, Yamakawa Y, Omori T, Sugiu K, Komatsubara T, Fujiwara T, Sasaki T, Kunisada T, Yoshida A, Urata Y, Kagawa S, Ozaki T and Fujiwara T (2016) Ablation of MCL1 expression by virally induced microRNA-29 reverses chemoresistance in human osteosarcomas. Scientific Reports 6. doi: 10.1038/srep28953</w:t>
      </w:r>
    </w:p>
    <w:p w:rsidR="00186D2D" w:rsidRPr="00334D9D" w:rsidRDefault="00186D2D" w:rsidP="00186D2D">
      <w:pPr>
        <w:pStyle w:val="EndNoteBibliography"/>
        <w:rPr>
          <w:noProof/>
        </w:rPr>
      </w:pPr>
      <w:r w:rsidRPr="00334D9D">
        <w:rPr>
          <w:noProof/>
        </w:rPr>
        <w:t>90.</w:t>
      </w:r>
      <w:r w:rsidRPr="00334D9D">
        <w:rPr>
          <w:noProof/>
        </w:rPr>
        <w:tab/>
        <w:t>Zhang Q, Wu J, Zhang X, Cao L, Wu Y and Miao X (2021) Transcription factor ELK1 accelerates aerobic glycolysis to enhance osteosarcoma chemoresistance through miR-134/PTBP1 signaling cascade. Aging 13:6804-6819. doi: 10.18632/aging.202538</w:t>
      </w:r>
    </w:p>
    <w:p w:rsidR="00186D2D" w:rsidRPr="00334D9D" w:rsidRDefault="00186D2D" w:rsidP="00186D2D">
      <w:pPr>
        <w:pStyle w:val="EndNoteBibliography"/>
        <w:rPr>
          <w:noProof/>
        </w:rPr>
      </w:pPr>
      <w:r w:rsidRPr="00334D9D">
        <w:rPr>
          <w:noProof/>
        </w:rPr>
        <w:t>91.</w:t>
      </w:r>
      <w:r w:rsidRPr="00334D9D">
        <w:rPr>
          <w:noProof/>
        </w:rPr>
        <w:tab/>
        <w:t>Zhao F, Pu Y, Cui M, Wang H and Cai S (2017) MiR-20a-5p represses the multi-drug resistance of osteosarcoma by targeting the SDC2 gene. Cancer cell international 17:100. doi: 10.1186/s12935-017-0470-2</w:t>
      </w:r>
    </w:p>
    <w:p w:rsidR="00186D2D" w:rsidRPr="00334D9D" w:rsidRDefault="00186D2D" w:rsidP="00186D2D">
      <w:pPr>
        <w:pStyle w:val="EndNoteBibliography"/>
        <w:rPr>
          <w:noProof/>
        </w:rPr>
      </w:pPr>
      <w:r w:rsidRPr="00334D9D">
        <w:rPr>
          <w:noProof/>
        </w:rPr>
        <w:t>92.</w:t>
      </w:r>
      <w:r w:rsidRPr="00334D9D">
        <w:rPr>
          <w:noProof/>
        </w:rPr>
        <w:tab/>
        <w:t>Wang H, Zhao F, Cai S and Pu Y (2019) MiR-193a regulates chemoresistance of human osteosarcoma cells via repression of IRS2. Journal of Bone Oncology 17. doi: 10.1016/j.jbo.2019.100241</w:t>
      </w:r>
    </w:p>
    <w:p w:rsidR="00186D2D" w:rsidRPr="00334D9D" w:rsidRDefault="00186D2D" w:rsidP="00186D2D">
      <w:pPr>
        <w:pStyle w:val="EndNoteBibliography"/>
        <w:rPr>
          <w:noProof/>
        </w:rPr>
      </w:pPr>
      <w:r w:rsidRPr="00334D9D">
        <w:rPr>
          <w:noProof/>
        </w:rPr>
        <w:t>93.</w:t>
      </w:r>
      <w:r w:rsidRPr="00334D9D">
        <w:rPr>
          <w:noProof/>
        </w:rPr>
        <w:tab/>
        <w:t>Guo X, Yu L, Zhang Z, Dai G, Gao T and Guo W (2017) miR-335 negatively regulates osteosarcoma stem cell-like properties by targeting POU5F1. Cancer cell international 17:29. doi: 10.1186/s12935-017-0398-6</w:t>
      </w:r>
    </w:p>
    <w:p w:rsidR="00186D2D" w:rsidRPr="00334D9D" w:rsidRDefault="00186D2D" w:rsidP="00186D2D">
      <w:pPr>
        <w:pStyle w:val="EndNoteBibliography"/>
        <w:rPr>
          <w:noProof/>
        </w:rPr>
      </w:pPr>
      <w:r w:rsidRPr="00334D9D">
        <w:rPr>
          <w:noProof/>
        </w:rPr>
        <w:t>94.</w:t>
      </w:r>
      <w:r w:rsidRPr="00334D9D">
        <w:rPr>
          <w:noProof/>
        </w:rPr>
        <w:tab/>
        <w:t>Cheng M, Duan PG, Gao ZZ and Dai M (2020) MicroRNA</w:t>
      </w:r>
      <w:r w:rsidRPr="00334D9D">
        <w:rPr>
          <w:rFonts w:ascii="Cambria Math" w:hAnsi="Cambria Math" w:cs="Cambria Math"/>
          <w:noProof/>
        </w:rPr>
        <w:t>‑</w:t>
      </w:r>
      <w:r w:rsidRPr="00334D9D">
        <w:rPr>
          <w:noProof/>
        </w:rPr>
        <w:t>487b</w:t>
      </w:r>
      <w:r w:rsidRPr="00334D9D">
        <w:rPr>
          <w:rFonts w:ascii="Cambria Math" w:hAnsi="Cambria Math" w:cs="Cambria Math"/>
          <w:noProof/>
        </w:rPr>
        <w:t>‑</w:t>
      </w:r>
      <w:r w:rsidRPr="00334D9D">
        <w:rPr>
          <w:noProof/>
        </w:rPr>
        <w:t xml:space="preserve">3p inhibits osteosarcoma chemoresistance and metastasis by </w:t>
      </w:r>
      <w:r w:rsidRPr="00334D9D">
        <w:rPr>
          <w:noProof/>
        </w:rPr>
        <w:lastRenderedPageBreak/>
        <w:t>targeting ALDH1A3. Oncology Reports 44:2691-2700. doi: 10.3892/or.2020.7814</w:t>
      </w:r>
    </w:p>
    <w:p w:rsidR="00186D2D" w:rsidRPr="00334D9D" w:rsidRDefault="00186D2D" w:rsidP="00186D2D">
      <w:pPr>
        <w:pStyle w:val="EndNoteBibliography"/>
        <w:rPr>
          <w:noProof/>
        </w:rPr>
      </w:pPr>
      <w:r w:rsidRPr="00334D9D">
        <w:rPr>
          <w:noProof/>
        </w:rPr>
        <w:t>95.</w:t>
      </w:r>
      <w:r w:rsidRPr="00334D9D">
        <w:rPr>
          <w:noProof/>
        </w:rPr>
        <w:tab/>
        <w:t>Yu WC, Chen HH, Qu YY, Xu CW, Yang C and Liu Y (2019) MicroRNA-221 promotes cisplatin resistance in osteosarcoma cells by targeting PPP2R2A. Biosci Rep 39. doi: 10.1042/BSR20190198</w:t>
      </w:r>
    </w:p>
    <w:p w:rsidR="00186D2D" w:rsidRPr="00334D9D" w:rsidRDefault="00186D2D" w:rsidP="00186D2D">
      <w:pPr>
        <w:pStyle w:val="EndNoteBibliography"/>
        <w:rPr>
          <w:noProof/>
        </w:rPr>
      </w:pPr>
      <w:r w:rsidRPr="00334D9D">
        <w:rPr>
          <w:noProof/>
        </w:rPr>
        <w:t>96.</w:t>
      </w:r>
      <w:r w:rsidRPr="00334D9D">
        <w:rPr>
          <w:noProof/>
        </w:rPr>
        <w:tab/>
        <w:t>Tsai HC, Chang AC, Tsai CH, Huang YL, Gan L, Chen CK, Liu SC, Huang TY, Fong YC and Tang CH (2019) CCN2 promotes drug resistance in osteosarcoma by enhancing ABCG2 expression. J Cell Physiol 234:9297-9307. doi: 10.1002/jcp.27611</w:t>
      </w:r>
    </w:p>
    <w:p w:rsidR="00186D2D" w:rsidRPr="00334D9D" w:rsidRDefault="00186D2D" w:rsidP="00186D2D">
      <w:pPr>
        <w:pStyle w:val="EndNoteBibliography"/>
        <w:rPr>
          <w:noProof/>
        </w:rPr>
      </w:pPr>
      <w:r w:rsidRPr="00334D9D">
        <w:rPr>
          <w:noProof/>
        </w:rPr>
        <w:t>97.</w:t>
      </w:r>
      <w:r w:rsidRPr="00334D9D">
        <w:rPr>
          <w:noProof/>
        </w:rPr>
        <w:tab/>
        <w:t>Meng Y, Gao R, Ma J, Zhao J, Xu E, Wang C and Zhou X (2017) MicroRNA-140-5p regulates osteosarcoma chemoresistance by targeting HMGN5 and autophagy. Scientific Reports 7. doi: 10.1038/s41598-017-00405-3</w:t>
      </w:r>
    </w:p>
    <w:p w:rsidR="00186D2D" w:rsidRPr="00334D9D" w:rsidRDefault="00186D2D" w:rsidP="00186D2D">
      <w:pPr>
        <w:pStyle w:val="EndNoteBibliography"/>
        <w:rPr>
          <w:noProof/>
        </w:rPr>
      </w:pPr>
      <w:r w:rsidRPr="00334D9D">
        <w:rPr>
          <w:noProof/>
        </w:rPr>
        <w:t>98.</w:t>
      </w:r>
      <w:r w:rsidRPr="00334D9D">
        <w:rPr>
          <w:noProof/>
        </w:rPr>
        <w:tab/>
        <w:t>Zhang Y, Cai W, Zou Y and Zhang H (2020) Knockdown of KCNQ1OT1 Inhibits Proliferation, Invasion, and Drug Resistance by Regulating miR-129-5p-Mediated LARP1 in Osteosarcoma. Biomed Res Int 2020:7698767. doi: 10.1155/2020/7698767</w:t>
      </w:r>
    </w:p>
    <w:p w:rsidR="00186D2D" w:rsidRPr="00334D9D" w:rsidRDefault="00186D2D" w:rsidP="00186D2D">
      <w:pPr>
        <w:pStyle w:val="EndNoteBibliography"/>
        <w:rPr>
          <w:noProof/>
        </w:rPr>
      </w:pPr>
      <w:r w:rsidRPr="00334D9D">
        <w:rPr>
          <w:noProof/>
        </w:rPr>
        <w:t>99.</w:t>
      </w:r>
      <w:r w:rsidRPr="00334D9D">
        <w:rPr>
          <w:noProof/>
        </w:rPr>
        <w:tab/>
        <w:t>Liu Y, Gu S, Li H, Wang J, Wei C and Liu Q (2019) SNHG16 promotes osteosarcoma progression and enhances cisplatin resistance by sponging miR-16 to upregulate ATG4B expression. Biochemical and Biophysical Research Communications 518:127-133. doi: 10.1016/j.bbrc.2019.08.019</w:t>
      </w:r>
    </w:p>
    <w:p w:rsidR="00186D2D" w:rsidRPr="00334D9D" w:rsidRDefault="00186D2D" w:rsidP="00186D2D">
      <w:pPr>
        <w:pStyle w:val="EndNoteBibliography"/>
        <w:rPr>
          <w:noProof/>
        </w:rPr>
      </w:pPr>
      <w:r w:rsidRPr="00334D9D">
        <w:rPr>
          <w:noProof/>
        </w:rPr>
        <w:t>100.</w:t>
      </w:r>
      <w:r w:rsidRPr="00334D9D">
        <w:rPr>
          <w:noProof/>
        </w:rPr>
        <w:tab/>
        <w:t>Keremu A, Aini A, Maimaitirexiati Y, Liang Z, Aila P, Xierela P, Tusun A, Moming H and Yusufu A (2019) Overcoming cisplatin resistance in osteosarcoma through the miR-199a-modulated inhibition of HIF-1α. Bioscience Reports 39. doi: 10.1042/bsr20170080</w:t>
      </w:r>
    </w:p>
    <w:p w:rsidR="00186D2D" w:rsidRPr="00334D9D" w:rsidRDefault="00186D2D" w:rsidP="00186D2D">
      <w:pPr>
        <w:pStyle w:val="EndNoteBibliography"/>
        <w:rPr>
          <w:noProof/>
        </w:rPr>
      </w:pPr>
      <w:r w:rsidRPr="00334D9D">
        <w:rPr>
          <w:noProof/>
        </w:rPr>
        <w:t>101.</w:t>
      </w:r>
      <w:r w:rsidRPr="00334D9D">
        <w:rPr>
          <w:noProof/>
        </w:rPr>
        <w:tab/>
        <w:t>Yan H, Zhang B, Fang C and Chen L (2018) miR-340 alleviates chemoresistance of osteosarcoma cells by targeting ZEB1. Anti-Cancer Drugs 29:440-448. doi: 10.1097/cad.0000000000000614</w:t>
      </w:r>
    </w:p>
    <w:p w:rsidR="00186D2D" w:rsidRPr="00334D9D" w:rsidRDefault="00186D2D" w:rsidP="00186D2D">
      <w:pPr>
        <w:pStyle w:val="EndNoteBibliography"/>
        <w:rPr>
          <w:noProof/>
        </w:rPr>
      </w:pPr>
      <w:r w:rsidRPr="00334D9D">
        <w:rPr>
          <w:noProof/>
        </w:rPr>
        <w:t>102.</w:t>
      </w:r>
      <w:r w:rsidRPr="00334D9D">
        <w:rPr>
          <w:noProof/>
        </w:rPr>
        <w:tab/>
        <w:t>Xiao Q, Yang Y, An Q and Qi Y (2017) MicroRNA-100 suppresses human osteosarcoma cell proliferation and chemo-resistance via ZNRF2. Oncotarget 8:34678-34686. doi: 10.18632/oncotarget.16149</w:t>
      </w:r>
    </w:p>
    <w:p w:rsidR="00186D2D" w:rsidRPr="00334D9D" w:rsidRDefault="00186D2D" w:rsidP="00186D2D">
      <w:pPr>
        <w:pStyle w:val="EndNoteBibliography"/>
        <w:rPr>
          <w:noProof/>
        </w:rPr>
      </w:pPr>
      <w:r w:rsidRPr="00334D9D">
        <w:rPr>
          <w:noProof/>
        </w:rPr>
        <w:t>103.</w:t>
      </w:r>
      <w:r w:rsidRPr="00334D9D">
        <w:rPr>
          <w:noProof/>
        </w:rPr>
        <w:tab/>
        <w:t xml:space="preserve">Wang SN, Luo S, Liu C, Piao Z, Gou W, Wang Y, Guan W, Li Q, Zou H, Yang ZZ, Wang D, Wang Y, Xu M, Jin H and Xu CX (2017) </w:t>
      </w:r>
      <w:r w:rsidRPr="00334D9D">
        <w:rPr>
          <w:noProof/>
        </w:rPr>
        <w:lastRenderedPageBreak/>
        <w:t>miR-491 Inhibits Osteosarcoma Lung Metastasis and Chemoresistance by Targeting alphaB-crystallin. Mol Ther 25:2140-2149. doi: 10.1016/j.ymthe.2017.05.018</w:t>
      </w:r>
    </w:p>
    <w:p w:rsidR="00186D2D" w:rsidRPr="00334D9D" w:rsidRDefault="00186D2D" w:rsidP="00186D2D">
      <w:pPr>
        <w:pStyle w:val="EndNoteBibliography"/>
        <w:rPr>
          <w:noProof/>
        </w:rPr>
      </w:pPr>
      <w:r w:rsidRPr="00334D9D">
        <w:rPr>
          <w:noProof/>
        </w:rPr>
        <w:t>104.</w:t>
      </w:r>
      <w:r w:rsidRPr="00334D9D">
        <w:rPr>
          <w:noProof/>
        </w:rPr>
        <w:tab/>
        <w:t>Zhou X, Natino D, Zhai X, Gao Z and He X (2018) MicroRNA22 inhibits the proliferation and migration, and increases the cisplatin sensitivity, of osteosarcoma cells. Mol Med Rep 17:7209-7217. doi: 10.3892/mmr.2018.8790</w:t>
      </w:r>
    </w:p>
    <w:p w:rsidR="00186D2D" w:rsidRPr="00334D9D" w:rsidRDefault="00186D2D" w:rsidP="00186D2D">
      <w:pPr>
        <w:pStyle w:val="EndNoteBibliography"/>
        <w:rPr>
          <w:noProof/>
        </w:rPr>
      </w:pPr>
      <w:r w:rsidRPr="00334D9D">
        <w:rPr>
          <w:noProof/>
        </w:rPr>
        <w:t>105.</w:t>
      </w:r>
      <w:r w:rsidRPr="00334D9D">
        <w:rPr>
          <w:noProof/>
        </w:rPr>
        <w:tab/>
        <w:t>Zhang L, Yang P, Liu Q, Wang J, Yan F, Duan L and Lin F (2020) KLF8 promotes cancer stem cell-like phenotypes in osteosarcoma through miR-429-SOX2 signaling. Neoplasma 67:519-527. doi: 10.4149/neo_2020_190711N624</w:t>
      </w:r>
    </w:p>
    <w:p w:rsidR="00186D2D" w:rsidRPr="00334D9D" w:rsidRDefault="00186D2D" w:rsidP="00186D2D">
      <w:pPr>
        <w:pStyle w:val="EndNoteBibliography"/>
        <w:rPr>
          <w:noProof/>
        </w:rPr>
      </w:pPr>
      <w:r w:rsidRPr="00334D9D">
        <w:rPr>
          <w:noProof/>
        </w:rPr>
        <w:t>106.</w:t>
      </w:r>
      <w:r w:rsidRPr="00334D9D">
        <w:rPr>
          <w:noProof/>
        </w:rPr>
        <w:tab/>
        <w:t>Xu M, Jin H, Xu CX, Bi WZ and Wang Y (2014) MiR-34c inhibits osteosarcoma metastasis and chemoresistance. Med Oncol 31:972. doi: 10.1007/s12032-014-0972-x</w:t>
      </w:r>
    </w:p>
    <w:p w:rsidR="00186D2D" w:rsidRPr="00334D9D" w:rsidRDefault="00186D2D" w:rsidP="00186D2D">
      <w:pPr>
        <w:pStyle w:val="EndNoteBibliography"/>
        <w:rPr>
          <w:noProof/>
        </w:rPr>
      </w:pPr>
      <w:r w:rsidRPr="00334D9D">
        <w:rPr>
          <w:noProof/>
        </w:rPr>
        <w:t>107.</w:t>
      </w:r>
      <w:r w:rsidRPr="00334D9D">
        <w:rPr>
          <w:noProof/>
        </w:rPr>
        <w:tab/>
        <w:t>Duan Z, Gao Y, Shen J, Choy E, Cote G, Harmon D, Bernstein K, Lozano-Calderon S, Mankin H and Hornicek FJ (2017) miR-15b modulates multidrug resistance in human osteosarcoma in vitro and in vivo. Mol Oncol 11:151-166. doi: 10.1002/1878-0261.12015</w:t>
      </w:r>
    </w:p>
    <w:p w:rsidR="00186D2D" w:rsidRPr="00334D9D" w:rsidRDefault="00186D2D" w:rsidP="00186D2D">
      <w:pPr>
        <w:pStyle w:val="EndNoteBibliography"/>
        <w:rPr>
          <w:noProof/>
        </w:rPr>
      </w:pPr>
      <w:r w:rsidRPr="00334D9D">
        <w:rPr>
          <w:noProof/>
        </w:rPr>
        <w:t>108.</w:t>
      </w:r>
      <w:r w:rsidRPr="00334D9D">
        <w:rPr>
          <w:noProof/>
        </w:rPr>
        <w:tab/>
        <w:t>Maximov VV, Akkawi R, Khawaled S, Salah Z, Jaber L, Barhoum A, Or O, Galasso M, Kurek KC, Yavin E and Aqeilan RI (2019) MiR‐16‐1‐3p and miR‐16‐2‐3p possess strong tumor suppressive and antimetastatic properties in osteosarcoma. International Journal of Cancer 145:3052-3063. doi: 10.1002/ijc.32368</w:t>
      </w:r>
    </w:p>
    <w:p w:rsidR="00186D2D" w:rsidRPr="00334D9D" w:rsidRDefault="00186D2D" w:rsidP="00186D2D">
      <w:pPr>
        <w:pStyle w:val="EndNoteBibliography"/>
        <w:rPr>
          <w:noProof/>
        </w:rPr>
      </w:pPr>
      <w:r w:rsidRPr="00334D9D">
        <w:rPr>
          <w:noProof/>
        </w:rPr>
        <w:t>109.</w:t>
      </w:r>
      <w:r w:rsidRPr="00334D9D">
        <w:rPr>
          <w:noProof/>
        </w:rPr>
        <w:tab/>
        <w:t>Chen R, Li X, He B and Hu W (2017) MicroRNA-410 regulates autophagy-related gene ATG16L1 expression and enhances chemosensitivity via autophagy inhibition in osteosarcoma. Mol Med Rep 15:1326-1334. doi: 10.3892/mmr.2017.6149</w:t>
      </w:r>
    </w:p>
    <w:p w:rsidR="00186D2D" w:rsidRPr="00334D9D" w:rsidRDefault="00186D2D" w:rsidP="00186D2D">
      <w:pPr>
        <w:pStyle w:val="EndNoteBibliography"/>
        <w:rPr>
          <w:noProof/>
        </w:rPr>
      </w:pPr>
      <w:r w:rsidRPr="00334D9D">
        <w:rPr>
          <w:noProof/>
        </w:rPr>
        <w:t>110.</w:t>
      </w:r>
      <w:r w:rsidRPr="00334D9D">
        <w:rPr>
          <w:noProof/>
        </w:rPr>
        <w:tab/>
        <w:t>Lin Z, Song D, Wei H, Yang X, Liu T, Yan W and Xiao J (2016) TGF-β1-induced miR-202 mediates drug resistance by inhibiting apoptosis in human osteosarcoma. Journal of cancer research and clinical oncology 142:239-246. doi: 10.1007/s00432-015-2028-9</w:t>
      </w:r>
    </w:p>
    <w:p w:rsidR="00186D2D" w:rsidRPr="00334D9D" w:rsidRDefault="00186D2D" w:rsidP="00186D2D">
      <w:pPr>
        <w:pStyle w:val="EndNoteBibliography"/>
        <w:rPr>
          <w:noProof/>
        </w:rPr>
      </w:pPr>
      <w:r w:rsidRPr="00334D9D">
        <w:rPr>
          <w:noProof/>
        </w:rPr>
        <w:t>111.</w:t>
      </w:r>
      <w:r w:rsidRPr="00334D9D">
        <w:rPr>
          <w:noProof/>
        </w:rPr>
        <w:tab/>
        <w:t xml:space="preserve">Zhao G, Cai C, Yang T, Qiu X, Liao B, Li W, Ji Z, Zhao J, Zhao H, Guo M, Ma Q, Xiao C, Fan Q and Ma B (2013) MicroRNA-221 induces cell survival and cisplatin resistance through PI3K/Akt pathway in human osteosarcoma. PLoS One 8:e53906. doi: </w:t>
      </w:r>
      <w:r w:rsidRPr="00334D9D">
        <w:rPr>
          <w:noProof/>
        </w:rPr>
        <w:lastRenderedPageBreak/>
        <w:t>10.1371/journal.pone.0053906</w:t>
      </w:r>
    </w:p>
    <w:p w:rsidR="00186D2D" w:rsidRPr="00334D9D" w:rsidRDefault="00186D2D" w:rsidP="00186D2D">
      <w:pPr>
        <w:pStyle w:val="EndNoteBibliography"/>
        <w:rPr>
          <w:noProof/>
        </w:rPr>
      </w:pPr>
      <w:r w:rsidRPr="00334D9D">
        <w:rPr>
          <w:noProof/>
        </w:rPr>
        <w:t>112.</w:t>
      </w:r>
      <w:r w:rsidRPr="00334D9D">
        <w:rPr>
          <w:noProof/>
        </w:rPr>
        <w:tab/>
        <w:t>Zhou C, Tan W, Lv H, Gao F and Sun J (2016) Hypoxia-inducible microRNA-488 regulates apoptosis by targeting Bim in osteosarcoma. Cell Oncol (Dordr) 39:463-471. doi: 10.1007/s13402-016-0288-2</w:t>
      </w:r>
    </w:p>
    <w:p w:rsidR="00186D2D" w:rsidRPr="00334D9D" w:rsidRDefault="00186D2D" w:rsidP="00186D2D">
      <w:pPr>
        <w:pStyle w:val="EndNoteBibliography"/>
        <w:rPr>
          <w:noProof/>
        </w:rPr>
      </w:pPr>
      <w:r w:rsidRPr="00334D9D">
        <w:rPr>
          <w:noProof/>
        </w:rPr>
        <w:t>113.</w:t>
      </w:r>
      <w:r w:rsidRPr="00334D9D">
        <w:rPr>
          <w:noProof/>
        </w:rPr>
        <w:tab/>
        <w:t>Wang Y, Wu Y, Cai A, Ma C, Cai S, Wang H, Que Y, Xu S, Xu T and Hu Y (2020) Cisplatin inhibits the proliferation of Saos-2 osteosarcoma cells via the miR-376c/TGFA pathway. Bosnian Journal of Basic Medical Sciences. doi: 10.17305/bjbms.2020.4485</w:t>
      </w:r>
    </w:p>
    <w:p w:rsidR="00186D2D" w:rsidRPr="00334D9D" w:rsidRDefault="00186D2D" w:rsidP="00186D2D">
      <w:pPr>
        <w:pStyle w:val="EndNoteBibliography"/>
        <w:rPr>
          <w:noProof/>
        </w:rPr>
      </w:pPr>
      <w:r w:rsidRPr="00334D9D">
        <w:rPr>
          <w:noProof/>
        </w:rPr>
        <w:t>114.</w:t>
      </w:r>
      <w:r w:rsidRPr="00334D9D">
        <w:rPr>
          <w:noProof/>
        </w:rPr>
        <w:tab/>
        <w:t>Yang D, Xu T, Fan L, Liu K and Li G (2020) microRNA-216b enhances cisplatin-induced apoptosis in osteosarcoma MG63 and SaOS-2 cells by binding to JMJD2C and regulating the HIF1α/HES1 signaling axis. Journal of Experimental &amp; Clinical Cancer Research 39. doi: 10.1186/s13046-020-01670-3</w:t>
      </w:r>
    </w:p>
    <w:p w:rsidR="00186D2D" w:rsidRPr="00334D9D" w:rsidRDefault="00186D2D" w:rsidP="00186D2D">
      <w:pPr>
        <w:pStyle w:val="EndNoteBibliography"/>
        <w:rPr>
          <w:noProof/>
        </w:rPr>
      </w:pPr>
      <w:r w:rsidRPr="00334D9D">
        <w:rPr>
          <w:noProof/>
        </w:rPr>
        <w:t>115.</w:t>
      </w:r>
      <w:r w:rsidRPr="00334D9D">
        <w:rPr>
          <w:noProof/>
        </w:rPr>
        <w:tab/>
        <w:t>Xu W, Li Z, Zhu X, Xu R and Xu Y (2018) miR-29 Family Inhibits Resistance to Methotrexate and Promotes Cell Apoptosis by Targeting COL3A1 and MCL1 in Osteosarcoma. Med Sci Monit 24:8812-8821. doi: 10.12659/MSM.911972</w:t>
      </w:r>
    </w:p>
    <w:p w:rsidR="00186D2D" w:rsidRPr="00334D9D" w:rsidRDefault="00186D2D" w:rsidP="00186D2D">
      <w:pPr>
        <w:pStyle w:val="EndNoteBibliography"/>
        <w:rPr>
          <w:noProof/>
        </w:rPr>
      </w:pPr>
      <w:r w:rsidRPr="00334D9D">
        <w:rPr>
          <w:noProof/>
        </w:rPr>
        <w:t>116.</w:t>
      </w:r>
      <w:r w:rsidRPr="00334D9D">
        <w:rPr>
          <w:noProof/>
        </w:rPr>
        <w:tab/>
        <w:t>Zhou J, Wu S, Chen Y, Zhao J, Zhang K, Wang J and Chen S (2015) microRNA-143 is associated with the survival of ALDH1+CD133+ osteosarcoma cells and the chemoresistance of osteosarcoma. Exp Biol Med (Maywood) 240:867-75. doi: 10.1177/1535370214563893</w:t>
      </w:r>
    </w:p>
    <w:p w:rsidR="00186D2D" w:rsidRPr="00334D9D" w:rsidRDefault="00186D2D" w:rsidP="00186D2D">
      <w:pPr>
        <w:pStyle w:val="EndNoteBibliography"/>
        <w:rPr>
          <w:noProof/>
        </w:rPr>
      </w:pPr>
      <w:r w:rsidRPr="00334D9D">
        <w:rPr>
          <w:noProof/>
        </w:rPr>
        <w:t>117.</w:t>
      </w:r>
      <w:r w:rsidRPr="00334D9D">
        <w:rPr>
          <w:noProof/>
        </w:rPr>
        <w:tab/>
        <w:t>Liu Y, Zhu ST, Wang X, Deng J, Li WH, Zhang P and Liu BS (2016) MiR-100 Inhibits Osteosarcoma Cell Proliferation, Migration, and Invasion and Enhances Chemosensitivity by Targeting IGFIR. Technol Cancer Res Treat 15:NP40-8. doi: 10.1177/1533034615601281</w:t>
      </w:r>
    </w:p>
    <w:p w:rsidR="00186D2D" w:rsidRPr="00334D9D" w:rsidRDefault="00186D2D" w:rsidP="00186D2D">
      <w:pPr>
        <w:pStyle w:val="EndNoteBibliography"/>
        <w:rPr>
          <w:noProof/>
        </w:rPr>
      </w:pPr>
      <w:r w:rsidRPr="00334D9D">
        <w:rPr>
          <w:noProof/>
        </w:rPr>
        <w:t>118.</w:t>
      </w:r>
      <w:r w:rsidRPr="00334D9D">
        <w:rPr>
          <w:noProof/>
        </w:rPr>
        <w:tab/>
        <w:t>Shao XJ, Miao MH, Xue J, Xue J, Ji XQ and Zhu H (2015) The Down-Regulation of MicroRNA-497 Contributes to Cell Growth and Cisplatin Resistance Through PI3K/Akt Pathway in Osteosarcoma. Cell Physiol Biochem 36:2051-62. doi: 10.1159/000430172</w:t>
      </w:r>
    </w:p>
    <w:p w:rsidR="00186D2D" w:rsidRPr="00334D9D" w:rsidRDefault="00186D2D" w:rsidP="00186D2D">
      <w:pPr>
        <w:pStyle w:val="EndNoteBibliography"/>
        <w:rPr>
          <w:noProof/>
        </w:rPr>
      </w:pPr>
      <w:r w:rsidRPr="00334D9D">
        <w:rPr>
          <w:noProof/>
        </w:rPr>
        <w:t>119.</w:t>
      </w:r>
      <w:r w:rsidRPr="00334D9D">
        <w:rPr>
          <w:noProof/>
        </w:rPr>
        <w:tab/>
        <w:t xml:space="preserve">Xu E, Zhao J, Ma J, Wang C, Zhang C, Jiang H, Cheng J, Gao R and Zhou X (2016) miR-146b-5p promotes invasion and metastasis contributing to chemoresistance in osteosarcoma by targeting zinc and ring finger 3. Oncol Rep 35:275-83. doi: </w:t>
      </w:r>
      <w:r w:rsidRPr="00334D9D">
        <w:rPr>
          <w:noProof/>
        </w:rPr>
        <w:lastRenderedPageBreak/>
        <w:t>10.3892/or.2015.4393</w:t>
      </w:r>
    </w:p>
    <w:p w:rsidR="00186D2D" w:rsidRPr="00334D9D" w:rsidRDefault="00186D2D" w:rsidP="00186D2D">
      <w:pPr>
        <w:pStyle w:val="EndNoteBibliography"/>
        <w:rPr>
          <w:noProof/>
        </w:rPr>
      </w:pPr>
      <w:r w:rsidRPr="00334D9D">
        <w:rPr>
          <w:noProof/>
        </w:rPr>
        <w:t>120.</w:t>
      </w:r>
      <w:r w:rsidRPr="00334D9D">
        <w:rPr>
          <w:noProof/>
        </w:rPr>
        <w:tab/>
        <w:t>Zhou Y, Huang Z, Wu S, Zang X, Liu M and Shi J (2014) miR-33a is up-regulated in chemoresistant osteosarcoma and promotes osteosarcoma cell resistance to cisplatin by down-regulating TWIST. Journal of experimental &amp; clinical cancer research : CR 33:12. doi: 10.1186/1756-9966-33-12</w:t>
      </w:r>
    </w:p>
    <w:p w:rsidR="00186D2D" w:rsidRPr="00334D9D" w:rsidRDefault="00186D2D" w:rsidP="00186D2D">
      <w:pPr>
        <w:pStyle w:val="EndNoteBibliography"/>
        <w:rPr>
          <w:noProof/>
        </w:rPr>
      </w:pPr>
      <w:r w:rsidRPr="00334D9D">
        <w:rPr>
          <w:noProof/>
        </w:rPr>
        <w:t>121.</w:t>
      </w:r>
      <w:r w:rsidRPr="00334D9D">
        <w:rPr>
          <w:noProof/>
        </w:rPr>
        <w:tab/>
        <w:t>Liu Q, Wang Z, Zhou X, Tang M, Tan W, Sun T and Deng Y (2019) miR-342-5p inhibits osteosarcoma cell growth, migration, invasion, and sensitivity to Doxorubicin through targeting Wnt7b. Cell Cycle 18:3325-3336. doi: 10.1080/15384101.2019.1676087</w:t>
      </w:r>
    </w:p>
    <w:p w:rsidR="00186D2D" w:rsidRPr="00334D9D" w:rsidRDefault="00186D2D" w:rsidP="00186D2D">
      <w:pPr>
        <w:pStyle w:val="EndNoteBibliography"/>
        <w:rPr>
          <w:noProof/>
        </w:rPr>
      </w:pPr>
      <w:r w:rsidRPr="00334D9D">
        <w:rPr>
          <w:noProof/>
        </w:rPr>
        <w:t>122.</w:t>
      </w:r>
      <w:r w:rsidRPr="00334D9D">
        <w:rPr>
          <w:noProof/>
        </w:rPr>
        <w:tab/>
        <w:t>Liu Q, Song Y, Duan X, Chang Y and Guo J (2018) MiR-92a Inhibits the Progress of Osteosarcoma Cells and Increases the Cisplatin Sensitivity by Targeting Notch1. Biomed Res Int 2018:9870693. doi: 10.1155/2018/9870693</w:t>
      </w:r>
    </w:p>
    <w:p w:rsidR="00186D2D" w:rsidRPr="00334D9D" w:rsidRDefault="00186D2D" w:rsidP="00186D2D">
      <w:pPr>
        <w:pStyle w:val="EndNoteBibliography"/>
        <w:rPr>
          <w:noProof/>
        </w:rPr>
      </w:pPr>
      <w:r w:rsidRPr="00334D9D">
        <w:rPr>
          <w:noProof/>
        </w:rPr>
        <w:t>123.</w:t>
      </w:r>
      <w:r w:rsidRPr="00334D9D">
        <w:rPr>
          <w:noProof/>
        </w:rPr>
        <w:tab/>
        <w:t>Li G, Li Y and Wang Dy (2021) Overexpression of miR‐329‐3p sensitizes osteosarcoma cells to cisplatin through suppression of glucose metabolism by targeting LDHA. Cell Biology International 45:766-774. doi: 10.1002/cbin.11476</w:t>
      </w:r>
    </w:p>
    <w:p w:rsidR="00186D2D" w:rsidRPr="00334D9D" w:rsidRDefault="00186D2D" w:rsidP="00186D2D">
      <w:pPr>
        <w:pStyle w:val="EndNoteBibliography"/>
        <w:rPr>
          <w:noProof/>
        </w:rPr>
      </w:pPr>
      <w:r w:rsidRPr="00334D9D">
        <w:rPr>
          <w:noProof/>
        </w:rPr>
        <w:t>124.</w:t>
      </w:r>
      <w:r w:rsidRPr="00334D9D">
        <w:rPr>
          <w:noProof/>
        </w:rPr>
        <w:tab/>
        <w:t>Tang Q, Yuan Q, Li H, Wang W, Xie G, Zhu K and Li D (2018) miR-223/Hsp70/JNK/JUN/miR-223 feedback loop modulates the chemoresistance of osteosarcoma to cisplatin. Biochem Biophys Res Commun 497:827-834. doi: 10.1016/j.bbrc.2018.02.091</w:t>
      </w:r>
    </w:p>
    <w:p w:rsidR="00186D2D" w:rsidRPr="00334D9D" w:rsidRDefault="00186D2D" w:rsidP="00186D2D">
      <w:pPr>
        <w:pStyle w:val="EndNoteBibliography"/>
        <w:rPr>
          <w:noProof/>
        </w:rPr>
      </w:pPr>
      <w:r w:rsidRPr="00334D9D">
        <w:rPr>
          <w:noProof/>
        </w:rPr>
        <w:t>125.</w:t>
      </w:r>
      <w:r w:rsidRPr="00334D9D">
        <w:rPr>
          <w:noProof/>
        </w:rPr>
        <w:tab/>
        <w:t xml:space="preserve">Xu M, Jin H, Xu C-X, Sun B, Mao Z, Bi W-Z and Wang Y (2014) miR-382 inhibits tumor growth and enhance chemosensitivity in osteosarcoma. Oncotarget 5:9472-9483. </w:t>
      </w:r>
    </w:p>
    <w:p w:rsidR="00186D2D" w:rsidRPr="00334D9D" w:rsidRDefault="00186D2D" w:rsidP="00186D2D">
      <w:pPr>
        <w:pStyle w:val="EndNoteBibliography"/>
        <w:rPr>
          <w:noProof/>
        </w:rPr>
      </w:pPr>
      <w:r w:rsidRPr="00334D9D">
        <w:rPr>
          <w:noProof/>
        </w:rPr>
        <w:t>126.</w:t>
      </w:r>
      <w:r w:rsidRPr="00334D9D">
        <w:rPr>
          <w:noProof/>
        </w:rPr>
        <w:tab/>
        <w:t>Liu XG, Xu J, Li F, Li MJ and Hu T (2018) Down-regulation of miR-377 contributes to cisplatin resistance by targeting XIAP in osteosarcoma. European review for medical and pharmacological sciences 22:1249-1257. doi: 10.26355/eurrev_201803_14465</w:t>
      </w:r>
    </w:p>
    <w:p w:rsidR="00186D2D" w:rsidRPr="00334D9D" w:rsidRDefault="00186D2D" w:rsidP="00186D2D">
      <w:pPr>
        <w:pStyle w:val="EndNoteBibliography"/>
        <w:rPr>
          <w:noProof/>
        </w:rPr>
      </w:pPr>
      <w:r w:rsidRPr="00334D9D">
        <w:rPr>
          <w:noProof/>
        </w:rPr>
        <w:t>127.</w:t>
      </w:r>
      <w:r w:rsidRPr="00334D9D">
        <w:rPr>
          <w:noProof/>
        </w:rPr>
        <w:tab/>
        <w:t>Liu Y, Zhu S-T, Wang X, Deng J, Li W-H, Zhang P and Liu B-S (2017) MiR-200c regulates tumor growth and chemosensitivity to cisplatin in osteosarcoma by targeting AKT2. Scientific Reports 7. doi: 10.1038/s41598-017-14088-3</w:t>
      </w:r>
    </w:p>
    <w:p w:rsidR="00186D2D" w:rsidRPr="00334D9D" w:rsidRDefault="00186D2D" w:rsidP="00186D2D">
      <w:pPr>
        <w:pStyle w:val="EndNoteBibliography"/>
        <w:rPr>
          <w:noProof/>
        </w:rPr>
      </w:pPr>
      <w:r w:rsidRPr="00334D9D">
        <w:rPr>
          <w:noProof/>
        </w:rPr>
        <w:t>128.</w:t>
      </w:r>
      <w:r w:rsidRPr="00334D9D">
        <w:rPr>
          <w:noProof/>
        </w:rPr>
        <w:tab/>
        <w:t xml:space="preserve">Zhu Z, Tang J, Wang J, Duan G, Zhou L and Zhou X (2016) MiR-138 Acts as a Tumor Suppressor by Targeting EZH2 and </w:t>
      </w:r>
      <w:r w:rsidRPr="00334D9D">
        <w:rPr>
          <w:noProof/>
        </w:rPr>
        <w:lastRenderedPageBreak/>
        <w:t>Enhances Cisplatin-Induced Apoptosis in Osteosarcoma Cells. PLoS One 11:e0150026. doi: 10.1371/journal.pone.0150026</w:t>
      </w:r>
    </w:p>
    <w:p w:rsidR="00186D2D" w:rsidRPr="00334D9D" w:rsidRDefault="00186D2D" w:rsidP="00186D2D">
      <w:pPr>
        <w:pStyle w:val="EndNoteBibliography"/>
        <w:rPr>
          <w:noProof/>
        </w:rPr>
      </w:pPr>
      <w:r w:rsidRPr="00334D9D">
        <w:rPr>
          <w:noProof/>
        </w:rPr>
        <w:t>129.</w:t>
      </w:r>
      <w:r w:rsidRPr="00334D9D">
        <w:rPr>
          <w:noProof/>
        </w:rPr>
        <w:tab/>
        <w:t>Long X and Lin XJ (2019) P65-mediated miR-590 inhibition modulates the chemoresistance of osteosarcoma to doxorubicin through targeting wild-type p53-induced phosphatase 1. J Cell Biochem 120:5652-5665. doi: 10.1002/jcb.27849</w:t>
      </w:r>
    </w:p>
    <w:p w:rsidR="00186D2D" w:rsidRPr="00334D9D" w:rsidRDefault="00186D2D" w:rsidP="00186D2D">
      <w:pPr>
        <w:pStyle w:val="EndNoteBibliography"/>
        <w:rPr>
          <w:noProof/>
        </w:rPr>
      </w:pPr>
      <w:r w:rsidRPr="00334D9D">
        <w:rPr>
          <w:noProof/>
        </w:rPr>
        <w:t>130.</w:t>
      </w:r>
      <w:r w:rsidRPr="00334D9D">
        <w:rPr>
          <w:noProof/>
        </w:rPr>
        <w:tab/>
        <w:t>Li Y, Zhao C, Yu Z, Chen J, She X, Li P, Liu C, Zhang Y, Feng J, Fu H, Wang B, Kuang L, Li L, Lv G and Wu M (2016) Low expression of miR-381 is a favorite prognosis factor and enhances the chemosensitivity of osteosarcoma. Oncotarget 7:68585-68596. doi: 10.18632/oncotarget.11861</w:t>
      </w:r>
    </w:p>
    <w:p w:rsidR="00186D2D" w:rsidRPr="00334D9D" w:rsidRDefault="00186D2D" w:rsidP="00186D2D">
      <w:pPr>
        <w:pStyle w:val="EndNoteBibliography"/>
        <w:rPr>
          <w:noProof/>
        </w:rPr>
      </w:pPr>
      <w:r w:rsidRPr="00334D9D">
        <w:rPr>
          <w:noProof/>
        </w:rPr>
        <w:t>131.</w:t>
      </w:r>
      <w:r w:rsidRPr="00334D9D">
        <w:rPr>
          <w:noProof/>
        </w:rPr>
        <w:tab/>
        <w:t>Wang GC, He QY, Tong DK, Wang CF, Liu K, Ding C, Ji F and Zhang H (2016) MiR-367 negatively regulates apoptosis induced by adriamycin in osteosarcoma cells by targeting KLF4. J Bone Oncol 5:51-6. doi: 10.1016/j.jbo.2016.02.002</w:t>
      </w:r>
    </w:p>
    <w:p w:rsidR="00186D2D" w:rsidRPr="00334D9D" w:rsidRDefault="00186D2D" w:rsidP="00186D2D">
      <w:pPr>
        <w:pStyle w:val="EndNoteBibliography"/>
        <w:rPr>
          <w:noProof/>
        </w:rPr>
      </w:pPr>
      <w:r w:rsidRPr="00334D9D">
        <w:rPr>
          <w:noProof/>
        </w:rPr>
        <w:t>132.</w:t>
      </w:r>
      <w:r w:rsidRPr="00334D9D">
        <w:rPr>
          <w:noProof/>
        </w:rPr>
        <w:tab/>
        <w:t>Li M and Ma W (2021) miR-26a Reverses Multidrug Resistance in Osteosarcoma by Targeting MCL1. Front Cell Dev Biol 9:645381. doi: 10.3389/fcell.2021.645381</w:t>
      </w:r>
    </w:p>
    <w:p w:rsidR="00186D2D" w:rsidRPr="00334D9D" w:rsidRDefault="00186D2D" w:rsidP="00186D2D">
      <w:pPr>
        <w:pStyle w:val="EndNoteBibliography"/>
        <w:rPr>
          <w:noProof/>
        </w:rPr>
      </w:pPr>
      <w:r w:rsidRPr="00334D9D">
        <w:rPr>
          <w:noProof/>
        </w:rPr>
        <w:t>133.</w:t>
      </w:r>
      <w:r w:rsidRPr="00334D9D">
        <w:rPr>
          <w:noProof/>
        </w:rPr>
        <w:tab/>
        <w:t>Jin C, Feng Y, Ni Y and Shan Z (2017) MicroRNA-610 suppresses osteosarcoma oncogenicity via targeting TWIST1 expression. Oncotarget 8:56174-56184. doi: 10.18632/oncotarget.17045</w:t>
      </w:r>
    </w:p>
    <w:p w:rsidR="00186D2D" w:rsidRPr="00334D9D" w:rsidRDefault="00186D2D" w:rsidP="00186D2D">
      <w:pPr>
        <w:pStyle w:val="EndNoteBibliography"/>
        <w:rPr>
          <w:noProof/>
        </w:rPr>
      </w:pPr>
      <w:r w:rsidRPr="00334D9D">
        <w:rPr>
          <w:noProof/>
        </w:rPr>
        <w:t>134.</w:t>
      </w:r>
      <w:r w:rsidRPr="00334D9D">
        <w:rPr>
          <w:noProof/>
        </w:rPr>
        <w:tab/>
        <w:t>Li L, Kong Xa, Zang M, Hu B, Fang X, Gui B and Hu Y (2020) &lt;p&gt;MicroRNA-584 Impairs Cellular Proliferation and Sensitizes Osteosarcoma Cells to Cisplatin and Taxanes by Targeting CCN2&lt;/p&gt;. Cancer Management and Research Volume 12:2577-2587. doi: 10.2147/cmar.S246545</w:t>
      </w:r>
    </w:p>
    <w:p w:rsidR="00186D2D" w:rsidRPr="00334D9D" w:rsidRDefault="00186D2D" w:rsidP="00186D2D">
      <w:pPr>
        <w:pStyle w:val="EndNoteBibliography"/>
        <w:rPr>
          <w:noProof/>
        </w:rPr>
      </w:pPr>
      <w:r w:rsidRPr="00334D9D">
        <w:rPr>
          <w:noProof/>
        </w:rPr>
        <w:t>135.</w:t>
      </w:r>
      <w:r w:rsidRPr="00334D9D">
        <w:rPr>
          <w:noProof/>
        </w:rPr>
        <w:tab/>
        <w:t>Chen X, Lv C, Zhu X, Lin W, Wang L, Huang Z, Yang S and Sun J (2018) MicroRNA</w:t>
      </w:r>
      <w:r w:rsidRPr="00334D9D">
        <w:rPr>
          <w:rFonts w:ascii="Cambria Math" w:hAnsi="Cambria Math" w:cs="Cambria Math"/>
          <w:noProof/>
        </w:rPr>
        <w:t>‑</w:t>
      </w:r>
      <w:r w:rsidRPr="00334D9D">
        <w:rPr>
          <w:noProof/>
        </w:rPr>
        <w:t>504 modulates osteosarcoma cell chemoresistance to cisplatin by targeting p53. Oncology Letters. doi: 10.3892/ol.2018.9749</w:t>
      </w:r>
    </w:p>
    <w:p w:rsidR="00186D2D" w:rsidRPr="00334D9D" w:rsidRDefault="00186D2D" w:rsidP="00186D2D">
      <w:pPr>
        <w:pStyle w:val="EndNoteBibliography"/>
        <w:rPr>
          <w:noProof/>
        </w:rPr>
      </w:pPr>
      <w:r w:rsidRPr="00334D9D">
        <w:rPr>
          <w:noProof/>
        </w:rPr>
        <w:t>136.</w:t>
      </w:r>
      <w:r w:rsidRPr="00334D9D">
        <w:rPr>
          <w:noProof/>
        </w:rPr>
        <w:tab/>
        <w:t>Zhou S, Xiong M, Dai G, Yu L, Zhang Z, Chen J and Guo W (2018) MicroRNA-192-5p suppresses the initiation and progression of osteosarcoma by targeting USP1. Oncol Lett 15:6947-6956. doi: 10.3892/ol.2018.8180</w:t>
      </w:r>
    </w:p>
    <w:p w:rsidR="00186D2D" w:rsidRPr="00334D9D" w:rsidRDefault="00186D2D" w:rsidP="00186D2D">
      <w:pPr>
        <w:pStyle w:val="EndNoteBibliography"/>
        <w:rPr>
          <w:noProof/>
        </w:rPr>
      </w:pPr>
      <w:r w:rsidRPr="00334D9D">
        <w:rPr>
          <w:noProof/>
        </w:rPr>
        <w:lastRenderedPageBreak/>
        <w:t>137.</w:t>
      </w:r>
      <w:r w:rsidRPr="00334D9D">
        <w:rPr>
          <w:noProof/>
        </w:rPr>
        <w:tab/>
        <w:t>Ling Z, Fan G, Yao D, Zhao J, Zhou Y, Feng J, Zhou G and Chen Y (2020) MicroRNA-150 functions as a tumor suppressor and sensitizes osteosarcoma to doxorubicin-induced apoptosis by targeting RUNX2. Exp Ther Med 19:481-488. doi: 10.3892/etm.2019.8231</w:t>
      </w:r>
    </w:p>
    <w:p w:rsidR="00186D2D" w:rsidRPr="00334D9D" w:rsidRDefault="00186D2D" w:rsidP="00186D2D">
      <w:pPr>
        <w:pStyle w:val="EndNoteBibliography"/>
        <w:rPr>
          <w:noProof/>
        </w:rPr>
      </w:pPr>
      <w:r w:rsidRPr="00334D9D">
        <w:rPr>
          <w:noProof/>
        </w:rPr>
        <w:t>138.</w:t>
      </w:r>
      <w:r w:rsidRPr="00334D9D">
        <w:rPr>
          <w:noProof/>
        </w:rPr>
        <w:tab/>
        <w:t>Sun Y, He N, Dong Y and Jiang C (2016) MiR-24-BIM-Smac/DIABLO axis controls the sensitivity to doxorubicin treatment in osteosarcoma. Scientific Reports 6. doi: 10.1038/srep34238</w:t>
      </w:r>
    </w:p>
    <w:p w:rsidR="00186D2D" w:rsidRPr="00334D9D" w:rsidRDefault="00186D2D" w:rsidP="00186D2D">
      <w:pPr>
        <w:pStyle w:val="EndNoteBibliography"/>
        <w:rPr>
          <w:noProof/>
        </w:rPr>
      </w:pPr>
      <w:r w:rsidRPr="00334D9D">
        <w:rPr>
          <w:noProof/>
        </w:rPr>
        <w:t>139.</w:t>
      </w:r>
      <w:r w:rsidRPr="00334D9D">
        <w:rPr>
          <w:noProof/>
        </w:rPr>
        <w:tab/>
        <w:t>Zhi W, Feng Q and Mingzhu Z (2022) MiR-140 targets Wnt1 to inhibit the proliferation and enhance drug sensitivity in osteosarcoma cells. Cell Mol Biol (Noisy-le-grand) 68:140-146. doi: 10.14715/cmb/2022.68.1.18</w:t>
      </w:r>
    </w:p>
    <w:p w:rsidR="00186D2D" w:rsidRPr="00334D9D" w:rsidRDefault="00186D2D" w:rsidP="00186D2D">
      <w:pPr>
        <w:pStyle w:val="EndNoteBibliography"/>
        <w:rPr>
          <w:noProof/>
        </w:rPr>
      </w:pPr>
      <w:r w:rsidRPr="00334D9D">
        <w:rPr>
          <w:noProof/>
        </w:rPr>
        <w:t>140.</w:t>
      </w:r>
      <w:r w:rsidRPr="00334D9D">
        <w:rPr>
          <w:noProof/>
        </w:rPr>
        <w:tab/>
        <w:t>Zhou X, Wei P, Wang X, Zhang J and Shi Y (2021) miR-141-3p promotes the cisplatin sensitivity of osteosarcoma cell through targeting the Glutaminase (GLS)-mediated glutamine metabolism. Curr Mol Med. doi: 10.2174/1566524021666211004112055</w:t>
      </w:r>
    </w:p>
    <w:p w:rsidR="00186D2D" w:rsidRPr="00334D9D" w:rsidRDefault="00186D2D" w:rsidP="00186D2D">
      <w:pPr>
        <w:pStyle w:val="EndNoteBibliography"/>
        <w:rPr>
          <w:noProof/>
        </w:rPr>
      </w:pPr>
      <w:r w:rsidRPr="00334D9D">
        <w:rPr>
          <w:noProof/>
        </w:rPr>
        <w:t>141.</w:t>
      </w:r>
      <w:r w:rsidRPr="00334D9D">
        <w:rPr>
          <w:noProof/>
        </w:rPr>
        <w:tab/>
        <w:t>Liang W, Li C, Li M, Wang D and Zhong Z (2019) &lt;p&gt;MicroRNA-765 sensitizes osteosarcoma cells to cisplatin via downregulating APE1 expression&lt;/p&gt;. OncoTargets and Therapy Volume 12:7203-7214. doi: 10.2147/ott.S194800</w:t>
      </w:r>
    </w:p>
    <w:p w:rsidR="00186D2D" w:rsidRPr="00334D9D" w:rsidRDefault="00186D2D" w:rsidP="00186D2D">
      <w:pPr>
        <w:pStyle w:val="EndNoteBibliography"/>
        <w:rPr>
          <w:noProof/>
        </w:rPr>
      </w:pPr>
      <w:r w:rsidRPr="00334D9D">
        <w:rPr>
          <w:noProof/>
        </w:rPr>
        <w:t>142.</w:t>
      </w:r>
      <w:r w:rsidRPr="00334D9D">
        <w:rPr>
          <w:noProof/>
        </w:rPr>
        <w:tab/>
        <w:t>Gao S, Wang K and Wang X (2020) miR-375 targeting autophagy-related 2B (ATG2B) suppresses autophagy and tumorigenesis in cisplatin-resistant osteosarcoma cells. Neoplasma 67:724-734. doi: 10.4149/neo_2020_190423N366</w:t>
      </w:r>
    </w:p>
    <w:p w:rsidR="00186D2D" w:rsidRPr="00334D9D" w:rsidRDefault="00186D2D" w:rsidP="00186D2D">
      <w:pPr>
        <w:pStyle w:val="EndNoteBibliography"/>
        <w:rPr>
          <w:noProof/>
        </w:rPr>
      </w:pPr>
      <w:r w:rsidRPr="00334D9D">
        <w:rPr>
          <w:noProof/>
        </w:rPr>
        <w:t>143.</w:t>
      </w:r>
      <w:r w:rsidRPr="00334D9D">
        <w:rPr>
          <w:noProof/>
        </w:rPr>
        <w:tab/>
        <w:t>Wang J, Zhang Z, Qiu C and Wang J (2021) MicroRNA‐519d‐3p antagonizes osteosarcoma resistance against cisplatin by targeting PD‐L1. Molecular Carcinogenesis. doi: 10.1002/mc.23370</w:t>
      </w:r>
    </w:p>
    <w:p w:rsidR="00186D2D" w:rsidRPr="00334D9D" w:rsidRDefault="00186D2D" w:rsidP="00186D2D">
      <w:pPr>
        <w:pStyle w:val="EndNoteBibliography"/>
        <w:rPr>
          <w:noProof/>
        </w:rPr>
      </w:pPr>
      <w:r w:rsidRPr="00334D9D">
        <w:rPr>
          <w:noProof/>
        </w:rPr>
        <w:t>144.</w:t>
      </w:r>
      <w:r w:rsidRPr="00334D9D">
        <w:rPr>
          <w:noProof/>
        </w:rPr>
        <w:tab/>
        <w:t>Wang P, Huang Y, Xia X, Han J, Zhang L and Zhao W (2022) Pleckstrin homology-like domain family A, member 3, a miR-19a-3p-regulated gene, suppresses tumor growth in osteosarcoma by downregulating the Akt pathway. Bioengineered 13:3993-4009. doi: 10.1080/21655979.2022.2031404</w:t>
      </w:r>
    </w:p>
    <w:p w:rsidR="00186D2D" w:rsidRPr="00334D9D" w:rsidRDefault="00186D2D" w:rsidP="00186D2D">
      <w:pPr>
        <w:pStyle w:val="EndNoteBibliography"/>
        <w:rPr>
          <w:noProof/>
        </w:rPr>
      </w:pPr>
      <w:r w:rsidRPr="00334D9D">
        <w:rPr>
          <w:noProof/>
        </w:rPr>
        <w:t>145.</w:t>
      </w:r>
      <w:r w:rsidRPr="00334D9D">
        <w:rPr>
          <w:noProof/>
        </w:rPr>
        <w:tab/>
        <w:t xml:space="preserve">Zhan H, Xiao J, Wang P, Mo F, Li K, Guo F, Yu X, Liu X, Zhang B, Dai M and Liu H (2022) Exosomal CTCF Confers Cisplatin Resistance in Osteosarcoma by Promoting Autophagy via the IGF2-AS/miR-579-3p/MSH6 Axis. J Oncol 2022:9390611. doi: </w:t>
      </w:r>
      <w:r w:rsidRPr="00334D9D">
        <w:rPr>
          <w:noProof/>
        </w:rPr>
        <w:lastRenderedPageBreak/>
        <w:t>10.1155/2022/9390611</w:t>
      </w:r>
    </w:p>
    <w:p w:rsidR="00186D2D" w:rsidRPr="00334D9D" w:rsidRDefault="00186D2D" w:rsidP="00186D2D">
      <w:pPr>
        <w:pStyle w:val="EndNoteBibliography"/>
        <w:rPr>
          <w:noProof/>
        </w:rPr>
      </w:pPr>
      <w:r w:rsidRPr="00334D9D">
        <w:rPr>
          <w:noProof/>
        </w:rPr>
        <w:t>146.</w:t>
      </w:r>
      <w:r w:rsidRPr="00334D9D">
        <w:rPr>
          <w:noProof/>
        </w:rPr>
        <w:tab/>
        <w:t>Zhang Z, Zhou Q, Luo F, Zhou R, Xu J, Xiao J, Dai F and Song L (2021) Circular RNA circ-CHI3L1.2 modulates cisplatin resistance of osteosarcoma cells via the miR-340-5p/LPAATβ axis. Human Cell 34:1558-1568. doi: 10.1007/s13577-021-00564-6</w:t>
      </w:r>
    </w:p>
    <w:p w:rsidR="00186D2D" w:rsidRPr="00334D9D" w:rsidRDefault="00186D2D" w:rsidP="00186D2D">
      <w:pPr>
        <w:pStyle w:val="EndNoteBibliography"/>
        <w:rPr>
          <w:noProof/>
        </w:rPr>
      </w:pPr>
      <w:r w:rsidRPr="00334D9D">
        <w:rPr>
          <w:noProof/>
        </w:rPr>
        <w:t>147.</w:t>
      </w:r>
      <w:r w:rsidRPr="00334D9D">
        <w:rPr>
          <w:noProof/>
        </w:rPr>
        <w:tab/>
        <w:t>Zhang J, Ma X, Zhou R and Zhou Y (2020) &lt;p&gt;TRPS1 and YAP1 Regulate Cell Proliferation and Drug Resistance of Osteosarcoma via Competitively Binding to the Target of circTADA2A – miR-129-5p&lt;/p&gt;. OncoTargets and Therapy Volume 13:12397-12407. doi: 10.2147/ott.S276953</w:t>
      </w:r>
    </w:p>
    <w:p w:rsidR="00186D2D" w:rsidRPr="00334D9D" w:rsidRDefault="00186D2D" w:rsidP="00186D2D">
      <w:pPr>
        <w:pStyle w:val="EndNoteBibliography"/>
        <w:rPr>
          <w:noProof/>
        </w:rPr>
      </w:pPr>
      <w:r w:rsidRPr="00334D9D">
        <w:rPr>
          <w:noProof/>
        </w:rPr>
        <w:t>148.</w:t>
      </w:r>
      <w:r w:rsidRPr="00334D9D">
        <w:rPr>
          <w:noProof/>
        </w:rPr>
        <w:tab/>
        <w:t>Feng ZH, Zheng L, Yao T, Tao SY, Wei XA, Zheng ZY, Zheng BJ, Zhang XY, Huang B, Liu JH, Chen YL, Shan Z, Yuan PT, Wang CG, Chen J, Shen SY and Zhao FD (2021) EIF4A3-induced circular RNA PRKAR1B promotes osteosarcoma progression by miR-361-3p-mediated induction of FZD4 expression. Cell Death Dis 12:1025. doi: 10.1038/s41419-021-04339-7</w:t>
      </w:r>
    </w:p>
    <w:p w:rsidR="00186D2D" w:rsidRPr="00334D9D" w:rsidRDefault="00186D2D" w:rsidP="00186D2D">
      <w:pPr>
        <w:pStyle w:val="EndNoteBibliography"/>
        <w:rPr>
          <w:noProof/>
        </w:rPr>
      </w:pPr>
      <w:r w:rsidRPr="00334D9D">
        <w:rPr>
          <w:noProof/>
        </w:rPr>
        <w:t>149.</w:t>
      </w:r>
      <w:r w:rsidRPr="00334D9D">
        <w:rPr>
          <w:noProof/>
        </w:rPr>
        <w:tab/>
        <w:t>Dong L and Qu F (2020) CircUBAP2 promotes SEMA6D expression to enhance the cisplatin resistance in osteosarcoma through sponging miR-506-3p by activating Wnt/β-catenin signaling pathway. Journal of Molecular Histology 51:329-340. doi: 10.1007/s10735-020-09883-8</w:t>
      </w:r>
    </w:p>
    <w:p w:rsidR="00186D2D" w:rsidRPr="00334D9D" w:rsidRDefault="00186D2D" w:rsidP="00186D2D">
      <w:pPr>
        <w:pStyle w:val="EndNoteBibliography"/>
        <w:rPr>
          <w:noProof/>
        </w:rPr>
      </w:pPr>
      <w:r w:rsidRPr="00334D9D">
        <w:rPr>
          <w:noProof/>
        </w:rPr>
        <w:t>150.</w:t>
      </w:r>
      <w:r w:rsidRPr="00334D9D">
        <w:rPr>
          <w:noProof/>
        </w:rPr>
        <w:tab/>
        <w:t>Wei W, Ji L, Duan W and Zhu J (2021) Circular RNA circ_0081001 knockdown enhances methotrexate sensitivity in osteosarcoma cells by regulating miR-494-3p/TGM2 axis. J Orthop Surg Res 16:50. doi: 10.1186/s13018-020-02169-5</w:t>
      </w:r>
    </w:p>
    <w:p w:rsidR="00186D2D" w:rsidRPr="00334D9D" w:rsidRDefault="00186D2D" w:rsidP="00186D2D">
      <w:pPr>
        <w:pStyle w:val="EndNoteBibliography"/>
        <w:rPr>
          <w:noProof/>
        </w:rPr>
      </w:pPr>
      <w:r w:rsidRPr="00334D9D">
        <w:rPr>
          <w:noProof/>
        </w:rPr>
        <w:t>151.</w:t>
      </w:r>
      <w:r w:rsidRPr="00334D9D">
        <w:rPr>
          <w:noProof/>
        </w:rPr>
        <w:tab/>
        <w:t>Hu Y, Gu J, Shen H, Shao T, Li S, Wang W and Yu Z (2019) Circular RNA LARP4 correlates with decreased Enneking stage, better histological response, and prolonged survival profiles, and it elevates chemosensitivity to cisplatin and doxorubicin via sponging microRNA‐424 in osteosarcoma. Journal of Clinical Laboratory Analysis 34. doi: 10.1002/jcla.23045</w:t>
      </w:r>
    </w:p>
    <w:p w:rsidR="00186D2D" w:rsidRPr="00334D9D" w:rsidRDefault="00186D2D" w:rsidP="00186D2D">
      <w:pPr>
        <w:pStyle w:val="EndNoteBibliography"/>
        <w:rPr>
          <w:noProof/>
        </w:rPr>
      </w:pPr>
      <w:r w:rsidRPr="00334D9D">
        <w:rPr>
          <w:noProof/>
        </w:rPr>
        <w:t>152.</w:t>
      </w:r>
      <w:r w:rsidRPr="00334D9D">
        <w:rPr>
          <w:noProof/>
        </w:rPr>
        <w:tab/>
        <w:t xml:space="preserve">Li X, Liu Y, Zhang X, Shen J, Xu R, Liu Y and Yu X (2020) Circular RNA hsa_circ_0000073 contributes to osteosarcoma cell proliferation, migration, invasion and methotrexate resistance by sponging miR-145-5p and miR-151-3p and upregulating NRAS. </w:t>
      </w:r>
      <w:r w:rsidRPr="00334D9D">
        <w:rPr>
          <w:noProof/>
        </w:rPr>
        <w:lastRenderedPageBreak/>
        <w:t>Aging 12:14157-14173. doi: 10.18632/aging.103423</w:t>
      </w:r>
    </w:p>
    <w:p w:rsidR="00186D2D" w:rsidRPr="00334D9D" w:rsidRDefault="00186D2D" w:rsidP="00186D2D">
      <w:pPr>
        <w:pStyle w:val="EndNoteBibliography"/>
        <w:rPr>
          <w:noProof/>
        </w:rPr>
      </w:pPr>
      <w:r w:rsidRPr="00334D9D">
        <w:rPr>
          <w:noProof/>
        </w:rPr>
        <w:t>153.</w:t>
      </w:r>
      <w:r w:rsidRPr="00334D9D">
        <w:rPr>
          <w:noProof/>
        </w:rPr>
        <w:tab/>
        <w:t>Li D, Huang Y, Wang G and Zhao F (2021) Circular RNA circPVT1 Contributes to Doxorubicin (DXR) Resistance of Osteosarcoma Cells by Regulating TRIAP1 via miR-137. BioMed Research International 2021:1-19. doi: 10.1155/2021/7463867</w:t>
      </w:r>
    </w:p>
    <w:p w:rsidR="00186D2D" w:rsidRPr="00334D9D" w:rsidRDefault="00186D2D" w:rsidP="00186D2D">
      <w:pPr>
        <w:pStyle w:val="EndNoteBibliography"/>
        <w:rPr>
          <w:noProof/>
        </w:rPr>
      </w:pPr>
      <w:r w:rsidRPr="00334D9D">
        <w:rPr>
          <w:noProof/>
        </w:rPr>
        <w:t>154.</w:t>
      </w:r>
      <w:r w:rsidRPr="00334D9D">
        <w:rPr>
          <w:noProof/>
        </w:rPr>
        <w:tab/>
        <w:t>Kun-Peng Z, Xiao-Long M and Chun-Lin Z (2018) Overexpressed circPVT1, a potential new circular RNA biomarker, contributes to doxorubicin and cisplatin resistance of osteosarcoma cells by regulating ABCB1. Int J Biol Sci 14:321-330. doi: 10.7150/ijbs.24360</w:t>
      </w:r>
    </w:p>
    <w:p w:rsidR="00186D2D" w:rsidRPr="00334D9D" w:rsidRDefault="00186D2D" w:rsidP="00186D2D">
      <w:pPr>
        <w:pStyle w:val="EndNoteBibliography"/>
        <w:rPr>
          <w:noProof/>
        </w:rPr>
      </w:pPr>
      <w:r w:rsidRPr="00334D9D">
        <w:rPr>
          <w:noProof/>
        </w:rPr>
        <w:t>155.</w:t>
      </w:r>
      <w:r w:rsidRPr="00334D9D">
        <w:rPr>
          <w:noProof/>
        </w:rPr>
        <w:tab/>
        <w:t>Wang B, Yan L, Shi W, Xie H, Chen R, Shao Y and Liang W (2022) CircRNA PVT1 promotes proliferation and chemoresistance of osteosarcoma cells via the miR-24-3p/KLF8 axis. Int J Clin Oncol 27:811-822. doi: 10.1007/s10147-022-02122-y</w:t>
      </w:r>
    </w:p>
    <w:p w:rsidR="00186D2D" w:rsidRPr="00334D9D" w:rsidRDefault="00186D2D" w:rsidP="00186D2D">
      <w:pPr>
        <w:pStyle w:val="EndNoteBibliography"/>
        <w:rPr>
          <w:noProof/>
        </w:rPr>
      </w:pPr>
      <w:r w:rsidRPr="00334D9D">
        <w:rPr>
          <w:noProof/>
        </w:rPr>
        <w:t>156.</w:t>
      </w:r>
      <w:r w:rsidRPr="00334D9D">
        <w:rPr>
          <w:noProof/>
        </w:rPr>
        <w:tab/>
        <w:t>Pan Y, Lin Y and Mi C (2021) Cisplatin-resistant osteosarcoma cell-derived exosomes confer cisplatin resistance to recipient cells in an exosomal circ_103801-dependent manner. Cell Biol Int 45:858-868. doi: 10.1002/cbin.11532</w:t>
      </w:r>
    </w:p>
    <w:p w:rsidR="00186D2D" w:rsidRPr="00334D9D" w:rsidRDefault="00186D2D" w:rsidP="00186D2D">
      <w:pPr>
        <w:pStyle w:val="EndNoteBibliography"/>
        <w:rPr>
          <w:noProof/>
        </w:rPr>
      </w:pPr>
      <w:r w:rsidRPr="00334D9D">
        <w:rPr>
          <w:noProof/>
        </w:rPr>
        <w:t>157.</w:t>
      </w:r>
      <w:r w:rsidRPr="00334D9D">
        <w:rPr>
          <w:noProof/>
        </w:rPr>
        <w:tab/>
        <w:t>Zhang H, Yan J, Lang X and Zhuang Y (2018) Expression of circ_001569 is upregulated in osteosarcoma and promotes cell proliferation and cisplatin resistance by activating the Wnt/beta-catenin signaling pathway. Oncol Lett 16:5856-5862. doi: 10.3892/ol.2018.9410</w:t>
      </w:r>
    </w:p>
    <w:p w:rsidR="00186D2D" w:rsidRPr="00334D9D" w:rsidRDefault="00186D2D" w:rsidP="00186D2D">
      <w:pPr>
        <w:pStyle w:val="EndNoteBibliography"/>
        <w:rPr>
          <w:noProof/>
        </w:rPr>
      </w:pPr>
      <w:r w:rsidRPr="00334D9D">
        <w:rPr>
          <w:noProof/>
        </w:rPr>
        <w:t>158.</w:t>
      </w:r>
      <w:r w:rsidRPr="00334D9D">
        <w:rPr>
          <w:noProof/>
        </w:rPr>
        <w:tab/>
        <w:t>Xie C, Liang G, Xu Y and Lin E (2020) &lt;p&gt;Circular RNA hsa_circ_0003496 Contributes to Tumorigenesis and Chemoresistance in Osteosarcoma Through Targeting (microRNA) miR-370/Krüppel-Like Factor 12 Axis&lt;/p&gt;. Cancer Management and Research Volume 12:8229-8240. doi: 10.2147/cmar.S253969</w:t>
      </w:r>
    </w:p>
    <w:p w:rsidR="00186D2D" w:rsidRPr="00334D9D" w:rsidRDefault="00186D2D" w:rsidP="00186D2D">
      <w:pPr>
        <w:pStyle w:val="EndNoteBibliography"/>
        <w:rPr>
          <w:noProof/>
        </w:rPr>
      </w:pPr>
      <w:r w:rsidRPr="00334D9D">
        <w:rPr>
          <w:noProof/>
        </w:rPr>
        <w:t>159.</w:t>
      </w:r>
      <w:r w:rsidRPr="00334D9D">
        <w:rPr>
          <w:noProof/>
        </w:rPr>
        <w:tab/>
        <w:t>Lin B, Nan J, Lu K, Zong Y and Fan W (2022) Hsa_circ_0001982 promotes the proliferation, invasion, and multidrug resistance of osteosarcoma cells. J Clin Lab Anal 36. doi: 10.1002/jcla.24493</w:t>
      </w:r>
    </w:p>
    <w:p w:rsidR="00186D2D" w:rsidRPr="00334D9D" w:rsidRDefault="00186D2D" w:rsidP="00186D2D">
      <w:pPr>
        <w:pStyle w:val="EndNoteBibliography"/>
        <w:rPr>
          <w:noProof/>
        </w:rPr>
      </w:pPr>
      <w:r w:rsidRPr="00334D9D">
        <w:rPr>
          <w:noProof/>
        </w:rPr>
        <w:t>160.</w:t>
      </w:r>
      <w:r w:rsidRPr="00334D9D">
        <w:rPr>
          <w:noProof/>
        </w:rPr>
        <w:tab/>
        <w:t>Ma XL, Zhan TC, Hu JP, Zhang CL and Zhu KP (2021) Doxorubicin-induced novel circRNA_0004674 facilitates osteosarcoma progression and chemoresistance by upregulating MCL1 through miR-142-5p. Cell Death Discov 7:309. doi: 10.1038/s41420-021-</w:t>
      </w:r>
      <w:r w:rsidRPr="00334D9D">
        <w:rPr>
          <w:noProof/>
        </w:rPr>
        <w:lastRenderedPageBreak/>
        <w:t>00694-8</w:t>
      </w:r>
    </w:p>
    <w:p w:rsidR="00186D2D" w:rsidRPr="00334D9D" w:rsidRDefault="00186D2D" w:rsidP="00186D2D">
      <w:pPr>
        <w:pStyle w:val="EndNoteBibliography"/>
        <w:rPr>
          <w:noProof/>
        </w:rPr>
      </w:pPr>
      <w:r w:rsidRPr="00334D9D">
        <w:rPr>
          <w:noProof/>
        </w:rPr>
        <w:t>161.</w:t>
      </w:r>
      <w:r w:rsidRPr="00334D9D">
        <w:rPr>
          <w:noProof/>
        </w:rPr>
        <w:tab/>
        <w:t>Yuan J, Liu Y, Zhang Q, Ren Z, Li G and Tian R (2021) CircPRDM2 Contributes to Doxorubicin Resistance of Osteosarcoma by Elevating EZH2 via Sponging miR-760. Cancer Manag Res 13:4433-4445. doi: 10.2147/CMAR.S295147</w:t>
      </w:r>
    </w:p>
    <w:p w:rsidR="00186D2D" w:rsidRPr="00334D9D" w:rsidRDefault="00186D2D" w:rsidP="00186D2D">
      <w:pPr>
        <w:pStyle w:val="EndNoteBibliography"/>
        <w:rPr>
          <w:noProof/>
        </w:rPr>
      </w:pPr>
      <w:r w:rsidRPr="00334D9D">
        <w:rPr>
          <w:noProof/>
        </w:rPr>
        <w:t>162.</w:t>
      </w:r>
      <w:r w:rsidRPr="00334D9D">
        <w:rPr>
          <w:noProof/>
        </w:rPr>
        <w:tab/>
        <w:t>Wei W, Ji L, Duan W and Zhu J (2020) CircSAMD4A contributes to cell doxorubicin resistance in osteosarcoma by regulating the miR-218-5p/KLF8 axis. Open Life Sciences 15:848-859. doi: 10.1515/biol-2020-0079</w:t>
      </w:r>
    </w:p>
    <w:p w:rsidR="00186D2D" w:rsidRPr="00334D9D" w:rsidRDefault="00186D2D" w:rsidP="00186D2D">
      <w:pPr>
        <w:pStyle w:val="EndNoteBibliography"/>
        <w:rPr>
          <w:noProof/>
        </w:rPr>
      </w:pPr>
      <w:r w:rsidRPr="00334D9D">
        <w:rPr>
          <w:noProof/>
        </w:rPr>
        <w:t>163.</w:t>
      </w:r>
      <w:r w:rsidRPr="00334D9D">
        <w:rPr>
          <w:noProof/>
        </w:rPr>
        <w:tab/>
        <w:t>Zhou W, Liu Y and Wu X (2021) Down-regulation of circITCH promotes osteosarcoma development and resistance to doxorubicin via the miR-524/RASSF6 axis. J Gene Med 23:e3373. doi: 10.1002/jgm.3373</w:t>
      </w:r>
    </w:p>
    <w:p w:rsidR="00186D2D" w:rsidRPr="00334D9D" w:rsidRDefault="00186D2D" w:rsidP="00186D2D">
      <w:pPr>
        <w:pStyle w:val="EndNoteBibliography"/>
        <w:rPr>
          <w:noProof/>
        </w:rPr>
      </w:pPr>
      <w:r w:rsidRPr="00334D9D">
        <w:rPr>
          <w:noProof/>
        </w:rPr>
        <w:t>164.</w:t>
      </w:r>
      <w:r w:rsidRPr="00334D9D">
        <w:rPr>
          <w:noProof/>
        </w:rPr>
        <w:tab/>
        <w:t>Bai Y, Li Y, Bai J and Zhang Y (2021) Hsa_circ_0004674 promotes osteosarcoma doxorubicin resistance by regulating the miR-342-3p/FBN1 axis. Journal of Orthopaedic Surgery and Research 16. doi: 10.1186/s13018-021-02631-y</w:t>
      </w:r>
    </w:p>
    <w:p w:rsidR="00186D2D" w:rsidRPr="00334D9D" w:rsidRDefault="00186D2D" w:rsidP="00186D2D">
      <w:pPr>
        <w:pStyle w:val="EndNoteBibliography"/>
        <w:rPr>
          <w:noProof/>
        </w:rPr>
      </w:pPr>
      <w:r w:rsidRPr="00334D9D">
        <w:rPr>
          <w:noProof/>
        </w:rPr>
        <w:t>165.</w:t>
      </w:r>
      <w:r w:rsidRPr="00334D9D">
        <w:rPr>
          <w:noProof/>
        </w:rPr>
        <w:tab/>
        <w:t>Li S, Liu F, Zheng K, Wang W, Qiu E, Pei Y, Wang S, Zhang J and Zhang X (2021) CircDOCK1 promotes the tumorigenesis and cisplatin resistance of osteogenic sarcoma via the miR-339-3p/IGF1R axis. Mol Cancer 20:161. doi: 10.1186/s12943-021-01453-0</w:t>
      </w:r>
    </w:p>
    <w:p w:rsidR="00186D2D" w:rsidRPr="00334D9D" w:rsidRDefault="00186D2D" w:rsidP="00186D2D">
      <w:pPr>
        <w:pStyle w:val="EndNoteBibliography"/>
        <w:rPr>
          <w:noProof/>
        </w:rPr>
      </w:pPr>
      <w:r w:rsidRPr="00334D9D">
        <w:rPr>
          <w:noProof/>
        </w:rPr>
        <w:t>166.</w:t>
      </w:r>
      <w:r w:rsidRPr="00334D9D">
        <w:rPr>
          <w:noProof/>
        </w:rPr>
        <w:tab/>
        <w:t>Tang J, Duan G, Wang Y, Wang B, Li W and Zhu Z (2022) Circular RNA_ANKIB1 accelerates chemo-resistance of osteosarcoma via binding microRNA-26b-5p and modulating enhancer of zeste homolog 2. Bioengineered 13:7351-7366. doi: 10.1080/21655979.2022.2037869</w:t>
      </w:r>
    </w:p>
    <w:p w:rsidR="00186D2D" w:rsidRPr="00334D9D" w:rsidRDefault="00186D2D" w:rsidP="00186D2D">
      <w:pPr>
        <w:pStyle w:val="EndNoteBibliography"/>
        <w:rPr>
          <w:noProof/>
        </w:rPr>
      </w:pPr>
      <w:r w:rsidRPr="00334D9D">
        <w:rPr>
          <w:noProof/>
        </w:rPr>
        <w:t>167.</w:t>
      </w:r>
      <w:r w:rsidRPr="00334D9D">
        <w:rPr>
          <w:noProof/>
        </w:rPr>
        <w:tab/>
        <w:t>Jacques C, Calleja LR, Baud'huin M, Quillard T, Heymann D, Lamoureux F and Ory B (2016) miRNA-193a-5p repression of p73 controls Cisplatin chemoresistance in primary bone tumors. Oncotarget 7:54503-54514. doi: 10.18632/oncotarget.10950</w:t>
      </w:r>
    </w:p>
    <w:p w:rsidR="00186D2D" w:rsidRPr="00334D9D" w:rsidRDefault="00186D2D" w:rsidP="00186D2D">
      <w:pPr>
        <w:pStyle w:val="EndNoteBibliography"/>
        <w:rPr>
          <w:noProof/>
        </w:rPr>
      </w:pPr>
      <w:r w:rsidRPr="00334D9D">
        <w:rPr>
          <w:noProof/>
        </w:rPr>
        <w:t>168.</w:t>
      </w:r>
      <w:r w:rsidRPr="00334D9D">
        <w:rPr>
          <w:noProof/>
        </w:rPr>
        <w:tab/>
        <w:t>Nakatani F, Ferracin M, Manara MC, Ventura S, del Monaco V, Ferrari S, Alberghini M, Grilli A, Knuutila S, Schaefer K-L, Mattia G, Negrini M, Picci P, Serra M and Scotlandi K (2012) miR-34a predicts survival of Ewing's sarcoma patients and directly influences cell chemo-sensitivity and malignancy. The Journal of Pathology 226:796-805. doi: 10.1002/path.3007</w:t>
      </w:r>
    </w:p>
    <w:p w:rsidR="00186D2D" w:rsidRPr="00334D9D" w:rsidRDefault="00186D2D" w:rsidP="00186D2D">
      <w:pPr>
        <w:pStyle w:val="EndNoteBibliography"/>
        <w:rPr>
          <w:noProof/>
        </w:rPr>
      </w:pPr>
      <w:r w:rsidRPr="00334D9D">
        <w:rPr>
          <w:noProof/>
        </w:rPr>
        <w:lastRenderedPageBreak/>
        <w:t>169.</w:t>
      </w:r>
      <w:r w:rsidRPr="00334D9D">
        <w:rPr>
          <w:noProof/>
        </w:rPr>
        <w:tab/>
        <w:t>Robin TP, Smith A, McKinsey E, Reaves L, Jedlicka P and Ford HL (2012) EWS/FLI1 Regulates EYA3 in Ewing Sarcoma via Modulation of miRNA-708, Resulting in Increased Cell Survival and Chemoresistance. Molecular Cancer Research 10:1098-1108. doi: 10.1158/1541-7786.Mcr-12-0086</w:t>
      </w:r>
    </w:p>
    <w:p w:rsidR="00186D2D" w:rsidRPr="00334D9D" w:rsidRDefault="00186D2D" w:rsidP="00186D2D">
      <w:pPr>
        <w:pStyle w:val="EndNoteBibliography"/>
        <w:rPr>
          <w:noProof/>
        </w:rPr>
      </w:pPr>
      <w:r w:rsidRPr="00334D9D">
        <w:rPr>
          <w:noProof/>
        </w:rPr>
        <w:t>170.</w:t>
      </w:r>
      <w:r w:rsidRPr="00334D9D">
        <w:rPr>
          <w:noProof/>
        </w:rPr>
        <w:tab/>
        <w:t>Iida K, Fukushi J-i, Matsumoto Y, Oda Y, Takahashi Y, Fujiwara T, Fujiwara-Okada Y, Hatano M, Nabashima A, Kamura S and Iwamoto Y (2013) miR-125b develops chemoresistance in Ewing sarcoma/primitive neuroectodermal tumor. Cancer Cell International 13. doi: 10.1186/1475-2867-13-21</w:t>
      </w:r>
    </w:p>
    <w:p w:rsidR="00186D2D" w:rsidRPr="00334D9D" w:rsidRDefault="00186D2D" w:rsidP="00186D2D">
      <w:pPr>
        <w:pStyle w:val="EndNoteBibliography"/>
        <w:rPr>
          <w:noProof/>
        </w:rPr>
      </w:pPr>
      <w:r w:rsidRPr="00334D9D">
        <w:rPr>
          <w:noProof/>
        </w:rPr>
        <w:t>171.</w:t>
      </w:r>
      <w:r w:rsidRPr="00334D9D">
        <w:rPr>
          <w:noProof/>
        </w:rPr>
        <w:tab/>
        <w:t>Zhu Z, Wang CP, Zhang YF and Nie L (2014) MicroRNA-100 resensitizes resistant chondrosarcoma cells to cisplatin through direct targeting of mTOR. Asian Pac J Cancer Prev 15:917-23. doi: 10.7314/apjcp.2014.15.2.917</w:t>
      </w:r>
    </w:p>
    <w:p w:rsidR="00186D2D" w:rsidRPr="00334D9D" w:rsidRDefault="00186D2D" w:rsidP="00186D2D">
      <w:pPr>
        <w:pStyle w:val="EndNoteBibliography"/>
        <w:rPr>
          <w:noProof/>
        </w:rPr>
      </w:pPr>
      <w:r w:rsidRPr="00334D9D">
        <w:rPr>
          <w:noProof/>
        </w:rPr>
        <w:t>172.</w:t>
      </w:r>
      <w:r w:rsidRPr="00334D9D">
        <w:rPr>
          <w:noProof/>
        </w:rPr>
        <w:tab/>
        <w:t>Huang K, Chen J, Yang MS, Tang YJ and Pan F (2017) Inhibition of Src by microRNA-23b increases the cisplatin sensitivity of chondrosarcoma cells. Cancer Biomark 18:231-239. doi: 10.3233/CBM-160102</w:t>
      </w:r>
    </w:p>
    <w:p w:rsidR="00186D2D" w:rsidRPr="00334D9D" w:rsidRDefault="00186D2D" w:rsidP="00186D2D">
      <w:pPr>
        <w:pStyle w:val="EndNoteBibliography"/>
        <w:rPr>
          <w:noProof/>
        </w:rPr>
      </w:pPr>
      <w:r w:rsidRPr="00334D9D">
        <w:rPr>
          <w:noProof/>
        </w:rPr>
        <w:t>173.</w:t>
      </w:r>
      <w:r w:rsidRPr="00334D9D">
        <w:rPr>
          <w:noProof/>
        </w:rPr>
        <w:tab/>
        <w:t>Tang XY, Zheng W, Ding M, Guo KJ, Yuan F, Feng H, Deng B, Sun W, Hou Y and Gao L (2016) miR-125b acts as a tumor suppressor in chondrosarcoma cells by the sensitization to doxorubicin through direct targeting the ErbB2-regulated glucose metabolism. Drug Des Devel Ther 10:571-83. doi: 10.2147/DDDT.S90530</w:t>
      </w:r>
    </w:p>
    <w:p w:rsidR="00186D2D" w:rsidRPr="00334D9D" w:rsidRDefault="00186D2D" w:rsidP="00186D2D">
      <w:pPr>
        <w:pStyle w:val="EndNoteBibliography"/>
        <w:rPr>
          <w:noProof/>
        </w:rPr>
      </w:pPr>
      <w:r w:rsidRPr="00334D9D">
        <w:rPr>
          <w:noProof/>
        </w:rPr>
        <w:t>174.</w:t>
      </w:r>
      <w:r w:rsidRPr="00334D9D">
        <w:rPr>
          <w:noProof/>
        </w:rPr>
        <w:tab/>
        <w:t>Bharathy N, Berlow NE, Wang E, Abraham J, Settelmeyer TP, Hooper JE, Svalina MN, Ishikawa Y, Zientek K, Bajwa Z, Goros MW, Hernandez BS, Wolff JE, Rudek MA, Xu L, Anders NM, Pal R, Harrold AP, Davies AM, Ashok A, Bushby D, Mancini M, Noakes C, Goodwin NC, Ordentlich P, Keck J, Hawkins DS, Rudzinski ER, Chatterjee B, Bachinger HP, Barr FG, Liddle J, Garcia BA, Mansoor A, Perkins TJ, Vakoc CR, Michalek JE and Keller C (2018) The HDAC3-SMARCA4-miR-27a axis promotes expression of the PAX3:FOXO1 fusion oncogene in rhabdomyosarcoma. Sci Signal 11. doi: 10.1126/scisignal.aau7632</w:t>
      </w:r>
    </w:p>
    <w:p w:rsidR="00186D2D" w:rsidRPr="00334D9D" w:rsidRDefault="00186D2D" w:rsidP="00186D2D">
      <w:pPr>
        <w:pStyle w:val="EndNoteBibliography"/>
        <w:rPr>
          <w:noProof/>
        </w:rPr>
      </w:pPr>
      <w:r w:rsidRPr="00334D9D">
        <w:rPr>
          <w:noProof/>
        </w:rPr>
        <w:t>175.</w:t>
      </w:r>
      <w:r w:rsidRPr="00334D9D">
        <w:rPr>
          <w:noProof/>
        </w:rPr>
        <w:tab/>
        <w:t>Minami Y, Kohsaka S, Tsuda M, Yachi K, Hatori N, Tanino M, Kimura T, Nishihara H, Minami A, Iwasaki N and Tanaka S (2014) SS</w:t>
      </w:r>
    </w:p>
    <w:p w:rsidR="00186D2D" w:rsidRPr="00334D9D" w:rsidRDefault="00186D2D" w:rsidP="00186D2D">
      <w:pPr>
        <w:pStyle w:val="EndNoteBibliography"/>
        <w:rPr>
          <w:noProof/>
        </w:rPr>
      </w:pPr>
      <w:r w:rsidRPr="00334D9D">
        <w:rPr>
          <w:noProof/>
        </w:rPr>
        <w:lastRenderedPageBreak/>
        <w:t xml:space="preserve"> 18‐</w:t>
      </w:r>
    </w:p>
    <w:p w:rsidR="00186D2D" w:rsidRPr="00334D9D" w:rsidRDefault="00186D2D" w:rsidP="00186D2D">
      <w:pPr>
        <w:pStyle w:val="EndNoteBibliography"/>
        <w:rPr>
          <w:noProof/>
        </w:rPr>
      </w:pPr>
      <w:r w:rsidRPr="00334D9D">
        <w:rPr>
          <w:noProof/>
        </w:rPr>
        <w:t xml:space="preserve"> SSX</w:t>
      </w:r>
    </w:p>
    <w:p w:rsidR="00186D2D" w:rsidRPr="00334D9D" w:rsidRDefault="00186D2D" w:rsidP="00186D2D">
      <w:pPr>
        <w:pStyle w:val="EndNoteBibliography"/>
        <w:rPr>
          <w:noProof/>
        </w:rPr>
      </w:pPr>
      <w:r w:rsidRPr="00334D9D">
        <w:rPr>
          <w:noProof/>
        </w:rPr>
        <w:t xml:space="preserve"> ‐regulated miR‐17 promotes tumor growth of synovial sarcoma by inhibiting p21</w:t>
      </w:r>
    </w:p>
    <w:p w:rsidR="00186D2D" w:rsidRPr="00334D9D" w:rsidRDefault="00186D2D" w:rsidP="00186D2D">
      <w:pPr>
        <w:pStyle w:val="EndNoteBibliography"/>
        <w:rPr>
          <w:noProof/>
        </w:rPr>
      </w:pPr>
      <w:r w:rsidRPr="00334D9D">
        <w:rPr>
          <w:noProof/>
        </w:rPr>
        <w:t xml:space="preserve"> WAF</w:t>
      </w:r>
    </w:p>
    <w:p w:rsidR="00186D2D" w:rsidRPr="00334D9D" w:rsidRDefault="00186D2D" w:rsidP="00186D2D">
      <w:pPr>
        <w:pStyle w:val="EndNoteBibliography"/>
        <w:rPr>
          <w:noProof/>
        </w:rPr>
      </w:pPr>
      <w:r w:rsidRPr="00334D9D">
        <w:rPr>
          <w:noProof/>
        </w:rPr>
        <w:t xml:space="preserve"> 1/</w:t>
      </w:r>
    </w:p>
    <w:p w:rsidR="00186D2D" w:rsidRPr="00334D9D" w:rsidRDefault="00186D2D" w:rsidP="00186D2D">
      <w:pPr>
        <w:pStyle w:val="EndNoteBibliography"/>
        <w:rPr>
          <w:noProof/>
        </w:rPr>
      </w:pPr>
      <w:r w:rsidRPr="00334D9D">
        <w:rPr>
          <w:noProof/>
        </w:rPr>
        <w:t xml:space="preserve"> CIP</w:t>
      </w:r>
    </w:p>
    <w:p w:rsidR="00186D2D" w:rsidRPr="00334D9D" w:rsidRDefault="00186D2D" w:rsidP="00186D2D">
      <w:pPr>
        <w:pStyle w:val="EndNoteBibliography"/>
        <w:rPr>
          <w:noProof/>
        </w:rPr>
      </w:pPr>
      <w:r w:rsidRPr="00334D9D">
        <w:rPr>
          <w:noProof/>
        </w:rPr>
        <w:t xml:space="preserve"> 1. Cancer Science 105:1152-1159. doi: 10.1111/cas.12479</w:t>
      </w:r>
    </w:p>
    <w:p w:rsidR="00186D2D" w:rsidRPr="00334D9D" w:rsidRDefault="00186D2D" w:rsidP="00186D2D">
      <w:pPr>
        <w:pStyle w:val="EndNoteBibliography"/>
        <w:rPr>
          <w:noProof/>
        </w:rPr>
      </w:pPr>
      <w:r w:rsidRPr="00334D9D">
        <w:rPr>
          <w:noProof/>
        </w:rPr>
        <w:t>176.</w:t>
      </w:r>
      <w:r w:rsidRPr="00334D9D">
        <w:rPr>
          <w:noProof/>
        </w:rPr>
        <w:tab/>
        <w:t>Xu Y, Cheng M, Mi L, Qiu Y, Hao W and Li L (2018) Mir-22-3p Enhances the Chemosensitivity of Gastrointestinal Stromal Tumor Cell Lines to Cisplatin through PTEN/PI3K/Akt Pathway. Iranian journal of allergy, asthma, and immunology 17:318-325. doi: 10.18502/ijaai.v17i4.91</w:t>
      </w:r>
    </w:p>
    <w:p w:rsidR="00186D2D" w:rsidRPr="00334D9D" w:rsidRDefault="00186D2D" w:rsidP="00186D2D">
      <w:pPr>
        <w:pStyle w:val="EndNoteBibliography"/>
        <w:rPr>
          <w:noProof/>
        </w:rPr>
      </w:pPr>
      <w:r w:rsidRPr="00334D9D">
        <w:rPr>
          <w:noProof/>
        </w:rPr>
        <w:t>177.</w:t>
      </w:r>
      <w:r w:rsidRPr="00334D9D">
        <w:rPr>
          <w:noProof/>
        </w:rPr>
        <w:tab/>
        <w:t>Zhang Z, Sun C, Li C, Jiao X, Griffin BB, Dongol S, Wu H, Zhang C, Cao W, Dong R, Yang X, Zhang Q and Kong B (2020) Upregulated MELK Leads to Doxorubicin Chemoresistance and M2 Macrophage Polarization via the miR-34a/JAK2/STAT3 Pathway in Uterine Leiomyosarcoma. Front Oncol 10:453. doi: 10.3389/fonc.2020.00453</w:t>
      </w:r>
    </w:p>
    <w:p w:rsidR="00186D2D" w:rsidRPr="00334D9D" w:rsidRDefault="00186D2D" w:rsidP="00186D2D">
      <w:pPr>
        <w:pStyle w:val="EndNoteBibliography"/>
        <w:rPr>
          <w:noProof/>
        </w:rPr>
      </w:pPr>
      <w:r w:rsidRPr="00334D9D">
        <w:rPr>
          <w:noProof/>
        </w:rPr>
        <w:t>178.</w:t>
      </w:r>
      <w:r w:rsidRPr="00334D9D">
        <w:rPr>
          <w:noProof/>
        </w:rPr>
        <w:tab/>
        <w:t>Jain N, Das B and Mallick B (2022) miR-197-5p increases Doxorubicin-mediated anticancer cytotoxicity of HT1080 fibrosarcoma cells by decreasing drug efflux. DNA Repair (Amst) 109:103259. doi: 10.1016/j.dnarep.2021.103259</w:t>
      </w:r>
    </w:p>
    <w:p w:rsidR="00186D2D" w:rsidRPr="00334D9D" w:rsidRDefault="00186D2D" w:rsidP="00186D2D">
      <w:pPr>
        <w:pStyle w:val="EndNoteBibliography"/>
        <w:rPr>
          <w:noProof/>
        </w:rPr>
      </w:pPr>
      <w:r w:rsidRPr="00334D9D">
        <w:rPr>
          <w:noProof/>
        </w:rPr>
        <w:t>179.</w:t>
      </w:r>
      <w:r w:rsidRPr="00334D9D">
        <w:rPr>
          <w:noProof/>
        </w:rPr>
        <w:tab/>
        <w:t>Li D, Zhao K, Zhao Z, Jiang B, Gong X, Zhang Y, Guo Y, Xiao H, Wang Y, Liu H, Yi C and Gu W (2021) High Expression MicroRNA-206 Inhibits the Growth of Tumor Cells in Human Malignant Fibrous Histiocytoma. Front Cell Dev Biol 9:751833. doi: 10.3389/fcell.2021.751833</w:t>
      </w:r>
    </w:p>
    <w:p w:rsidR="00186D2D" w:rsidRPr="00334D9D" w:rsidRDefault="00186D2D" w:rsidP="00186D2D">
      <w:pPr>
        <w:pStyle w:val="EndNoteBibliography"/>
        <w:rPr>
          <w:noProof/>
        </w:rPr>
      </w:pPr>
      <w:r w:rsidRPr="00334D9D">
        <w:rPr>
          <w:noProof/>
        </w:rPr>
        <w:t>180.</w:t>
      </w:r>
      <w:r w:rsidRPr="00334D9D">
        <w:rPr>
          <w:noProof/>
        </w:rPr>
        <w:tab/>
        <w:t xml:space="preserve">Wang JH, Zeng Z, Sun J, Chen Y and Gao X (2021) A novel small-molecule antagonist enhances the sensitivity of osteosarcoma </w:t>
      </w:r>
      <w:r w:rsidRPr="00334D9D">
        <w:rPr>
          <w:noProof/>
        </w:rPr>
        <w:lastRenderedPageBreak/>
        <w:t>to cabozantinib in vitro and in vivo by targeting DNMT-1 correlated with disease severity in human patients. Pharmacol Res 173:105869. doi: 10.1016/j.phrs.2021.105869</w:t>
      </w:r>
    </w:p>
    <w:p w:rsidR="00186D2D" w:rsidRPr="00334D9D" w:rsidRDefault="00186D2D" w:rsidP="00186D2D">
      <w:pPr>
        <w:pStyle w:val="EndNoteBibliography"/>
        <w:rPr>
          <w:noProof/>
        </w:rPr>
      </w:pPr>
      <w:r w:rsidRPr="00334D9D">
        <w:rPr>
          <w:noProof/>
        </w:rPr>
        <w:t>181.</w:t>
      </w:r>
      <w:r w:rsidRPr="00334D9D">
        <w:rPr>
          <w:noProof/>
        </w:rPr>
        <w:tab/>
        <w:t>Wang L, En H, Yang L, Zhang Y, Sun B and Gao J (2019) miR-596 suppresses the expression of Survivin and enhances the sensitivity of osteosarcoma cells to the molecular targeting agent anlotinib. Onco Targets Ther 12:6825-6838. doi: 10.2147/OTT.S215145</w:t>
      </w:r>
    </w:p>
    <w:p w:rsidR="00186D2D" w:rsidRPr="00334D9D" w:rsidRDefault="00186D2D" w:rsidP="00186D2D">
      <w:pPr>
        <w:pStyle w:val="EndNoteBibliography"/>
        <w:rPr>
          <w:noProof/>
        </w:rPr>
      </w:pPr>
      <w:r w:rsidRPr="00334D9D">
        <w:rPr>
          <w:noProof/>
        </w:rPr>
        <w:t>182.</w:t>
      </w:r>
      <w:r w:rsidRPr="00334D9D">
        <w:rPr>
          <w:noProof/>
        </w:rPr>
        <w:tab/>
        <w:t>Wang T, Wang D, Zhang L, Yang P, Wang J, Liu Q, Yan F and Lin F (2019) The TGFbeta-miR-499a-SHKBP1 pathway induces resistance to EGFR inhibitors in osteosarcoma cancer stem cell-like cells. J Exp Clin Cancer Res 38:226. doi: 10.1186/s13046-019-1195-y</w:t>
      </w:r>
    </w:p>
    <w:p w:rsidR="00186D2D" w:rsidRPr="00334D9D" w:rsidRDefault="00186D2D" w:rsidP="00186D2D">
      <w:pPr>
        <w:pStyle w:val="EndNoteBibliography"/>
        <w:rPr>
          <w:noProof/>
        </w:rPr>
      </w:pPr>
      <w:r w:rsidRPr="00334D9D">
        <w:rPr>
          <w:noProof/>
        </w:rPr>
        <w:t>183.</w:t>
      </w:r>
      <w:r w:rsidRPr="00334D9D">
        <w:rPr>
          <w:noProof/>
        </w:rPr>
        <w:tab/>
        <w:t xml:space="preserve">Cao K, Li M, Miao J, Lu X, Kang X, Zhu H, Du S, Li X, Zhang Q, Guan W, Dong Y and Xia X (2018) CCDC26 knockdown enhances resistance of gastrointestinal stromal tumor cells to imatinib by interacting with c-KIT. American journal of translational research 10:274-282. </w:t>
      </w:r>
    </w:p>
    <w:p w:rsidR="00186D2D" w:rsidRPr="00334D9D" w:rsidRDefault="00186D2D" w:rsidP="00186D2D">
      <w:pPr>
        <w:pStyle w:val="EndNoteBibliography"/>
        <w:rPr>
          <w:noProof/>
        </w:rPr>
      </w:pPr>
      <w:r w:rsidRPr="00334D9D">
        <w:rPr>
          <w:noProof/>
        </w:rPr>
        <w:t>184.</w:t>
      </w:r>
      <w:r w:rsidRPr="00334D9D">
        <w:rPr>
          <w:noProof/>
        </w:rPr>
        <w:tab/>
        <w:t>Yan J, Chen D, Chen X, Sun X, Dong Q, Hu C, Zhou F and Chen W (2019) Downregulation of lncRNA CCDC26 contributes to imatinib resistance in human gastrointestinal stromal tumors through IGF-1R upregulation. Braz J Med Biol Res 52:e8399. doi: 10.1590/1414-431x20198399</w:t>
      </w:r>
    </w:p>
    <w:p w:rsidR="00186D2D" w:rsidRPr="00334D9D" w:rsidRDefault="00186D2D" w:rsidP="00186D2D">
      <w:pPr>
        <w:pStyle w:val="EndNoteBibliography"/>
        <w:rPr>
          <w:noProof/>
        </w:rPr>
      </w:pPr>
      <w:r w:rsidRPr="00334D9D">
        <w:rPr>
          <w:noProof/>
        </w:rPr>
        <w:t>185.</w:t>
      </w:r>
      <w:r w:rsidRPr="00334D9D">
        <w:rPr>
          <w:noProof/>
        </w:rPr>
        <w:tab/>
        <w:t>Zhang J, Chen K, Tang Y, Luan X, Zheng X, Lu X, Mao J, Hu L, Zhang S, Zhang X and Chen W (2021) LncRNA-HOTAIR activates autophagy and promotes the imatinib resistance of gastrointestinal stromal tumor cells through a mechanism involving the miR-130a/ATG2B pathway. Cell Death Dis 12:367. doi: 10.1038/s41419-021-03650-7</w:t>
      </w:r>
    </w:p>
    <w:p w:rsidR="00186D2D" w:rsidRPr="00334D9D" w:rsidRDefault="00186D2D" w:rsidP="00186D2D">
      <w:pPr>
        <w:pStyle w:val="EndNoteBibliography"/>
        <w:rPr>
          <w:noProof/>
        </w:rPr>
      </w:pPr>
      <w:r w:rsidRPr="00334D9D">
        <w:rPr>
          <w:noProof/>
        </w:rPr>
        <w:t>186.</w:t>
      </w:r>
      <w:r w:rsidRPr="00334D9D">
        <w:rPr>
          <w:noProof/>
        </w:rPr>
        <w:tab/>
        <w:t>Shao Y, Lian S, Zheng J, Tong H, Wang J, Xu J, Liu W, Hu G, Zhang Y and He J (2021) RP11-616M22.7 recapitulates imatinib resistance in gastrointestinal stromal tumor. Mol Ther Nucleic Acids 25:264-276. doi: 10.1016/j.omtn.2021.05.017</w:t>
      </w:r>
    </w:p>
    <w:p w:rsidR="00186D2D" w:rsidRPr="00334D9D" w:rsidRDefault="00186D2D" w:rsidP="00186D2D">
      <w:pPr>
        <w:pStyle w:val="EndNoteBibliography"/>
        <w:rPr>
          <w:noProof/>
        </w:rPr>
      </w:pPr>
      <w:r w:rsidRPr="00334D9D">
        <w:rPr>
          <w:noProof/>
        </w:rPr>
        <w:t>187.</w:t>
      </w:r>
      <w:r w:rsidRPr="00334D9D">
        <w:rPr>
          <w:noProof/>
        </w:rPr>
        <w:tab/>
        <w:t xml:space="preserve">Fan R, Zhong J, Zheng S, Wang Z, Xu Y, Li S, Zhou J and Yuan F (2015) microRNA-218 increase the sensitivity of gastrointestinal </w:t>
      </w:r>
      <w:r w:rsidRPr="00334D9D">
        <w:rPr>
          <w:noProof/>
        </w:rPr>
        <w:lastRenderedPageBreak/>
        <w:t>stromal tumor to imatinib through PI3K/AKT pathway. Clin Exp Med 15:137-44. doi: 10.1007/s10238-014-0280-y</w:t>
      </w:r>
    </w:p>
    <w:p w:rsidR="00186D2D" w:rsidRPr="00334D9D" w:rsidRDefault="00186D2D" w:rsidP="00186D2D">
      <w:pPr>
        <w:pStyle w:val="EndNoteBibliography"/>
        <w:rPr>
          <w:noProof/>
        </w:rPr>
      </w:pPr>
      <w:r w:rsidRPr="00334D9D">
        <w:rPr>
          <w:noProof/>
        </w:rPr>
        <w:t>188.</w:t>
      </w:r>
      <w:r w:rsidRPr="00334D9D">
        <w:rPr>
          <w:noProof/>
        </w:rPr>
        <w:tab/>
        <w:t>Chen W, Li Z, Liu H, Jiang S, Wang G, Sun L, Li J, Wang X, Yu S, Huang J and Dong Y (2020) MicroRNA-30a targets BECLIN-1 to inactivate autophagy and sensitizes gastrointestinal stromal tumor cells to imatinib. Cell Death &amp; Disease 11. doi: 10.1038/s41419-020-2390-7</w:t>
      </w:r>
    </w:p>
    <w:p w:rsidR="00186D2D" w:rsidRPr="00334D9D" w:rsidRDefault="00186D2D" w:rsidP="00186D2D">
      <w:pPr>
        <w:pStyle w:val="EndNoteBibliography"/>
        <w:rPr>
          <w:noProof/>
        </w:rPr>
      </w:pPr>
      <w:r w:rsidRPr="00334D9D">
        <w:rPr>
          <w:noProof/>
        </w:rPr>
        <w:t>189.</w:t>
      </w:r>
      <w:r w:rsidRPr="00334D9D">
        <w:rPr>
          <w:noProof/>
        </w:rPr>
        <w:tab/>
        <w:t>Shi Y, Gao X, Hu Q, Li X, Xu J, Lu S, Liu Y, Xu C, Jiang D, Lin J, Xue A, Tan Y, Shen K and Hou Y (2016) PIK3C2A is a gene-specific target of microRNA-518a-5p in imatinib mesylate-resistant gastrointestinal stromal tumor. Laboratory Investigation 96:652-660. doi: 10.1038/labinvest.2015.157</w:t>
      </w:r>
    </w:p>
    <w:p w:rsidR="00186D2D" w:rsidRPr="00334D9D" w:rsidRDefault="00186D2D" w:rsidP="00186D2D">
      <w:pPr>
        <w:pStyle w:val="EndNoteBibliography"/>
        <w:rPr>
          <w:noProof/>
        </w:rPr>
      </w:pPr>
      <w:r w:rsidRPr="00334D9D">
        <w:rPr>
          <w:noProof/>
        </w:rPr>
        <w:t>190.</w:t>
      </w:r>
      <w:r w:rsidRPr="00334D9D">
        <w:rPr>
          <w:noProof/>
        </w:rPr>
        <w:tab/>
        <w:t>Huang WK, Akcakaya P, Gangaev A, Lee L, Zeljic K, Hajeri P, Berglund E, Ghaderi M, Ahlen J, Branstrom R, Larsson C and Lui WO (2018) miR-125a-5p regulation increases phosphorylation of FAK that contributes to imatinib resistance in gastrointestinal stromal tumors. Exp Cell Res 371:287-296. doi: 10.1016/j.yexcr.2018.08.028</w:t>
      </w:r>
    </w:p>
    <w:p w:rsidR="00186D2D" w:rsidRPr="00334D9D" w:rsidRDefault="00186D2D" w:rsidP="00186D2D">
      <w:pPr>
        <w:pStyle w:val="EndNoteBibliography"/>
        <w:rPr>
          <w:noProof/>
        </w:rPr>
      </w:pPr>
      <w:r w:rsidRPr="00334D9D">
        <w:rPr>
          <w:noProof/>
        </w:rPr>
        <w:t>191.</w:t>
      </w:r>
      <w:r w:rsidRPr="00334D9D">
        <w:rPr>
          <w:noProof/>
        </w:rPr>
        <w:tab/>
        <w:t>Akcakaya P, Caramuta S, Ahlen J, Ghaderi M, Berglund E, Ostman A, Branstrom R, Larsson C and Lui WO (2014) microRNA expression signatures of gastrointestinal stromal tumours: associations with imatinib resistance and patient outcome. Br J Cancer 111:2091-102. doi: 10.1038/bjc.2014.548</w:t>
      </w:r>
    </w:p>
    <w:p w:rsidR="00186D2D" w:rsidRPr="00334D9D" w:rsidRDefault="00186D2D" w:rsidP="00186D2D">
      <w:pPr>
        <w:pStyle w:val="EndNoteBibliography"/>
        <w:rPr>
          <w:noProof/>
        </w:rPr>
      </w:pPr>
      <w:r w:rsidRPr="00334D9D">
        <w:rPr>
          <w:noProof/>
        </w:rPr>
        <w:t>192.</w:t>
      </w:r>
      <w:r w:rsidRPr="00334D9D">
        <w:rPr>
          <w:noProof/>
        </w:rPr>
        <w:tab/>
        <w:t xml:space="preserve">Cao CL, Niu HJ, Kang SP, Cong CL and Kang SR (2016) miRNA-21 sensitizes gastrointestinal stromal tumors (GISTs) cells to Imatinib via targeting B-cell lymphoma 2 (Bcl-2). European review for medical and pharmacological sciences 20:3574-3581. </w:t>
      </w:r>
    </w:p>
    <w:p w:rsidR="00186D2D" w:rsidRPr="00334D9D" w:rsidRDefault="00186D2D" w:rsidP="00186D2D">
      <w:pPr>
        <w:pStyle w:val="EndNoteBibliography"/>
        <w:rPr>
          <w:noProof/>
        </w:rPr>
      </w:pPr>
      <w:r w:rsidRPr="00334D9D">
        <w:rPr>
          <w:noProof/>
        </w:rPr>
        <w:t>193.</w:t>
      </w:r>
      <w:r w:rsidRPr="00334D9D">
        <w:rPr>
          <w:noProof/>
        </w:rPr>
        <w:tab/>
        <w:t>Shiozawa K, Shuting J, Yoshioka Y, Ochiya T and Kondo T (2018) Extracellular vesicle-encapsulated microRNA-761 enhances pazopanib resistance in synovial sarcoma. Biochem Biophys Res Commun 495:1322-1327. doi: 10.1016/j.bbrc.2017.11.164</w:t>
      </w:r>
    </w:p>
    <w:p w:rsidR="00186D2D" w:rsidRPr="00334D9D" w:rsidRDefault="00186D2D" w:rsidP="00186D2D">
      <w:pPr>
        <w:pStyle w:val="EndNoteBibliography"/>
        <w:rPr>
          <w:noProof/>
        </w:rPr>
      </w:pPr>
      <w:r w:rsidRPr="00334D9D">
        <w:rPr>
          <w:noProof/>
        </w:rPr>
        <w:t>194.</w:t>
      </w:r>
      <w:r w:rsidRPr="00334D9D">
        <w:rPr>
          <w:noProof/>
        </w:rPr>
        <w:tab/>
        <w:t>Pang B and Hao Y (2021) Integrated Analysis of the Transcriptome Profile Reveals the Potential Roles Played by Long Noncoding RNAs in Immunotherapy for Sarcoma. Frontiers in oncology 11:690486. doi: 10.3389/fonc.2021.690486</w:t>
      </w:r>
    </w:p>
    <w:p w:rsidR="00186D2D" w:rsidRPr="00334D9D" w:rsidRDefault="00186D2D" w:rsidP="00186D2D">
      <w:pPr>
        <w:pStyle w:val="EndNoteBibliography"/>
        <w:rPr>
          <w:noProof/>
        </w:rPr>
      </w:pPr>
      <w:r w:rsidRPr="00334D9D">
        <w:rPr>
          <w:noProof/>
        </w:rPr>
        <w:lastRenderedPageBreak/>
        <w:t>195.</w:t>
      </w:r>
      <w:r w:rsidRPr="00334D9D">
        <w:rPr>
          <w:noProof/>
        </w:rPr>
        <w:tab/>
        <w:t>He P, Xu YQ, Wang ZJ and Sheng B (2020) LncRNA LINC00210 regulated radiosensitivity of osteosarcoma cells via miR-342-3p/GFRA1 axis. J Clin Lab Anal 34:e23540. doi: 10.1002/jcla.23540</w:t>
      </w:r>
    </w:p>
    <w:p w:rsidR="00186D2D" w:rsidRPr="00334D9D" w:rsidRDefault="00186D2D" w:rsidP="00186D2D">
      <w:pPr>
        <w:pStyle w:val="EndNoteBibliography"/>
        <w:rPr>
          <w:noProof/>
        </w:rPr>
      </w:pPr>
      <w:r w:rsidRPr="00334D9D">
        <w:rPr>
          <w:noProof/>
        </w:rPr>
        <w:t>196.</w:t>
      </w:r>
      <w:r w:rsidRPr="00334D9D">
        <w:rPr>
          <w:noProof/>
        </w:rPr>
        <w:tab/>
        <w:t>Yang Z, Wa Q-D, Lu C, Pan W, Lu Z-Μ and Ao J (2018) miR</w:t>
      </w:r>
      <w:r w:rsidRPr="00334D9D">
        <w:rPr>
          <w:rFonts w:ascii="Cambria Math" w:hAnsi="Cambria Math" w:cs="Cambria Math"/>
          <w:noProof/>
        </w:rPr>
        <w:t>‑</w:t>
      </w:r>
      <w:r w:rsidRPr="00334D9D">
        <w:rPr>
          <w:noProof/>
        </w:rPr>
        <w:t>328</w:t>
      </w:r>
      <w:r w:rsidRPr="00334D9D">
        <w:rPr>
          <w:rFonts w:ascii="Cambria Math" w:hAnsi="Cambria Math" w:cs="Cambria Math"/>
          <w:noProof/>
        </w:rPr>
        <w:t>‑</w:t>
      </w:r>
      <w:r w:rsidRPr="00334D9D">
        <w:rPr>
          <w:noProof/>
        </w:rPr>
        <w:t>3p enhances the radiosensitivity of osteosarcoma and regulates apoptosis and cell viability via H2AX. Oncology reports 39:545-553. doi: 10.3892/or.2017.6112</w:t>
      </w:r>
    </w:p>
    <w:p w:rsidR="00186D2D" w:rsidRPr="00334D9D" w:rsidRDefault="00186D2D" w:rsidP="00186D2D">
      <w:pPr>
        <w:pStyle w:val="EndNoteBibliography"/>
        <w:rPr>
          <w:noProof/>
        </w:rPr>
      </w:pPr>
      <w:r w:rsidRPr="00334D9D">
        <w:rPr>
          <w:noProof/>
        </w:rPr>
        <w:t>197.</w:t>
      </w:r>
      <w:r w:rsidRPr="00334D9D">
        <w:rPr>
          <w:noProof/>
        </w:rPr>
        <w:tab/>
        <w:t>Li Y, Song X, Liu Z, Li Q, Huang M, Su B, Mao Y, Wang Y, Mo W and Chen H (2019) Upregulation of miR-214 Induced Radioresistance of Osteosarcoma by Targeting PHLDA2 via PI3K/Akt Signaling. Front Oncol 9:298. doi: 10.3389/fonc.2019.00298</w:t>
      </w:r>
    </w:p>
    <w:p w:rsidR="00186D2D" w:rsidRPr="00334D9D" w:rsidRDefault="00186D2D" w:rsidP="00186D2D">
      <w:pPr>
        <w:pStyle w:val="EndNoteBibliography"/>
        <w:rPr>
          <w:noProof/>
        </w:rPr>
      </w:pPr>
      <w:r w:rsidRPr="00334D9D">
        <w:rPr>
          <w:noProof/>
        </w:rPr>
        <w:t>198.</w:t>
      </w:r>
      <w:r w:rsidRPr="00334D9D">
        <w:rPr>
          <w:noProof/>
        </w:rPr>
        <w:tab/>
        <w:t>Dai N, Qing Y, Cun Y, Zhong Z, Li C, Zhang S, Shan J, Yang X, Dai X, Cheng Y, Xiao H, Xu C, Li M and Wang D (2018) miR-513a-5p regulates radiosensitivity of osteosarcoma by targeting human apurinic/apyrimidinic endonuclease. Oncotarget 9:25414-25426. doi: 10.18632/oncotarget.11003</w:t>
      </w:r>
    </w:p>
    <w:p w:rsidR="00186D2D" w:rsidRPr="00334D9D" w:rsidRDefault="00186D2D" w:rsidP="00186D2D">
      <w:pPr>
        <w:pStyle w:val="EndNoteBibliography"/>
        <w:rPr>
          <w:noProof/>
        </w:rPr>
      </w:pPr>
      <w:r w:rsidRPr="00334D9D">
        <w:rPr>
          <w:noProof/>
        </w:rPr>
        <w:t>199.</w:t>
      </w:r>
      <w:r w:rsidRPr="00334D9D">
        <w:rPr>
          <w:noProof/>
        </w:rPr>
        <w:tab/>
        <w:t>Vares G, Ahire V, Sunada S, Ho Kim E, Sai S, Chevalier F, Romeo P-H, Yamamoto T, Nakajima T and Saintigny Y (2020) A multimodal treatment of carbon ions irradiation, miRNA-34 and mTOR inhibitor specifically control high-grade chondrosarcoma cancer stem cells. Radiotherapy and Oncology 150:253-261. doi: 10.1016/j.radonc.2020.07.034</w:t>
      </w:r>
    </w:p>
    <w:p w:rsidR="00186D2D" w:rsidRPr="00334D9D" w:rsidRDefault="00186D2D" w:rsidP="00186D2D">
      <w:pPr>
        <w:pStyle w:val="EndNoteBibliography"/>
        <w:rPr>
          <w:noProof/>
        </w:rPr>
      </w:pPr>
      <w:r w:rsidRPr="00334D9D">
        <w:rPr>
          <w:noProof/>
        </w:rPr>
        <w:t>200.</w:t>
      </w:r>
      <w:r w:rsidRPr="00334D9D">
        <w:rPr>
          <w:noProof/>
        </w:rPr>
        <w:tab/>
        <w:t>Lee YY, Yang YP, Huang MC, Wang ML, Yen SH, Huang PI, Chen YW, Chiou SH, Lan YT, Ma HI, Shih YH and Chen MT (2014) MicroRNA142-3p promotes tumor-initiating and radioresistant properties in malignant pediatric brain tumors. Cell Transplant 23:669-90. doi: 10.3727/096368914X678364</w:t>
      </w:r>
    </w:p>
    <w:p w:rsidR="00186D2D" w:rsidRPr="00334D9D" w:rsidRDefault="00186D2D" w:rsidP="00186D2D">
      <w:pPr>
        <w:pStyle w:val="EndNoteBibliography"/>
        <w:rPr>
          <w:noProof/>
        </w:rPr>
      </w:pPr>
      <w:r w:rsidRPr="00334D9D">
        <w:rPr>
          <w:noProof/>
        </w:rPr>
        <w:t>201.</w:t>
      </w:r>
      <w:r w:rsidRPr="00334D9D">
        <w:rPr>
          <w:noProof/>
        </w:rPr>
        <w:tab/>
        <w:t>Polvani S, Martignano F, Scoccianti G, Pasqui A, Palomba AR, Conticello S, Galli A, Palchetti I, Caporalini C, Antonuzzo L, Campanacci DA and Pillozzi S (2022) Growth arrest-specific 5 lncRNA as a valuable biomarker of chemoresistance in osteosarcoma. Anticancer Drugs 33:278-285. doi: 10.1097/CAD.0000000000001263</w:t>
      </w:r>
    </w:p>
    <w:p w:rsidR="00186D2D" w:rsidRPr="00334D9D" w:rsidRDefault="00186D2D" w:rsidP="00186D2D">
      <w:pPr>
        <w:pStyle w:val="EndNoteBibliography"/>
        <w:rPr>
          <w:noProof/>
        </w:rPr>
      </w:pPr>
      <w:r w:rsidRPr="00334D9D">
        <w:rPr>
          <w:noProof/>
        </w:rPr>
        <w:t>202.</w:t>
      </w:r>
      <w:r w:rsidRPr="00334D9D">
        <w:rPr>
          <w:noProof/>
        </w:rPr>
        <w:tab/>
        <w:t xml:space="preserve">Zhu K-P, Zhang C-L, Shen G-Q and Zhu Z-S (2015) Long noncoding RNA expression profiles of the doxorubicin-resistant </w:t>
      </w:r>
      <w:r w:rsidRPr="00334D9D">
        <w:rPr>
          <w:noProof/>
        </w:rPr>
        <w:lastRenderedPageBreak/>
        <w:t xml:space="preserve">human osteosarcoma cell line MG63/DXR and its parental cell line MG63 as ascertained by microarray analysis. International journal of clinical and experimental pathology 8:8754-8773. </w:t>
      </w:r>
    </w:p>
    <w:p w:rsidR="00186D2D" w:rsidRPr="00334D9D" w:rsidRDefault="00186D2D" w:rsidP="00186D2D">
      <w:pPr>
        <w:pStyle w:val="EndNoteBibliography"/>
        <w:rPr>
          <w:noProof/>
        </w:rPr>
      </w:pPr>
      <w:r w:rsidRPr="00334D9D">
        <w:rPr>
          <w:noProof/>
        </w:rPr>
        <w:t>203.</w:t>
      </w:r>
      <w:r w:rsidRPr="00334D9D">
        <w:rPr>
          <w:noProof/>
        </w:rPr>
        <w:tab/>
        <w:t xml:space="preserve">Yuan J, Chen L, Chen X, Sun W and Zhou X (2012) Identification of serum microRNA-21 as a biomarker for chemosensitivity and prognosis in human osteosarcoma. The Journal of international medical research 40:2090-2097. </w:t>
      </w:r>
    </w:p>
    <w:p w:rsidR="00186D2D" w:rsidRPr="00334D9D" w:rsidRDefault="00186D2D" w:rsidP="00186D2D">
      <w:pPr>
        <w:pStyle w:val="EndNoteBibliography"/>
        <w:rPr>
          <w:noProof/>
        </w:rPr>
      </w:pPr>
      <w:r w:rsidRPr="00334D9D">
        <w:rPr>
          <w:noProof/>
        </w:rPr>
        <w:t>204.</w:t>
      </w:r>
      <w:r w:rsidRPr="00334D9D">
        <w:rPr>
          <w:noProof/>
        </w:rPr>
        <w:tab/>
        <w:t>Luo Z, Liu M, Zhang H and Xia Y (2016) Association of circulating miR-125b and survival in patients with osteosarcoma–A single center experience. Journal of Bone Oncology 5:167-172. doi: 10.1016/j.jbo.2016.06.002</w:t>
      </w:r>
    </w:p>
    <w:p w:rsidR="00186D2D" w:rsidRPr="00334D9D" w:rsidRDefault="00186D2D" w:rsidP="00186D2D">
      <w:pPr>
        <w:pStyle w:val="EndNoteBibliography"/>
        <w:rPr>
          <w:noProof/>
        </w:rPr>
      </w:pPr>
      <w:r w:rsidRPr="00334D9D">
        <w:rPr>
          <w:noProof/>
        </w:rPr>
        <w:t>205.</w:t>
      </w:r>
      <w:r w:rsidRPr="00334D9D">
        <w:rPr>
          <w:noProof/>
        </w:rPr>
        <w:tab/>
        <w:t>Han J, Ye Z, Kong Q, Wu F, Wang G and Wang K (2020) Circular RNA expression pattern in cisplatin-resistant osteosarcoma cells. Transl Cancer Res 9:262-270. doi: 10.21037/tcr.2019.12.80</w:t>
      </w:r>
    </w:p>
    <w:p w:rsidR="00186D2D" w:rsidRPr="00334D9D" w:rsidRDefault="00186D2D" w:rsidP="00186D2D">
      <w:pPr>
        <w:pStyle w:val="EndNoteBibliography"/>
        <w:rPr>
          <w:noProof/>
        </w:rPr>
      </w:pPr>
      <w:r w:rsidRPr="00334D9D">
        <w:rPr>
          <w:noProof/>
        </w:rPr>
        <w:t>206.</w:t>
      </w:r>
      <w:r w:rsidRPr="00334D9D">
        <w:rPr>
          <w:noProof/>
        </w:rPr>
        <w:tab/>
        <w:t>Kun-Peng Z, Xiao-Long M, Lei Z, Chun-Lin Z, Jian-Ping H and Tai-Cheng Z (2018) Screening circular RNA related to chemotherapeutic resistance in osteosarcoma by RNA sequencing. Epigenomics 10:1327-1346. doi: 10.2217/epi-2018-0023</w:t>
      </w:r>
    </w:p>
    <w:p w:rsidR="00186D2D" w:rsidRPr="00334D9D" w:rsidRDefault="00186D2D" w:rsidP="00186D2D">
      <w:pPr>
        <w:pStyle w:val="EndNoteBibliography"/>
        <w:rPr>
          <w:noProof/>
        </w:rPr>
      </w:pPr>
      <w:r w:rsidRPr="00334D9D">
        <w:rPr>
          <w:noProof/>
        </w:rPr>
        <w:t>207.</w:t>
      </w:r>
      <w:r w:rsidRPr="00334D9D">
        <w:rPr>
          <w:noProof/>
        </w:rPr>
        <w:tab/>
        <w:t>Yamada H, Takahashi M, Watanuki M, Watanabe M, Hiraide S, Saijo K, Komine K and Ishioka C (2021) lncRNA HAR1B has potential to be a predictive marker for pazopanib therapy in patients with sarcoma. Oncology Letters 21. doi: 10.3892/ol.2021.12716</w:t>
      </w:r>
    </w:p>
    <w:p w:rsidR="00186D2D" w:rsidRPr="00334D9D" w:rsidRDefault="00186D2D" w:rsidP="00186D2D">
      <w:pPr>
        <w:pStyle w:val="EndNoteBibliography"/>
        <w:rPr>
          <w:noProof/>
        </w:rPr>
      </w:pPr>
      <w:r w:rsidRPr="00334D9D">
        <w:rPr>
          <w:noProof/>
        </w:rPr>
        <w:t>208.</w:t>
      </w:r>
      <w:r w:rsidRPr="00334D9D">
        <w:rPr>
          <w:noProof/>
        </w:rPr>
        <w:tab/>
        <w:t>Yan J, Chen D, Chen X, Sun X, Dong Q, Du Z and Wang T (2018) Identification of imatinib</w:t>
      </w:r>
      <w:r w:rsidRPr="00334D9D">
        <w:rPr>
          <w:rFonts w:ascii="Cambria Math" w:hAnsi="Cambria Math" w:cs="Cambria Math"/>
          <w:noProof/>
        </w:rPr>
        <w:t>‑</w:t>
      </w:r>
      <w:r w:rsidRPr="00334D9D">
        <w:rPr>
          <w:noProof/>
        </w:rPr>
        <w:t>resistant long non</w:t>
      </w:r>
      <w:r w:rsidRPr="00334D9D">
        <w:rPr>
          <w:rFonts w:ascii="Cambria Math" w:hAnsi="Cambria Math" w:cs="Cambria Math"/>
          <w:noProof/>
        </w:rPr>
        <w:t>‑</w:t>
      </w:r>
      <w:r w:rsidRPr="00334D9D">
        <w:rPr>
          <w:noProof/>
        </w:rPr>
        <w:t>coding RNAs in gastrointestinal stromal tumors. Oncology Letters. doi: 10.3892/ol.2018.9821</w:t>
      </w:r>
    </w:p>
    <w:p w:rsidR="00186D2D" w:rsidRPr="00334D9D" w:rsidRDefault="00186D2D" w:rsidP="00186D2D">
      <w:pPr>
        <w:pStyle w:val="EndNoteBibliography"/>
        <w:rPr>
          <w:noProof/>
        </w:rPr>
      </w:pPr>
      <w:r w:rsidRPr="00334D9D">
        <w:rPr>
          <w:noProof/>
        </w:rPr>
        <w:t>209.</w:t>
      </w:r>
      <w:r w:rsidRPr="00334D9D">
        <w:rPr>
          <w:noProof/>
        </w:rPr>
        <w:tab/>
        <w:t>Amirnasr, Gits, van K, Smid, Vriends, Rutkowski, Sciot, Schöffski, Debiec R, Sleijfer and Wiemer (2019) Molecular Comparison of Imatinib-Naïve and Resistant Gastrointestinal Stromal Tumors: Differentially Expressed microRNAs and mRNAs. Cancers 11. doi: 10.3390/cancers11060882</w:t>
      </w:r>
    </w:p>
    <w:p w:rsidR="00186D2D" w:rsidRPr="00334D9D" w:rsidRDefault="00186D2D" w:rsidP="00186D2D">
      <w:pPr>
        <w:pStyle w:val="EndNoteBibliography"/>
        <w:rPr>
          <w:noProof/>
        </w:rPr>
      </w:pPr>
      <w:r w:rsidRPr="00334D9D">
        <w:rPr>
          <w:noProof/>
        </w:rPr>
        <w:t>210.</w:t>
      </w:r>
      <w:r w:rsidRPr="00334D9D">
        <w:rPr>
          <w:noProof/>
        </w:rPr>
        <w:tab/>
        <w:t xml:space="preserve">Kou Y, Yang R and Wang Q (2018) Serum miR-518e-5p is a potential biomarker for secondary imatinib-resistant gastrointestinal stromal tumor. Journal of biosciences 43:1015-1023. </w:t>
      </w:r>
    </w:p>
    <w:p w:rsidR="00186D2D" w:rsidRPr="00334D9D" w:rsidRDefault="00186D2D" w:rsidP="00186D2D">
      <w:pPr>
        <w:pStyle w:val="EndNoteBibliography"/>
        <w:rPr>
          <w:noProof/>
        </w:rPr>
      </w:pPr>
      <w:r w:rsidRPr="00334D9D">
        <w:rPr>
          <w:noProof/>
        </w:rPr>
        <w:lastRenderedPageBreak/>
        <w:t>211.</w:t>
      </w:r>
      <w:r w:rsidRPr="00334D9D">
        <w:rPr>
          <w:noProof/>
        </w:rPr>
        <w:tab/>
        <w:t>Gao X, Shen K, Wang C, Ling J, Wang H, Fang Y, Shi Y, Hou Y, Qin J, Sun Y and Qin X (2014) MiR-320a downregulation is associated with imatinib resistance in gastrointestinal stromal tumors. Acta Biochim Biophys Sin (Shanghai) 46:72-5. doi: 10.1093/abbs/gmt118</w:t>
      </w:r>
    </w:p>
    <w:p w:rsidR="00186D2D" w:rsidRPr="00334D9D" w:rsidRDefault="00186D2D" w:rsidP="00186D2D">
      <w:pPr>
        <w:pStyle w:val="EndNoteBibliography"/>
        <w:rPr>
          <w:noProof/>
        </w:rPr>
      </w:pPr>
      <w:r w:rsidRPr="00334D9D">
        <w:rPr>
          <w:noProof/>
        </w:rPr>
        <w:t>212.</w:t>
      </w:r>
      <w:r w:rsidRPr="00334D9D">
        <w:rPr>
          <w:noProof/>
        </w:rPr>
        <w:tab/>
        <w:t>Zhang Z, Jiang Ny, Guan Ry, Zhu Yk, Jiang Fq and Piao D (2018) Identification of critical microRNAs in gastrointestinal stromal tumor patients treated with Imatinib. Neoplasma 65:683-692. doi: 10.4149/neo_2018_170906N575</w:t>
      </w:r>
    </w:p>
    <w:p w:rsidR="007E41EF" w:rsidRDefault="00186D2D" w:rsidP="00186D2D">
      <w:r>
        <w:fldChar w:fldCharType="end"/>
      </w:r>
    </w:p>
    <w:sectPr w:rsidR="007E41EF" w:rsidSect="00C41EF3">
      <w:pgSz w:w="16840" w:h="11900" w:orient="landscape"/>
      <w:pgMar w:top="1800" w:right="1440" w:bottom="1800" w:left="1440" w:header="851" w:footer="992" w:gutter="0"/>
      <w:cols w:space="425"/>
      <w:docGrid w:type="lines" w:linePitch="423"/>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62A34" w:rsidRDefault="00662A34" w:rsidP="009A31C8">
      <w:r>
        <w:separator/>
      </w:r>
    </w:p>
  </w:endnote>
  <w:endnote w:type="continuationSeparator" w:id="1">
    <w:p w:rsidR="00662A34" w:rsidRDefault="00662A34" w:rsidP="009A31C8">
      <w:r>
        <w:continuationSeparator/>
      </w:r>
    </w:p>
  </w:endnote>
</w:endnotes>
</file>

<file path=word/fontTable.xml><?xml version="1.0" encoding="utf-8"?>
<w:fonts xmlns:r="http://schemas.openxmlformats.org/officeDocument/2006/relationships" xmlns:w="http://schemas.openxmlformats.org/wordprocessingml/2006/main">
  <w:font w:name="DengXian">
    <w:altName w:val="等线"/>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Times">
    <w:altName w:val="﷽﷽﷽﷽﷽﷽﷽﷽砕뫝痀ࣦ怀"/>
    <w:panose1 w:val="02020603050405020304"/>
    <w:charset w:val="00"/>
    <w:family w:val="auto"/>
    <w:pitch w:val="variable"/>
    <w:sig w:usb0="E00002FF" w:usb1="5000205A" w:usb2="00000000" w:usb3="00000000" w:csb0="0000019F" w:csb1="00000000"/>
  </w:font>
  <w:font w:name="DtrgvfAdvOT3b30f6db . B">
    <w:altName w:val="Segoe Print"/>
    <w:charset w:val="00"/>
    <w:family w:val="auto"/>
    <w:pitch w:val="default"/>
    <w:sig w:usb0="00000000" w:usb1="00000000" w:usb2="00000000" w:usb3="00000000" w:csb0="00000000" w:csb1="00000000"/>
  </w:font>
  <w:font w:name="CharisSIL">
    <w:altName w:val="微软雅黑"/>
    <w:panose1 w:val="00000000000000000000"/>
    <w:charset w:val="86"/>
    <w:family w:val="swiss"/>
    <w:notTrueType/>
    <w:pitch w:val="default"/>
    <w:sig w:usb0="00000001" w:usb1="080E0000" w:usb2="00000010" w:usb3="00000000" w:csb0="00040000" w:csb1="00000000"/>
  </w:font>
  <w:font w:name="Times-Roman">
    <w:altName w:val="Malgun Gothic"/>
    <w:panose1 w:val="00000000000000000000"/>
    <w:charset w:val="00"/>
    <w:family w:val="auto"/>
    <w:notTrueType/>
    <w:pitch w:val="variable"/>
    <w:sig w:usb0="E00002FF" w:usb1="5000205A" w:usb2="00000000" w:usb3="00000000" w:csb0="0000019F" w:csb1="00000000"/>
  </w:font>
  <w:font w:name="HelveticaNeueLTStd-Roman">
    <w:altName w:val="微软雅黑"/>
    <w:panose1 w:val="00000000000000000000"/>
    <w:charset w:val="86"/>
    <w:family w:val="auto"/>
    <w:notTrueType/>
    <w:pitch w:val="default"/>
    <w:sig w:usb0="00000001" w:usb1="080E0000" w:usb2="00000010" w:usb3="00000000" w:csb0="00040000" w:csb1="00000000"/>
  </w:font>
  <w:font w:name="AdvTimes-b">
    <w:altName w:val="微软雅黑"/>
    <w:panose1 w:val="00000000000000000000"/>
    <w:charset w:val="86"/>
    <w:family w:val="auto"/>
    <w:notTrueType/>
    <w:pitch w:val="default"/>
    <w:sig w:usb0="00000001" w:usb1="080E0000" w:usb2="00000010" w:usb3="00000000" w:csb0="00040000" w:csb1="00000000"/>
  </w:font>
  <w:font w:name="NaomiSans EFN">
    <w:altName w:val="微软雅黑"/>
    <w:panose1 w:val="00000000000000000000"/>
    <w:charset w:val="86"/>
    <w:family w:val="swiss"/>
    <w:notTrueType/>
    <w:pitch w:val="default"/>
    <w:sig w:usb0="00000001" w:usb1="080E0000" w:usb2="00000010" w:usb3="00000000" w:csb0="00040000" w:csb1="00000000"/>
  </w:font>
  <w:font w:name="Corbel-Bold">
    <w:altName w:val="DengXian"/>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DengXian Light">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62A34" w:rsidRDefault="00662A34" w:rsidP="009A31C8">
      <w:r>
        <w:separator/>
      </w:r>
    </w:p>
  </w:footnote>
  <w:footnote w:type="continuationSeparator" w:id="1">
    <w:p w:rsidR="00662A34" w:rsidRDefault="00662A34" w:rsidP="009A31C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陈欢欢">
    <w15:presenceInfo w15:providerId="None" w15:userId="陈欢欢"/>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420"/>
  <w:characterSpacingControl w:val="doNotCompress"/>
  <w:hdrShapeDefaults>
    <o:shapedefaults v:ext="edit" spidmax="5122"/>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96E1D"/>
    <w:rsid w:val="00000230"/>
    <w:rsid w:val="0000084D"/>
    <w:rsid w:val="00000910"/>
    <w:rsid w:val="000010BF"/>
    <w:rsid w:val="000019C8"/>
    <w:rsid w:val="00002041"/>
    <w:rsid w:val="00003B4D"/>
    <w:rsid w:val="00004F5A"/>
    <w:rsid w:val="00005EE1"/>
    <w:rsid w:val="000060C2"/>
    <w:rsid w:val="00007E35"/>
    <w:rsid w:val="0001103F"/>
    <w:rsid w:val="00012B38"/>
    <w:rsid w:val="00012CAB"/>
    <w:rsid w:val="000135CF"/>
    <w:rsid w:val="00013D3D"/>
    <w:rsid w:val="00014CAB"/>
    <w:rsid w:val="000154AF"/>
    <w:rsid w:val="00020B94"/>
    <w:rsid w:val="000211B1"/>
    <w:rsid w:val="000225C8"/>
    <w:rsid w:val="0002283F"/>
    <w:rsid w:val="0002307C"/>
    <w:rsid w:val="00024546"/>
    <w:rsid w:val="00026616"/>
    <w:rsid w:val="00026B86"/>
    <w:rsid w:val="00026CC9"/>
    <w:rsid w:val="00030BEA"/>
    <w:rsid w:val="00031BEB"/>
    <w:rsid w:val="00032212"/>
    <w:rsid w:val="00032DFF"/>
    <w:rsid w:val="00032F14"/>
    <w:rsid w:val="00033DF0"/>
    <w:rsid w:val="00034555"/>
    <w:rsid w:val="000419C2"/>
    <w:rsid w:val="00044416"/>
    <w:rsid w:val="00044D74"/>
    <w:rsid w:val="00045E5D"/>
    <w:rsid w:val="00050120"/>
    <w:rsid w:val="000506F3"/>
    <w:rsid w:val="0005482A"/>
    <w:rsid w:val="000553C5"/>
    <w:rsid w:val="0005573D"/>
    <w:rsid w:val="000560D8"/>
    <w:rsid w:val="00061988"/>
    <w:rsid w:val="00062B3A"/>
    <w:rsid w:val="00063A69"/>
    <w:rsid w:val="00063C3C"/>
    <w:rsid w:val="0006446C"/>
    <w:rsid w:val="000661BA"/>
    <w:rsid w:val="00067138"/>
    <w:rsid w:val="00072730"/>
    <w:rsid w:val="000729F7"/>
    <w:rsid w:val="00072E38"/>
    <w:rsid w:val="000742E2"/>
    <w:rsid w:val="00074E57"/>
    <w:rsid w:val="0007537E"/>
    <w:rsid w:val="0007633D"/>
    <w:rsid w:val="0007684C"/>
    <w:rsid w:val="00076884"/>
    <w:rsid w:val="00077821"/>
    <w:rsid w:val="00077BAA"/>
    <w:rsid w:val="0008109D"/>
    <w:rsid w:val="000830C1"/>
    <w:rsid w:val="000848BB"/>
    <w:rsid w:val="00084E82"/>
    <w:rsid w:val="00085C22"/>
    <w:rsid w:val="00086E93"/>
    <w:rsid w:val="000878E8"/>
    <w:rsid w:val="0009009F"/>
    <w:rsid w:val="000911B7"/>
    <w:rsid w:val="000917A7"/>
    <w:rsid w:val="000927E1"/>
    <w:rsid w:val="00092F42"/>
    <w:rsid w:val="00094D14"/>
    <w:rsid w:val="0009543D"/>
    <w:rsid w:val="000A2961"/>
    <w:rsid w:val="000A2F6D"/>
    <w:rsid w:val="000A58C0"/>
    <w:rsid w:val="000A7461"/>
    <w:rsid w:val="000A74B2"/>
    <w:rsid w:val="000A767B"/>
    <w:rsid w:val="000A7D05"/>
    <w:rsid w:val="000B0EE4"/>
    <w:rsid w:val="000B3C55"/>
    <w:rsid w:val="000B3CBB"/>
    <w:rsid w:val="000B4608"/>
    <w:rsid w:val="000B5AD9"/>
    <w:rsid w:val="000B5E6D"/>
    <w:rsid w:val="000B6170"/>
    <w:rsid w:val="000B782B"/>
    <w:rsid w:val="000C045F"/>
    <w:rsid w:val="000C1087"/>
    <w:rsid w:val="000C138B"/>
    <w:rsid w:val="000C16EE"/>
    <w:rsid w:val="000C586F"/>
    <w:rsid w:val="000C6BBB"/>
    <w:rsid w:val="000C79D4"/>
    <w:rsid w:val="000D0458"/>
    <w:rsid w:val="000D04DB"/>
    <w:rsid w:val="000D21C4"/>
    <w:rsid w:val="000D3EB9"/>
    <w:rsid w:val="000D49BD"/>
    <w:rsid w:val="000D4F44"/>
    <w:rsid w:val="000D6984"/>
    <w:rsid w:val="000E35AB"/>
    <w:rsid w:val="000E4047"/>
    <w:rsid w:val="000F0BDD"/>
    <w:rsid w:val="000F1FA8"/>
    <w:rsid w:val="000F2880"/>
    <w:rsid w:val="000F2AB1"/>
    <w:rsid w:val="000F3CD0"/>
    <w:rsid w:val="000F3CD6"/>
    <w:rsid w:val="000F523D"/>
    <w:rsid w:val="000F63C4"/>
    <w:rsid w:val="00100302"/>
    <w:rsid w:val="0010060E"/>
    <w:rsid w:val="00100795"/>
    <w:rsid w:val="00101C55"/>
    <w:rsid w:val="001022F1"/>
    <w:rsid w:val="00102361"/>
    <w:rsid w:val="00103CCC"/>
    <w:rsid w:val="00104019"/>
    <w:rsid w:val="00106856"/>
    <w:rsid w:val="00106FDE"/>
    <w:rsid w:val="00107CDB"/>
    <w:rsid w:val="0011101C"/>
    <w:rsid w:val="00111720"/>
    <w:rsid w:val="00112159"/>
    <w:rsid w:val="0011472D"/>
    <w:rsid w:val="00115578"/>
    <w:rsid w:val="0012440A"/>
    <w:rsid w:val="00124ED2"/>
    <w:rsid w:val="00124FB1"/>
    <w:rsid w:val="001268BC"/>
    <w:rsid w:val="00126AEC"/>
    <w:rsid w:val="00127642"/>
    <w:rsid w:val="00127B9D"/>
    <w:rsid w:val="00132346"/>
    <w:rsid w:val="00133731"/>
    <w:rsid w:val="00133C7A"/>
    <w:rsid w:val="0013453B"/>
    <w:rsid w:val="00134617"/>
    <w:rsid w:val="001352E5"/>
    <w:rsid w:val="001356A5"/>
    <w:rsid w:val="00135FE9"/>
    <w:rsid w:val="00136A61"/>
    <w:rsid w:val="00140F92"/>
    <w:rsid w:val="0014327E"/>
    <w:rsid w:val="001439F6"/>
    <w:rsid w:val="0014545F"/>
    <w:rsid w:val="00146338"/>
    <w:rsid w:val="00147008"/>
    <w:rsid w:val="00150BE8"/>
    <w:rsid w:val="00151044"/>
    <w:rsid w:val="00154C6D"/>
    <w:rsid w:val="00155EAA"/>
    <w:rsid w:val="001571EE"/>
    <w:rsid w:val="00157B40"/>
    <w:rsid w:val="00160BBF"/>
    <w:rsid w:val="00162DFE"/>
    <w:rsid w:val="00162E69"/>
    <w:rsid w:val="00170AC9"/>
    <w:rsid w:val="00173ABB"/>
    <w:rsid w:val="001746F1"/>
    <w:rsid w:val="001761AA"/>
    <w:rsid w:val="001773AF"/>
    <w:rsid w:val="00177604"/>
    <w:rsid w:val="00177B94"/>
    <w:rsid w:val="00177DAD"/>
    <w:rsid w:val="00186D2D"/>
    <w:rsid w:val="00190995"/>
    <w:rsid w:val="00192A45"/>
    <w:rsid w:val="00194D8A"/>
    <w:rsid w:val="001960FA"/>
    <w:rsid w:val="001A1A93"/>
    <w:rsid w:val="001A1C8A"/>
    <w:rsid w:val="001A2377"/>
    <w:rsid w:val="001A2B28"/>
    <w:rsid w:val="001A2D5F"/>
    <w:rsid w:val="001A3788"/>
    <w:rsid w:val="001A42F4"/>
    <w:rsid w:val="001A657F"/>
    <w:rsid w:val="001A7ECE"/>
    <w:rsid w:val="001B1464"/>
    <w:rsid w:val="001B3E48"/>
    <w:rsid w:val="001B4302"/>
    <w:rsid w:val="001B5322"/>
    <w:rsid w:val="001B7274"/>
    <w:rsid w:val="001B76BC"/>
    <w:rsid w:val="001B7D95"/>
    <w:rsid w:val="001C15E4"/>
    <w:rsid w:val="001C25AE"/>
    <w:rsid w:val="001C2BAD"/>
    <w:rsid w:val="001C3814"/>
    <w:rsid w:val="001C47A6"/>
    <w:rsid w:val="001C5B66"/>
    <w:rsid w:val="001C5B89"/>
    <w:rsid w:val="001C6219"/>
    <w:rsid w:val="001D344B"/>
    <w:rsid w:val="001D5344"/>
    <w:rsid w:val="001D59EE"/>
    <w:rsid w:val="001D661E"/>
    <w:rsid w:val="001D6E1B"/>
    <w:rsid w:val="001D79E5"/>
    <w:rsid w:val="001E1ED4"/>
    <w:rsid w:val="001E3C77"/>
    <w:rsid w:val="001E41EB"/>
    <w:rsid w:val="001E4795"/>
    <w:rsid w:val="001E6A71"/>
    <w:rsid w:val="001E7044"/>
    <w:rsid w:val="001F1115"/>
    <w:rsid w:val="001F1658"/>
    <w:rsid w:val="001F3390"/>
    <w:rsid w:val="001F6859"/>
    <w:rsid w:val="0020057A"/>
    <w:rsid w:val="00200FBD"/>
    <w:rsid w:val="002014F3"/>
    <w:rsid w:val="00201F20"/>
    <w:rsid w:val="002022F2"/>
    <w:rsid w:val="00202812"/>
    <w:rsid w:val="002035BD"/>
    <w:rsid w:val="00207396"/>
    <w:rsid w:val="0021001B"/>
    <w:rsid w:val="0021015D"/>
    <w:rsid w:val="002116D2"/>
    <w:rsid w:val="00211D91"/>
    <w:rsid w:val="002153E2"/>
    <w:rsid w:val="002160BC"/>
    <w:rsid w:val="002166D4"/>
    <w:rsid w:val="002234F8"/>
    <w:rsid w:val="00223E7D"/>
    <w:rsid w:val="002245DF"/>
    <w:rsid w:val="002252F3"/>
    <w:rsid w:val="00227D63"/>
    <w:rsid w:val="0023106B"/>
    <w:rsid w:val="00231C18"/>
    <w:rsid w:val="00231E4F"/>
    <w:rsid w:val="002338DF"/>
    <w:rsid w:val="002350E9"/>
    <w:rsid w:val="002360DF"/>
    <w:rsid w:val="00240C93"/>
    <w:rsid w:val="002411C3"/>
    <w:rsid w:val="00241B5B"/>
    <w:rsid w:val="00241BFB"/>
    <w:rsid w:val="00242E6A"/>
    <w:rsid w:val="00245B8C"/>
    <w:rsid w:val="00247A88"/>
    <w:rsid w:val="00250EC2"/>
    <w:rsid w:val="00255043"/>
    <w:rsid w:val="002550FB"/>
    <w:rsid w:val="002570CA"/>
    <w:rsid w:val="00260109"/>
    <w:rsid w:val="00261241"/>
    <w:rsid w:val="0026327C"/>
    <w:rsid w:val="002671EB"/>
    <w:rsid w:val="00270BA6"/>
    <w:rsid w:val="00270FA5"/>
    <w:rsid w:val="0027115E"/>
    <w:rsid w:val="00271BCD"/>
    <w:rsid w:val="00275BF8"/>
    <w:rsid w:val="0027657C"/>
    <w:rsid w:val="0027773A"/>
    <w:rsid w:val="00283E8E"/>
    <w:rsid w:val="00284C91"/>
    <w:rsid w:val="00285783"/>
    <w:rsid w:val="0028635E"/>
    <w:rsid w:val="00287B16"/>
    <w:rsid w:val="00291B9E"/>
    <w:rsid w:val="00293514"/>
    <w:rsid w:val="00293A46"/>
    <w:rsid w:val="00294033"/>
    <w:rsid w:val="002A0C4B"/>
    <w:rsid w:val="002A1541"/>
    <w:rsid w:val="002A27F1"/>
    <w:rsid w:val="002A2EC0"/>
    <w:rsid w:val="002A384C"/>
    <w:rsid w:val="002A3BFA"/>
    <w:rsid w:val="002A3CA7"/>
    <w:rsid w:val="002A49BE"/>
    <w:rsid w:val="002A5BE0"/>
    <w:rsid w:val="002A6ED3"/>
    <w:rsid w:val="002A7891"/>
    <w:rsid w:val="002A7CA5"/>
    <w:rsid w:val="002A7E01"/>
    <w:rsid w:val="002B04A7"/>
    <w:rsid w:val="002B139B"/>
    <w:rsid w:val="002B2490"/>
    <w:rsid w:val="002B3E8B"/>
    <w:rsid w:val="002B591E"/>
    <w:rsid w:val="002B70E6"/>
    <w:rsid w:val="002B7348"/>
    <w:rsid w:val="002B7918"/>
    <w:rsid w:val="002C0808"/>
    <w:rsid w:val="002C39A8"/>
    <w:rsid w:val="002C4847"/>
    <w:rsid w:val="002C64DB"/>
    <w:rsid w:val="002C67F0"/>
    <w:rsid w:val="002D09C1"/>
    <w:rsid w:val="002D38AE"/>
    <w:rsid w:val="002D5E3E"/>
    <w:rsid w:val="002D76FE"/>
    <w:rsid w:val="002D7CC4"/>
    <w:rsid w:val="002E1A19"/>
    <w:rsid w:val="002E5DE7"/>
    <w:rsid w:val="002E639E"/>
    <w:rsid w:val="002E66B0"/>
    <w:rsid w:val="002E7D02"/>
    <w:rsid w:val="002F081F"/>
    <w:rsid w:val="002F0AD6"/>
    <w:rsid w:val="002F13FC"/>
    <w:rsid w:val="002F3786"/>
    <w:rsid w:val="003014E1"/>
    <w:rsid w:val="00301B47"/>
    <w:rsid w:val="003059FC"/>
    <w:rsid w:val="00305A8B"/>
    <w:rsid w:val="003102B9"/>
    <w:rsid w:val="00316C14"/>
    <w:rsid w:val="00325401"/>
    <w:rsid w:val="00326443"/>
    <w:rsid w:val="00332782"/>
    <w:rsid w:val="00333F3C"/>
    <w:rsid w:val="0033416E"/>
    <w:rsid w:val="00334643"/>
    <w:rsid w:val="00335AA5"/>
    <w:rsid w:val="003368C8"/>
    <w:rsid w:val="003408FD"/>
    <w:rsid w:val="00342AFC"/>
    <w:rsid w:val="00343C8F"/>
    <w:rsid w:val="00343F70"/>
    <w:rsid w:val="003455B6"/>
    <w:rsid w:val="0034590C"/>
    <w:rsid w:val="00346D2D"/>
    <w:rsid w:val="00347696"/>
    <w:rsid w:val="00347E9F"/>
    <w:rsid w:val="00350899"/>
    <w:rsid w:val="0035270B"/>
    <w:rsid w:val="0035309F"/>
    <w:rsid w:val="003553EF"/>
    <w:rsid w:val="003578B4"/>
    <w:rsid w:val="003605A6"/>
    <w:rsid w:val="003609B9"/>
    <w:rsid w:val="003622B1"/>
    <w:rsid w:val="00363DCB"/>
    <w:rsid w:val="00363F7E"/>
    <w:rsid w:val="00365E68"/>
    <w:rsid w:val="003705C3"/>
    <w:rsid w:val="00370EBA"/>
    <w:rsid w:val="003723A7"/>
    <w:rsid w:val="00372BFB"/>
    <w:rsid w:val="0037509A"/>
    <w:rsid w:val="00375938"/>
    <w:rsid w:val="00377B10"/>
    <w:rsid w:val="00380D3A"/>
    <w:rsid w:val="00381020"/>
    <w:rsid w:val="00381787"/>
    <w:rsid w:val="00382AB9"/>
    <w:rsid w:val="00383639"/>
    <w:rsid w:val="00384828"/>
    <w:rsid w:val="00386219"/>
    <w:rsid w:val="003876A5"/>
    <w:rsid w:val="0039039D"/>
    <w:rsid w:val="0039235B"/>
    <w:rsid w:val="00392715"/>
    <w:rsid w:val="00392EB9"/>
    <w:rsid w:val="003942FF"/>
    <w:rsid w:val="00394966"/>
    <w:rsid w:val="003959F7"/>
    <w:rsid w:val="00396EE8"/>
    <w:rsid w:val="0039715D"/>
    <w:rsid w:val="003A23E3"/>
    <w:rsid w:val="003A29ED"/>
    <w:rsid w:val="003A574F"/>
    <w:rsid w:val="003A6DC2"/>
    <w:rsid w:val="003A6FE8"/>
    <w:rsid w:val="003A78C5"/>
    <w:rsid w:val="003B0C5F"/>
    <w:rsid w:val="003B2F13"/>
    <w:rsid w:val="003B2F1B"/>
    <w:rsid w:val="003B3AD1"/>
    <w:rsid w:val="003B469E"/>
    <w:rsid w:val="003B4C1E"/>
    <w:rsid w:val="003B7535"/>
    <w:rsid w:val="003B775A"/>
    <w:rsid w:val="003C005A"/>
    <w:rsid w:val="003C0CE9"/>
    <w:rsid w:val="003C141D"/>
    <w:rsid w:val="003C255B"/>
    <w:rsid w:val="003C26BF"/>
    <w:rsid w:val="003C4810"/>
    <w:rsid w:val="003C5108"/>
    <w:rsid w:val="003C721C"/>
    <w:rsid w:val="003C7697"/>
    <w:rsid w:val="003C7CF6"/>
    <w:rsid w:val="003D1552"/>
    <w:rsid w:val="003D29B7"/>
    <w:rsid w:val="003D2C35"/>
    <w:rsid w:val="003D41A5"/>
    <w:rsid w:val="003D5439"/>
    <w:rsid w:val="003E09E2"/>
    <w:rsid w:val="003E4DED"/>
    <w:rsid w:val="003E54C2"/>
    <w:rsid w:val="003E721C"/>
    <w:rsid w:val="003E7A14"/>
    <w:rsid w:val="003E7C30"/>
    <w:rsid w:val="003F39BF"/>
    <w:rsid w:val="003F4E60"/>
    <w:rsid w:val="003F629F"/>
    <w:rsid w:val="004006B6"/>
    <w:rsid w:val="00400EE6"/>
    <w:rsid w:val="00400F28"/>
    <w:rsid w:val="00404F72"/>
    <w:rsid w:val="00404F7F"/>
    <w:rsid w:val="00406E55"/>
    <w:rsid w:val="004074C3"/>
    <w:rsid w:val="00407836"/>
    <w:rsid w:val="0041093D"/>
    <w:rsid w:val="004130A6"/>
    <w:rsid w:val="004134FC"/>
    <w:rsid w:val="004147C9"/>
    <w:rsid w:val="00415D49"/>
    <w:rsid w:val="0041639D"/>
    <w:rsid w:val="0041651A"/>
    <w:rsid w:val="004167F9"/>
    <w:rsid w:val="00420CEC"/>
    <w:rsid w:val="0042105C"/>
    <w:rsid w:val="0042147E"/>
    <w:rsid w:val="004214AD"/>
    <w:rsid w:val="004215B3"/>
    <w:rsid w:val="004221F2"/>
    <w:rsid w:val="004237FD"/>
    <w:rsid w:val="004254D1"/>
    <w:rsid w:val="00425AC4"/>
    <w:rsid w:val="004317D6"/>
    <w:rsid w:val="00431D33"/>
    <w:rsid w:val="00432897"/>
    <w:rsid w:val="004342E5"/>
    <w:rsid w:val="004365B2"/>
    <w:rsid w:val="00440122"/>
    <w:rsid w:val="004405CF"/>
    <w:rsid w:val="0044065A"/>
    <w:rsid w:val="00440E5F"/>
    <w:rsid w:val="004423C4"/>
    <w:rsid w:val="004429F5"/>
    <w:rsid w:val="00443328"/>
    <w:rsid w:val="00443D43"/>
    <w:rsid w:val="00450877"/>
    <w:rsid w:val="00450B9C"/>
    <w:rsid w:val="0045156A"/>
    <w:rsid w:val="0045405A"/>
    <w:rsid w:val="00454785"/>
    <w:rsid w:val="00454F0E"/>
    <w:rsid w:val="00455619"/>
    <w:rsid w:val="00455E4A"/>
    <w:rsid w:val="004569BF"/>
    <w:rsid w:val="00456B22"/>
    <w:rsid w:val="00461F1A"/>
    <w:rsid w:val="0046316D"/>
    <w:rsid w:val="00463729"/>
    <w:rsid w:val="00465C53"/>
    <w:rsid w:val="00470E44"/>
    <w:rsid w:val="00470E7E"/>
    <w:rsid w:val="0047147E"/>
    <w:rsid w:val="004731DF"/>
    <w:rsid w:val="00477A86"/>
    <w:rsid w:val="00484136"/>
    <w:rsid w:val="00484A69"/>
    <w:rsid w:val="00486DF0"/>
    <w:rsid w:val="00486E37"/>
    <w:rsid w:val="00490038"/>
    <w:rsid w:val="004916A6"/>
    <w:rsid w:val="00491C8F"/>
    <w:rsid w:val="00492D22"/>
    <w:rsid w:val="004A0C92"/>
    <w:rsid w:val="004A170D"/>
    <w:rsid w:val="004A198D"/>
    <w:rsid w:val="004A1FF4"/>
    <w:rsid w:val="004A21EA"/>
    <w:rsid w:val="004A47C3"/>
    <w:rsid w:val="004A544A"/>
    <w:rsid w:val="004A5DD8"/>
    <w:rsid w:val="004A7929"/>
    <w:rsid w:val="004B3E96"/>
    <w:rsid w:val="004B463F"/>
    <w:rsid w:val="004B4840"/>
    <w:rsid w:val="004B4E48"/>
    <w:rsid w:val="004B614E"/>
    <w:rsid w:val="004B6D0E"/>
    <w:rsid w:val="004C182B"/>
    <w:rsid w:val="004C25DF"/>
    <w:rsid w:val="004C63C3"/>
    <w:rsid w:val="004C7C12"/>
    <w:rsid w:val="004D0256"/>
    <w:rsid w:val="004D2142"/>
    <w:rsid w:val="004D28FD"/>
    <w:rsid w:val="004D58A0"/>
    <w:rsid w:val="004D5B58"/>
    <w:rsid w:val="004D62CA"/>
    <w:rsid w:val="004E14E7"/>
    <w:rsid w:val="004E16F7"/>
    <w:rsid w:val="004E25F9"/>
    <w:rsid w:val="004E2FB8"/>
    <w:rsid w:val="004E6F46"/>
    <w:rsid w:val="004F0517"/>
    <w:rsid w:val="004F092E"/>
    <w:rsid w:val="004F1928"/>
    <w:rsid w:val="004F1EF4"/>
    <w:rsid w:val="004F269A"/>
    <w:rsid w:val="004F77C1"/>
    <w:rsid w:val="00500AA3"/>
    <w:rsid w:val="005011CE"/>
    <w:rsid w:val="00504E78"/>
    <w:rsid w:val="005051D8"/>
    <w:rsid w:val="00510C00"/>
    <w:rsid w:val="00513056"/>
    <w:rsid w:val="005202EA"/>
    <w:rsid w:val="00520978"/>
    <w:rsid w:val="00522662"/>
    <w:rsid w:val="005226F6"/>
    <w:rsid w:val="00524A50"/>
    <w:rsid w:val="00524F7D"/>
    <w:rsid w:val="00525858"/>
    <w:rsid w:val="00530381"/>
    <w:rsid w:val="00530A3C"/>
    <w:rsid w:val="005314FB"/>
    <w:rsid w:val="005349AC"/>
    <w:rsid w:val="00534BED"/>
    <w:rsid w:val="00535422"/>
    <w:rsid w:val="005379D0"/>
    <w:rsid w:val="00537CA1"/>
    <w:rsid w:val="00537D1F"/>
    <w:rsid w:val="00540FE6"/>
    <w:rsid w:val="00540FF0"/>
    <w:rsid w:val="0054113E"/>
    <w:rsid w:val="00541ADB"/>
    <w:rsid w:val="00542441"/>
    <w:rsid w:val="0054266C"/>
    <w:rsid w:val="005431D6"/>
    <w:rsid w:val="00544FC4"/>
    <w:rsid w:val="00544FD6"/>
    <w:rsid w:val="00545CFD"/>
    <w:rsid w:val="0054671B"/>
    <w:rsid w:val="00546C80"/>
    <w:rsid w:val="005500B5"/>
    <w:rsid w:val="00552D8B"/>
    <w:rsid w:val="00553AE1"/>
    <w:rsid w:val="0055514D"/>
    <w:rsid w:val="00555FF4"/>
    <w:rsid w:val="0055690D"/>
    <w:rsid w:val="00560769"/>
    <w:rsid w:val="0056084B"/>
    <w:rsid w:val="005616F9"/>
    <w:rsid w:val="00563310"/>
    <w:rsid w:val="00563DB6"/>
    <w:rsid w:val="0056647B"/>
    <w:rsid w:val="005704EF"/>
    <w:rsid w:val="005737C0"/>
    <w:rsid w:val="00573E32"/>
    <w:rsid w:val="005743D8"/>
    <w:rsid w:val="005746C1"/>
    <w:rsid w:val="00575A8D"/>
    <w:rsid w:val="00577155"/>
    <w:rsid w:val="0057772B"/>
    <w:rsid w:val="00577AA9"/>
    <w:rsid w:val="00577BEE"/>
    <w:rsid w:val="00580509"/>
    <w:rsid w:val="00582AFB"/>
    <w:rsid w:val="005838FC"/>
    <w:rsid w:val="00590ACE"/>
    <w:rsid w:val="00591908"/>
    <w:rsid w:val="005939EB"/>
    <w:rsid w:val="00593FDC"/>
    <w:rsid w:val="005941A0"/>
    <w:rsid w:val="005945A4"/>
    <w:rsid w:val="00594A08"/>
    <w:rsid w:val="00594D4B"/>
    <w:rsid w:val="005953A8"/>
    <w:rsid w:val="0059680F"/>
    <w:rsid w:val="00596976"/>
    <w:rsid w:val="00596E1D"/>
    <w:rsid w:val="005A0C81"/>
    <w:rsid w:val="005A105C"/>
    <w:rsid w:val="005A3119"/>
    <w:rsid w:val="005A38EB"/>
    <w:rsid w:val="005A3C4F"/>
    <w:rsid w:val="005A5D8A"/>
    <w:rsid w:val="005A5FF6"/>
    <w:rsid w:val="005A6C6B"/>
    <w:rsid w:val="005A708E"/>
    <w:rsid w:val="005B512C"/>
    <w:rsid w:val="005C2093"/>
    <w:rsid w:val="005C5C1B"/>
    <w:rsid w:val="005C5C98"/>
    <w:rsid w:val="005C5EB8"/>
    <w:rsid w:val="005C7D89"/>
    <w:rsid w:val="005D0B45"/>
    <w:rsid w:val="005D1E5B"/>
    <w:rsid w:val="005D4EC3"/>
    <w:rsid w:val="005D788A"/>
    <w:rsid w:val="005D7AB0"/>
    <w:rsid w:val="005E01A4"/>
    <w:rsid w:val="005E1C48"/>
    <w:rsid w:val="005E214A"/>
    <w:rsid w:val="005F03CE"/>
    <w:rsid w:val="005F36B6"/>
    <w:rsid w:val="005F3DA9"/>
    <w:rsid w:val="005F43D7"/>
    <w:rsid w:val="00600926"/>
    <w:rsid w:val="00600FD2"/>
    <w:rsid w:val="006024E8"/>
    <w:rsid w:val="00602EAD"/>
    <w:rsid w:val="006035E0"/>
    <w:rsid w:val="006037AB"/>
    <w:rsid w:val="00605257"/>
    <w:rsid w:val="0060633F"/>
    <w:rsid w:val="006075C8"/>
    <w:rsid w:val="00610C3D"/>
    <w:rsid w:val="00612995"/>
    <w:rsid w:val="00614AF0"/>
    <w:rsid w:val="00615EFF"/>
    <w:rsid w:val="006227C1"/>
    <w:rsid w:val="00624694"/>
    <w:rsid w:val="0062643D"/>
    <w:rsid w:val="006265A8"/>
    <w:rsid w:val="006265B5"/>
    <w:rsid w:val="006314E3"/>
    <w:rsid w:val="00636BD2"/>
    <w:rsid w:val="0064390E"/>
    <w:rsid w:val="006505BF"/>
    <w:rsid w:val="006521DB"/>
    <w:rsid w:val="00652B1C"/>
    <w:rsid w:val="0065482C"/>
    <w:rsid w:val="00656015"/>
    <w:rsid w:val="006611B9"/>
    <w:rsid w:val="006627CE"/>
    <w:rsid w:val="00662A34"/>
    <w:rsid w:val="006632DB"/>
    <w:rsid w:val="00664FB4"/>
    <w:rsid w:val="00665E29"/>
    <w:rsid w:val="00665F61"/>
    <w:rsid w:val="00666451"/>
    <w:rsid w:val="00666520"/>
    <w:rsid w:val="00666E58"/>
    <w:rsid w:val="0067008B"/>
    <w:rsid w:val="006712DC"/>
    <w:rsid w:val="00673137"/>
    <w:rsid w:val="0067358E"/>
    <w:rsid w:val="00673B5B"/>
    <w:rsid w:val="0067514B"/>
    <w:rsid w:val="006766A6"/>
    <w:rsid w:val="00676DE5"/>
    <w:rsid w:val="006802FA"/>
    <w:rsid w:val="00681000"/>
    <w:rsid w:val="00682EBA"/>
    <w:rsid w:val="0068334C"/>
    <w:rsid w:val="00685C76"/>
    <w:rsid w:val="00687D35"/>
    <w:rsid w:val="00691A13"/>
    <w:rsid w:val="00692A3F"/>
    <w:rsid w:val="00693517"/>
    <w:rsid w:val="00693B58"/>
    <w:rsid w:val="006940B6"/>
    <w:rsid w:val="00694BE6"/>
    <w:rsid w:val="00694C43"/>
    <w:rsid w:val="00696C80"/>
    <w:rsid w:val="00697CB1"/>
    <w:rsid w:val="006A34F0"/>
    <w:rsid w:val="006A3B8B"/>
    <w:rsid w:val="006A3BD9"/>
    <w:rsid w:val="006A45D8"/>
    <w:rsid w:val="006A6AC2"/>
    <w:rsid w:val="006A6E2E"/>
    <w:rsid w:val="006A757F"/>
    <w:rsid w:val="006B525C"/>
    <w:rsid w:val="006B5CDB"/>
    <w:rsid w:val="006B6C1D"/>
    <w:rsid w:val="006B7A26"/>
    <w:rsid w:val="006C000E"/>
    <w:rsid w:val="006C1281"/>
    <w:rsid w:val="006C1F1B"/>
    <w:rsid w:val="006C2C93"/>
    <w:rsid w:val="006C3C34"/>
    <w:rsid w:val="006C4AF9"/>
    <w:rsid w:val="006C51F1"/>
    <w:rsid w:val="006C665D"/>
    <w:rsid w:val="006C7BF2"/>
    <w:rsid w:val="006D0BE8"/>
    <w:rsid w:val="006D196C"/>
    <w:rsid w:val="006D3E33"/>
    <w:rsid w:val="006D4E92"/>
    <w:rsid w:val="006D4FA0"/>
    <w:rsid w:val="006D59AE"/>
    <w:rsid w:val="006D5A09"/>
    <w:rsid w:val="006D5C58"/>
    <w:rsid w:val="006D752A"/>
    <w:rsid w:val="006E06AB"/>
    <w:rsid w:val="006E12A7"/>
    <w:rsid w:val="006E17F7"/>
    <w:rsid w:val="006E1BF7"/>
    <w:rsid w:val="006E200F"/>
    <w:rsid w:val="006E2DDA"/>
    <w:rsid w:val="006E3958"/>
    <w:rsid w:val="006F1F57"/>
    <w:rsid w:val="006F2B31"/>
    <w:rsid w:val="006F2B78"/>
    <w:rsid w:val="006F7166"/>
    <w:rsid w:val="0070504D"/>
    <w:rsid w:val="00706C64"/>
    <w:rsid w:val="00707985"/>
    <w:rsid w:val="00710995"/>
    <w:rsid w:val="007109A6"/>
    <w:rsid w:val="00711AC3"/>
    <w:rsid w:val="007127D9"/>
    <w:rsid w:val="00713276"/>
    <w:rsid w:val="007142FB"/>
    <w:rsid w:val="00714313"/>
    <w:rsid w:val="0071737F"/>
    <w:rsid w:val="00720252"/>
    <w:rsid w:val="0072337C"/>
    <w:rsid w:val="00724621"/>
    <w:rsid w:val="00724A85"/>
    <w:rsid w:val="00724C60"/>
    <w:rsid w:val="00725702"/>
    <w:rsid w:val="00726CB8"/>
    <w:rsid w:val="0073182C"/>
    <w:rsid w:val="0073658A"/>
    <w:rsid w:val="00736819"/>
    <w:rsid w:val="007368BF"/>
    <w:rsid w:val="007378AF"/>
    <w:rsid w:val="007378F1"/>
    <w:rsid w:val="007402D3"/>
    <w:rsid w:val="007409C8"/>
    <w:rsid w:val="00742048"/>
    <w:rsid w:val="007420F0"/>
    <w:rsid w:val="00742FCE"/>
    <w:rsid w:val="007447C5"/>
    <w:rsid w:val="00744A15"/>
    <w:rsid w:val="00745CCA"/>
    <w:rsid w:val="00746024"/>
    <w:rsid w:val="007466CD"/>
    <w:rsid w:val="0075014D"/>
    <w:rsid w:val="00751603"/>
    <w:rsid w:val="007520D9"/>
    <w:rsid w:val="00752547"/>
    <w:rsid w:val="00753DB0"/>
    <w:rsid w:val="0075402B"/>
    <w:rsid w:val="007545CA"/>
    <w:rsid w:val="00757976"/>
    <w:rsid w:val="00760788"/>
    <w:rsid w:val="007632D5"/>
    <w:rsid w:val="00765022"/>
    <w:rsid w:val="00765057"/>
    <w:rsid w:val="00765323"/>
    <w:rsid w:val="0076584A"/>
    <w:rsid w:val="0076654C"/>
    <w:rsid w:val="0076655F"/>
    <w:rsid w:val="00766625"/>
    <w:rsid w:val="00770ED6"/>
    <w:rsid w:val="00771F85"/>
    <w:rsid w:val="00772C01"/>
    <w:rsid w:val="00777F2D"/>
    <w:rsid w:val="00780076"/>
    <w:rsid w:val="00781B8A"/>
    <w:rsid w:val="00784B66"/>
    <w:rsid w:val="00785F48"/>
    <w:rsid w:val="007872E8"/>
    <w:rsid w:val="007912CD"/>
    <w:rsid w:val="007945EC"/>
    <w:rsid w:val="0079669A"/>
    <w:rsid w:val="007A0536"/>
    <w:rsid w:val="007A10DE"/>
    <w:rsid w:val="007A28C4"/>
    <w:rsid w:val="007A5F1A"/>
    <w:rsid w:val="007C0581"/>
    <w:rsid w:val="007C101B"/>
    <w:rsid w:val="007C4DB6"/>
    <w:rsid w:val="007C5D7B"/>
    <w:rsid w:val="007D146B"/>
    <w:rsid w:val="007D1719"/>
    <w:rsid w:val="007D1D1E"/>
    <w:rsid w:val="007D1F75"/>
    <w:rsid w:val="007D3486"/>
    <w:rsid w:val="007D5AF0"/>
    <w:rsid w:val="007D6792"/>
    <w:rsid w:val="007D67F8"/>
    <w:rsid w:val="007D6BC3"/>
    <w:rsid w:val="007D6E8C"/>
    <w:rsid w:val="007D726B"/>
    <w:rsid w:val="007E1CDC"/>
    <w:rsid w:val="007E1F5C"/>
    <w:rsid w:val="007E285B"/>
    <w:rsid w:val="007E2CE6"/>
    <w:rsid w:val="007E41EF"/>
    <w:rsid w:val="007E5AB3"/>
    <w:rsid w:val="007E6F83"/>
    <w:rsid w:val="007E758F"/>
    <w:rsid w:val="007F0431"/>
    <w:rsid w:val="007F21CC"/>
    <w:rsid w:val="007F3F2F"/>
    <w:rsid w:val="007F47BE"/>
    <w:rsid w:val="007F720F"/>
    <w:rsid w:val="008036EB"/>
    <w:rsid w:val="00803F4A"/>
    <w:rsid w:val="0080697C"/>
    <w:rsid w:val="00810A7A"/>
    <w:rsid w:val="00811870"/>
    <w:rsid w:val="00812511"/>
    <w:rsid w:val="00813BF4"/>
    <w:rsid w:val="008217EA"/>
    <w:rsid w:val="00821FE2"/>
    <w:rsid w:val="00826F43"/>
    <w:rsid w:val="00827BCA"/>
    <w:rsid w:val="00827E8C"/>
    <w:rsid w:val="00831ECB"/>
    <w:rsid w:val="00832909"/>
    <w:rsid w:val="00833479"/>
    <w:rsid w:val="00835B0E"/>
    <w:rsid w:val="00836CDC"/>
    <w:rsid w:val="00840E13"/>
    <w:rsid w:val="008423E0"/>
    <w:rsid w:val="00842A3F"/>
    <w:rsid w:val="008448B2"/>
    <w:rsid w:val="0084602A"/>
    <w:rsid w:val="008461C1"/>
    <w:rsid w:val="00850503"/>
    <w:rsid w:val="00852242"/>
    <w:rsid w:val="00853020"/>
    <w:rsid w:val="008550FD"/>
    <w:rsid w:val="00856EEA"/>
    <w:rsid w:val="0086154F"/>
    <w:rsid w:val="00866444"/>
    <w:rsid w:val="00866EA0"/>
    <w:rsid w:val="00867E48"/>
    <w:rsid w:val="0087012D"/>
    <w:rsid w:val="00873208"/>
    <w:rsid w:val="008742F7"/>
    <w:rsid w:val="00874C71"/>
    <w:rsid w:val="00877CE1"/>
    <w:rsid w:val="00881382"/>
    <w:rsid w:val="0088179C"/>
    <w:rsid w:val="008846C2"/>
    <w:rsid w:val="00887B47"/>
    <w:rsid w:val="00890FEC"/>
    <w:rsid w:val="008916D8"/>
    <w:rsid w:val="00892AF9"/>
    <w:rsid w:val="00894B90"/>
    <w:rsid w:val="00896BD5"/>
    <w:rsid w:val="008A0226"/>
    <w:rsid w:val="008A229F"/>
    <w:rsid w:val="008A351F"/>
    <w:rsid w:val="008A6122"/>
    <w:rsid w:val="008B0298"/>
    <w:rsid w:val="008B02B9"/>
    <w:rsid w:val="008B0DA3"/>
    <w:rsid w:val="008B0E3E"/>
    <w:rsid w:val="008B16B3"/>
    <w:rsid w:val="008B4304"/>
    <w:rsid w:val="008B440D"/>
    <w:rsid w:val="008B7875"/>
    <w:rsid w:val="008C30AF"/>
    <w:rsid w:val="008C3791"/>
    <w:rsid w:val="008C45EE"/>
    <w:rsid w:val="008C6142"/>
    <w:rsid w:val="008C7066"/>
    <w:rsid w:val="008D152D"/>
    <w:rsid w:val="008D1574"/>
    <w:rsid w:val="008D1673"/>
    <w:rsid w:val="008D2CD2"/>
    <w:rsid w:val="008D3AB9"/>
    <w:rsid w:val="008D5A6B"/>
    <w:rsid w:val="008D7F0F"/>
    <w:rsid w:val="008E0CB1"/>
    <w:rsid w:val="008E13BB"/>
    <w:rsid w:val="008E1696"/>
    <w:rsid w:val="008E199B"/>
    <w:rsid w:val="008E251A"/>
    <w:rsid w:val="008E3249"/>
    <w:rsid w:val="008E72D4"/>
    <w:rsid w:val="008E74F5"/>
    <w:rsid w:val="008E762A"/>
    <w:rsid w:val="008F48E8"/>
    <w:rsid w:val="008F51CB"/>
    <w:rsid w:val="008F7893"/>
    <w:rsid w:val="0090044C"/>
    <w:rsid w:val="00901CC8"/>
    <w:rsid w:val="00902177"/>
    <w:rsid w:val="009044C4"/>
    <w:rsid w:val="0090468A"/>
    <w:rsid w:val="00907239"/>
    <w:rsid w:val="0090725C"/>
    <w:rsid w:val="00910FC8"/>
    <w:rsid w:val="00911A23"/>
    <w:rsid w:val="00912F57"/>
    <w:rsid w:val="00913BEA"/>
    <w:rsid w:val="0091588C"/>
    <w:rsid w:val="00915F06"/>
    <w:rsid w:val="00916AA3"/>
    <w:rsid w:val="00916B10"/>
    <w:rsid w:val="00921783"/>
    <w:rsid w:val="009218C2"/>
    <w:rsid w:val="00922313"/>
    <w:rsid w:val="00924DC9"/>
    <w:rsid w:val="0092735F"/>
    <w:rsid w:val="00927729"/>
    <w:rsid w:val="009301AD"/>
    <w:rsid w:val="009308E5"/>
    <w:rsid w:val="00931BEC"/>
    <w:rsid w:val="00931FAD"/>
    <w:rsid w:val="00932D4D"/>
    <w:rsid w:val="009336FE"/>
    <w:rsid w:val="00934275"/>
    <w:rsid w:val="00935355"/>
    <w:rsid w:val="00937302"/>
    <w:rsid w:val="009402EB"/>
    <w:rsid w:val="00943F1D"/>
    <w:rsid w:val="009472DA"/>
    <w:rsid w:val="00947F94"/>
    <w:rsid w:val="009506C9"/>
    <w:rsid w:val="00952F98"/>
    <w:rsid w:val="009535ED"/>
    <w:rsid w:val="00957027"/>
    <w:rsid w:val="00960500"/>
    <w:rsid w:val="00961742"/>
    <w:rsid w:val="009628F9"/>
    <w:rsid w:val="00963C29"/>
    <w:rsid w:val="00964E5E"/>
    <w:rsid w:val="00965714"/>
    <w:rsid w:val="009717B5"/>
    <w:rsid w:val="00972F7A"/>
    <w:rsid w:val="009733DF"/>
    <w:rsid w:val="009737E4"/>
    <w:rsid w:val="00974886"/>
    <w:rsid w:val="00974929"/>
    <w:rsid w:val="00975291"/>
    <w:rsid w:val="0098157D"/>
    <w:rsid w:val="00981D1F"/>
    <w:rsid w:val="0098400D"/>
    <w:rsid w:val="00984E56"/>
    <w:rsid w:val="00985A1F"/>
    <w:rsid w:val="00993B8B"/>
    <w:rsid w:val="009944C8"/>
    <w:rsid w:val="00994B1D"/>
    <w:rsid w:val="0099654B"/>
    <w:rsid w:val="00997DAF"/>
    <w:rsid w:val="00997F6C"/>
    <w:rsid w:val="009A1E5B"/>
    <w:rsid w:val="009A2506"/>
    <w:rsid w:val="009A2C2D"/>
    <w:rsid w:val="009A309C"/>
    <w:rsid w:val="009A31C8"/>
    <w:rsid w:val="009A33C8"/>
    <w:rsid w:val="009A37DB"/>
    <w:rsid w:val="009A3947"/>
    <w:rsid w:val="009A594F"/>
    <w:rsid w:val="009A6C3B"/>
    <w:rsid w:val="009B0765"/>
    <w:rsid w:val="009B1DDE"/>
    <w:rsid w:val="009B343A"/>
    <w:rsid w:val="009B55E4"/>
    <w:rsid w:val="009B5789"/>
    <w:rsid w:val="009B6F53"/>
    <w:rsid w:val="009B7317"/>
    <w:rsid w:val="009B75C9"/>
    <w:rsid w:val="009C0822"/>
    <w:rsid w:val="009C0867"/>
    <w:rsid w:val="009C41A2"/>
    <w:rsid w:val="009C753F"/>
    <w:rsid w:val="009C7A28"/>
    <w:rsid w:val="009D0291"/>
    <w:rsid w:val="009D1823"/>
    <w:rsid w:val="009D18AE"/>
    <w:rsid w:val="009D218C"/>
    <w:rsid w:val="009D469B"/>
    <w:rsid w:val="009D4F7F"/>
    <w:rsid w:val="009D54BE"/>
    <w:rsid w:val="009D6AB2"/>
    <w:rsid w:val="009E16E5"/>
    <w:rsid w:val="009E1748"/>
    <w:rsid w:val="009E181B"/>
    <w:rsid w:val="009E1AFA"/>
    <w:rsid w:val="009E27F0"/>
    <w:rsid w:val="009E28D0"/>
    <w:rsid w:val="009E29C4"/>
    <w:rsid w:val="009E3AE4"/>
    <w:rsid w:val="009E41F5"/>
    <w:rsid w:val="009E5830"/>
    <w:rsid w:val="009E66BF"/>
    <w:rsid w:val="009E7E4B"/>
    <w:rsid w:val="009F2A37"/>
    <w:rsid w:val="009F3B3D"/>
    <w:rsid w:val="009F5ED3"/>
    <w:rsid w:val="009F712D"/>
    <w:rsid w:val="00A01802"/>
    <w:rsid w:val="00A03440"/>
    <w:rsid w:val="00A04904"/>
    <w:rsid w:val="00A06011"/>
    <w:rsid w:val="00A077AA"/>
    <w:rsid w:val="00A1102E"/>
    <w:rsid w:val="00A142E4"/>
    <w:rsid w:val="00A20F9D"/>
    <w:rsid w:val="00A210F8"/>
    <w:rsid w:val="00A2721D"/>
    <w:rsid w:val="00A27A9E"/>
    <w:rsid w:val="00A27CF6"/>
    <w:rsid w:val="00A30284"/>
    <w:rsid w:val="00A307A6"/>
    <w:rsid w:val="00A311CF"/>
    <w:rsid w:val="00A32AFE"/>
    <w:rsid w:val="00A32C11"/>
    <w:rsid w:val="00A33630"/>
    <w:rsid w:val="00A337AF"/>
    <w:rsid w:val="00A3393F"/>
    <w:rsid w:val="00A344B0"/>
    <w:rsid w:val="00A36494"/>
    <w:rsid w:val="00A36D1A"/>
    <w:rsid w:val="00A37060"/>
    <w:rsid w:val="00A434DD"/>
    <w:rsid w:val="00A44EA4"/>
    <w:rsid w:val="00A451BE"/>
    <w:rsid w:val="00A50613"/>
    <w:rsid w:val="00A50DD1"/>
    <w:rsid w:val="00A51095"/>
    <w:rsid w:val="00A51B10"/>
    <w:rsid w:val="00A55824"/>
    <w:rsid w:val="00A56076"/>
    <w:rsid w:val="00A606FF"/>
    <w:rsid w:val="00A60D59"/>
    <w:rsid w:val="00A62171"/>
    <w:rsid w:val="00A6277C"/>
    <w:rsid w:val="00A62782"/>
    <w:rsid w:val="00A651AA"/>
    <w:rsid w:val="00A65939"/>
    <w:rsid w:val="00A66B27"/>
    <w:rsid w:val="00A7008C"/>
    <w:rsid w:val="00A71126"/>
    <w:rsid w:val="00A71DC7"/>
    <w:rsid w:val="00A720C8"/>
    <w:rsid w:val="00A72E99"/>
    <w:rsid w:val="00A75F3F"/>
    <w:rsid w:val="00A76441"/>
    <w:rsid w:val="00A76801"/>
    <w:rsid w:val="00A81506"/>
    <w:rsid w:val="00A824A9"/>
    <w:rsid w:val="00A829C8"/>
    <w:rsid w:val="00A82C12"/>
    <w:rsid w:val="00A83105"/>
    <w:rsid w:val="00A83402"/>
    <w:rsid w:val="00A835BF"/>
    <w:rsid w:val="00A84D78"/>
    <w:rsid w:val="00A85D6C"/>
    <w:rsid w:val="00A86178"/>
    <w:rsid w:val="00A91380"/>
    <w:rsid w:val="00A95751"/>
    <w:rsid w:val="00A96248"/>
    <w:rsid w:val="00AA1068"/>
    <w:rsid w:val="00AA12C5"/>
    <w:rsid w:val="00AB2340"/>
    <w:rsid w:val="00AB3864"/>
    <w:rsid w:val="00AB4954"/>
    <w:rsid w:val="00AB5160"/>
    <w:rsid w:val="00AB6BD6"/>
    <w:rsid w:val="00AB7368"/>
    <w:rsid w:val="00AB7ACA"/>
    <w:rsid w:val="00AC095B"/>
    <w:rsid w:val="00AC1352"/>
    <w:rsid w:val="00AC2EAB"/>
    <w:rsid w:val="00AC3629"/>
    <w:rsid w:val="00AC4346"/>
    <w:rsid w:val="00AC7A3B"/>
    <w:rsid w:val="00AD1B21"/>
    <w:rsid w:val="00AD2115"/>
    <w:rsid w:val="00AD291C"/>
    <w:rsid w:val="00AD68FB"/>
    <w:rsid w:val="00AD7BEB"/>
    <w:rsid w:val="00AE16BB"/>
    <w:rsid w:val="00AE2A72"/>
    <w:rsid w:val="00AE6B29"/>
    <w:rsid w:val="00AE7665"/>
    <w:rsid w:val="00AE7ECC"/>
    <w:rsid w:val="00AE7ED2"/>
    <w:rsid w:val="00AF0CAE"/>
    <w:rsid w:val="00AF18A7"/>
    <w:rsid w:val="00AF1B89"/>
    <w:rsid w:val="00AF44F3"/>
    <w:rsid w:val="00AF5769"/>
    <w:rsid w:val="00B00463"/>
    <w:rsid w:val="00B0132F"/>
    <w:rsid w:val="00B02D53"/>
    <w:rsid w:val="00B02F25"/>
    <w:rsid w:val="00B033EC"/>
    <w:rsid w:val="00B03ADD"/>
    <w:rsid w:val="00B045B4"/>
    <w:rsid w:val="00B0639F"/>
    <w:rsid w:val="00B06964"/>
    <w:rsid w:val="00B112B6"/>
    <w:rsid w:val="00B1247D"/>
    <w:rsid w:val="00B144EF"/>
    <w:rsid w:val="00B14942"/>
    <w:rsid w:val="00B15E32"/>
    <w:rsid w:val="00B16106"/>
    <w:rsid w:val="00B16E5D"/>
    <w:rsid w:val="00B17263"/>
    <w:rsid w:val="00B20592"/>
    <w:rsid w:val="00B20860"/>
    <w:rsid w:val="00B2134A"/>
    <w:rsid w:val="00B2156E"/>
    <w:rsid w:val="00B23145"/>
    <w:rsid w:val="00B2426C"/>
    <w:rsid w:val="00B249B2"/>
    <w:rsid w:val="00B3154D"/>
    <w:rsid w:val="00B32E30"/>
    <w:rsid w:val="00B33517"/>
    <w:rsid w:val="00B372EB"/>
    <w:rsid w:val="00B40735"/>
    <w:rsid w:val="00B4093D"/>
    <w:rsid w:val="00B40BE6"/>
    <w:rsid w:val="00B4165E"/>
    <w:rsid w:val="00B431CC"/>
    <w:rsid w:val="00B432D9"/>
    <w:rsid w:val="00B45CAF"/>
    <w:rsid w:val="00B47D7C"/>
    <w:rsid w:val="00B50A31"/>
    <w:rsid w:val="00B521E8"/>
    <w:rsid w:val="00B545A1"/>
    <w:rsid w:val="00B57DA2"/>
    <w:rsid w:val="00B62BA2"/>
    <w:rsid w:val="00B63819"/>
    <w:rsid w:val="00B64C44"/>
    <w:rsid w:val="00B65524"/>
    <w:rsid w:val="00B663C8"/>
    <w:rsid w:val="00B671FD"/>
    <w:rsid w:val="00B67DCB"/>
    <w:rsid w:val="00B70524"/>
    <w:rsid w:val="00B70DAA"/>
    <w:rsid w:val="00B7122F"/>
    <w:rsid w:val="00B71714"/>
    <w:rsid w:val="00B73628"/>
    <w:rsid w:val="00B7370A"/>
    <w:rsid w:val="00B739B1"/>
    <w:rsid w:val="00B75D27"/>
    <w:rsid w:val="00B77782"/>
    <w:rsid w:val="00B84366"/>
    <w:rsid w:val="00B856E4"/>
    <w:rsid w:val="00B85B43"/>
    <w:rsid w:val="00B85EFC"/>
    <w:rsid w:val="00B86425"/>
    <w:rsid w:val="00B86B0F"/>
    <w:rsid w:val="00B879DA"/>
    <w:rsid w:val="00B903F8"/>
    <w:rsid w:val="00B9148E"/>
    <w:rsid w:val="00B920EF"/>
    <w:rsid w:val="00B93416"/>
    <w:rsid w:val="00B93C1D"/>
    <w:rsid w:val="00B95A9A"/>
    <w:rsid w:val="00B9707A"/>
    <w:rsid w:val="00B97156"/>
    <w:rsid w:val="00BA6EFD"/>
    <w:rsid w:val="00BB0762"/>
    <w:rsid w:val="00BB1377"/>
    <w:rsid w:val="00BB164B"/>
    <w:rsid w:val="00BB2EDB"/>
    <w:rsid w:val="00BB5804"/>
    <w:rsid w:val="00BC0908"/>
    <w:rsid w:val="00BC0A09"/>
    <w:rsid w:val="00BC1BE2"/>
    <w:rsid w:val="00BC488A"/>
    <w:rsid w:val="00BC5A42"/>
    <w:rsid w:val="00BC5B2D"/>
    <w:rsid w:val="00BC62A6"/>
    <w:rsid w:val="00BC6D5E"/>
    <w:rsid w:val="00BD1C0B"/>
    <w:rsid w:val="00BD2626"/>
    <w:rsid w:val="00BD4CA1"/>
    <w:rsid w:val="00BD5378"/>
    <w:rsid w:val="00BD540C"/>
    <w:rsid w:val="00BE2FD4"/>
    <w:rsid w:val="00BE33BD"/>
    <w:rsid w:val="00BE6906"/>
    <w:rsid w:val="00BE6F7D"/>
    <w:rsid w:val="00BF2D70"/>
    <w:rsid w:val="00BF4844"/>
    <w:rsid w:val="00BF52D5"/>
    <w:rsid w:val="00BF5A5A"/>
    <w:rsid w:val="00BF7FDC"/>
    <w:rsid w:val="00C00579"/>
    <w:rsid w:val="00C0274A"/>
    <w:rsid w:val="00C02ABE"/>
    <w:rsid w:val="00C05088"/>
    <w:rsid w:val="00C054B8"/>
    <w:rsid w:val="00C0601C"/>
    <w:rsid w:val="00C11288"/>
    <w:rsid w:val="00C132C6"/>
    <w:rsid w:val="00C15617"/>
    <w:rsid w:val="00C159E7"/>
    <w:rsid w:val="00C17A95"/>
    <w:rsid w:val="00C20553"/>
    <w:rsid w:val="00C20752"/>
    <w:rsid w:val="00C20B21"/>
    <w:rsid w:val="00C20D8B"/>
    <w:rsid w:val="00C21479"/>
    <w:rsid w:val="00C2192D"/>
    <w:rsid w:val="00C2685D"/>
    <w:rsid w:val="00C26D64"/>
    <w:rsid w:val="00C3142B"/>
    <w:rsid w:val="00C3593B"/>
    <w:rsid w:val="00C35C17"/>
    <w:rsid w:val="00C3778C"/>
    <w:rsid w:val="00C40040"/>
    <w:rsid w:val="00C40BB4"/>
    <w:rsid w:val="00C4132B"/>
    <w:rsid w:val="00C416F0"/>
    <w:rsid w:val="00C417AD"/>
    <w:rsid w:val="00C41EF3"/>
    <w:rsid w:val="00C426C4"/>
    <w:rsid w:val="00C42ABA"/>
    <w:rsid w:val="00C42B0B"/>
    <w:rsid w:val="00C43A63"/>
    <w:rsid w:val="00C445C0"/>
    <w:rsid w:val="00C50250"/>
    <w:rsid w:val="00C50A76"/>
    <w:rsid w:val="00C51CB7"/>
    <w:rsid w:val="00C5560E"/>
    <w:rsid w:val="00C5561A"/>
    <w:rsid w:val="00C56A4E"/>
    <w:rsid w:val="00C61DFA"/>
    <w:rsid w:val="00C640F9"/>
    <w:rsid w:val="00C64288"/>
    <w:rsid w:val="00C645B6"/>
    <w:rsid w:val="00C64A50"/>
    <w:rsid w:val="00C651EF"/>
    <w:rsid w:val="00C65B82"/>
    <w:rsid w:val="00C6618B"/>
    <w:rsid w:val="00C66D55"/>
    <w:rsid w:val="00C67C7B"/>
    <w:rsid w:val="00C705AA"/>
    <w:rsid w:val="00C73D8C"/>
    <w:rsid w:val="00C74A81"/>
    <w:rsid w:val="00C74BFD"/>
    <w:rsid w:val="00C759E1"/>
    <w:rsid w:val="00C75B8D"/>
    <w:rsid w:val="00C764D2"/>
    <w:rsid w:val="00C76507"/>
    <w:rsid w:val="00C7651E"/>
    <w:rsid w:val="00C823FE"/>
    <w:rsid w:val="00C82C18"/>
    <w:rsid w:val="00C83873"/>
    <w:rsid w:val="00C84617"/>
    <w:rsid w:val="00C8592C"/>
    <w:rsid w:val="00C85B91"/>
    <w:rsid w:val="00C861AE"/>
    <w:rsid w:val="00C8631A"/>
    <w:rsid w:val="00C864F9"/>
    <w:rsid w:val="00C8689C"/>
    <w:rsid w:val="00C86CBC"/>
    <w:rsid w:val="00C86D07"/>
    <w:rsid w:val="00C86D3B"/>
    <w:rsid w:val="00C870C8"/>
    <w:rsid w:val="00C87296"/>
    <w:rsid w:val="00C9026B"/>
    <w:rsid w:val="00C918AF"/>
    <w:rsid w:val="00C927EC"/>
    <w:rsid w:val="00C9298F"/>
    <w:rsid w:val="00C933B1"/>
    <w:rsid w:val="00C94BCA"/>
    <w:rsid w:val="00C96540"/>
    <w:rsid w:val="00C97292"/>
    <w:rsid w:val="00C978FA"/>
    <w:rsid w:val="00CA0AFA"/>
    <w:rsid w:val="00CA161C"/>
    <w:rsid w:val="00CA3ACD"/>
    <w:rsid w:val="00CA42FC"/>
    <w:rsid w:val="00CA4B03"/>
    <w:rsid w:val="00CA4D1D"/>
    <w:rsid w:val="00CB0058"/>
    <w:rsid w:val="00CB09E3"/>
    <w:rsid w:val="00CB2AE8"/>
    <w:rsid w:val="00CB2DFC"/>
    <w:rsid w:val="00CB2E8E"/>
    <w:rsid w:val="00CB5F89"/>
    <w:rsid w:val="00CB7822"/>
    <w:rsid w:val="00CB7CF8"/>
    <w:rsid w:val="00CC00C4"/>
    <w:rsid w:val="00CC04C2"/>
    <w:rsid w:val="00CC109C"/>
    <w:rsid w:val="00CC2068"/>
    <w:rsid w:val="00CC4353"/>
    <w:rsid w:val="00CC4730"/>
    <w:rsid w:val="00CC67BF"/>
    <w:rsid w:val="00CD0F00"/>
    <w:rsid w:val="00CD57E9"/>
    <w:rsid w:val="00CD6B01"/>
    <w:rsid w:val="00CE0C60"/>
    <w:rsid w:val="00CE12A1"/>
    <w:rsid w:val="00CE462A"/>
    <w:rsid w:val="00CE5B17"/>
    <w:rsid w:val="00CE5C01"/>
    <w:rsid w:val="00CE754F"/>
    <w:rsid w:val="00CF0DEC"/>
    <w:rsid w:val="00CF195B"/>
    <w:rsid w:val="00CF21F7"/>
    <w:rsid w:val="00CF5357"/>
    <w:rsid w:val="00CF72F3"/>
    <w:rsid w:val="00CF7585"/>
    <w:rsid w:val="00D0310F"/>
    <w:rsid w:val="00D033CF"/>
    <w:rsid w:val="00D05DDD"/>
    <w:rsid w:val="00D07E63"/>
    <w:rsid w:val="00D100F5"/>
    <w:rsid w:val="00D10894"/>
    <w:rsid w:val="00D11845"/>
    <w:rsid w:val="00D11F30"/>
    <w:rsid w:val="00D15FFD"/>
    <w:rsid w:val="00D1667B"/>
    <w:rsid w:val="00D207B8"/>
    <w:rsid w:val="00D211B0"/>
    <w:rsid w:val="00D22C2D"/>
    <w:rsid w:val="00D239FF"/>
    <w:rsid w:val="00D25F56"/>
    <w:rsid w:val="00D2691F"/>
    <w:rsid w:val="00D305FF"/>
    <w:rsid w:val="00D326CC"/>
    <w:rsid w:val="00D327C4"/>
    <w:rsid w:val="00D36C65"/>
    <w:rsid w:val="00D374AA"/>
    <w:rsid w:val="00D37D18"/>
    <w:rsid w:val="00D407BE"/>
    <w:rsid w:val="00D40968"/>
    <w:rsid w:val="00D4106A"/>
    <w:rsid w:val="00D417D5"/>
    <w:rsid w:val="00D42C6C"/>
    <w:rsid w:val="00D4332A"/>
    <w:rsid w:val="00D4383B"/>
    <w:rsid w:val="00D43982"/>
    <w:rsid w:val="00D447E7"/>
    <w:rsid w:val="00D450B0"/>
    <w:rsid w:val="00D46F86"/>
    <w:rsid w:val="00D5079F"/>
    <w:rsid w:val="00D539DC"/>
    <w:rsid w:val="00D56FCD"/>
    <w:rsid w:val="00D613D0"/>
    <w:rsid w:val="00D62A5E"/>
    <w:rsid w:val="00D71AFB"/>
    <w:rsid w:val="00D75816"/>
    <w:rsid w:val="00D76DB5"/>
    <w:rsid w:val="00D77EF9"/>
    <w:rsid w:val="00D80539"/>
    <w:rsid w:val="00D81A98"/>
    <w:rsid w:val="00D81E44"/>
    <w:rsid w:val="00D83ECA"/>
    <w:rsid w:val="00D853BF"/>
    <w:rsid w:val="00D90FE7"/>
    <w:rsid w:val="00D94CD5"/>
    <w:rsid w:val="00D9512C"/>
    <w:rsid w:val="00D95AF2"/>
    <w:rsid w:val="00DA0DBA"/>
    <w:rsid w:val="00DA421B"/>
    <w:rsid w:val="00DA587E"/>
    <w:rsid w:val="00DA7CE0"/>
    <w:rsid w:val="00DB141B"/>
    <w:rsid w:val="00DB1BB6"/>
    <w:rsid w:val="00DB2A99"/>
    <w:rsid w:val="00DB2BB7"/>
    <w:rsid w:val="00DB5580"/>
    <w:rsid w:val="00DB7730"/>
    <w:rsid w:val="00DC020F"/>
    <w:rsid w:val="00DC0AA1"/>
    <w:rsid w:val="00DC1234"/>
    <w:rsid w:val="00DC1B31"/>
    <w:rsid w:val="00DC1FE7"/>
    <w:rsid w:val="00DC3254"/>
    <w:rsid w:val="00DC5095"/>
    <w:rsid w:val="00DC7DBE"/>
    <w:rsid w:val="00DD122A"/>
    <w:rsid w:val="00DD19C7"/>
    <w:rsid w:val="00DD2302"/>
    <w:rsid w:val="00DD58B4"/>
    <w:rsid w:val="00DD7057"/>
    <w:rsid w:val="00DE1450"/>
    <w:rsid w:val="00DE2E73"/>
    <w:rsid w:val="00DE4CE1"/>
    <w:rsid w:val="00DE6737"/>
    <w:rsid w:val="00DE6EB2"/>
    <w:rsid w:val="00DF138E"/>
    <w:rsid w:val="00DF1483"/>
    <w:rsid w:val="00DF21B9"/>
    <w:rsid w:val="00DF4D88"/>
    <w:rsid w:val="00DF6B8E"/>
    <w:rsid w:val="00DF7CA3"/>
    <w:rsid w:val="00E026CF"/>
    <w:rsid w:val="00E050EE"/>
    <w:rsid w:val="00E06385"/>
    <w:rsid w:val="00E10FF8"/>
    <w:rsid w:val="00E116DD"/>
    <w:rsid w:val="00E11B1E"/>
    <w:rsid w:val="00E11B31"/>
    <w:rsid w:val="00E1321E"/>
    <w:rsid w:val="00E13A1C"/>
    <w:rsid w:val="00E1485B"/>
    <w:rsid w:val="00E1599E"/>
    <w:rsid w:val="00E15B39"/>
    <w:rsid w:val="00E15BE8"/>
    <w:rsid w:val="00E15E61"/>
    <w:rsid w:val="00E16855"/>
    <w:rsid w:val="00E2186E"/>
    <w:rsid w:val="00E229EA"/>
    <w:rsid w:val="00E25746"/>
    <w:rsid w:val="00E2666C"/>
    <w:rsid w:val="00E30626"/>
    <w:rsid w:val="00E312BC"/>
    <w:rsid w:val="00E31777"/>
    <w:rsid w:val="00E336DF"/>
    <w:rsid w:val="00E35C2A"/>
    <w:rsid w:val="00E35FF9"/>
    <w:rsid w:val="00E366BB"/>
    <w:rsid w:val="00E366FE"/>
    <w:rsid w:val="00E379FA"/>
    <w:rsid w:val="00E37D0A"/>
    <w:rsid w:val="00E37DAE"/>
    <w:rsid w:val="00E40B7E"/>
    <w:rsid w:val="00E41364"/>
    <w:rsid w:val="00E44518"/>
    <w:rsid w:val="00E447DB"/>
    <w:rsid w:val="00E44B28"/>
    <w:rsid w:val="00E46BB5"/>
    <w:rsid w:val="00E4710E"/>
    <w:rsid w:val="00E5194D"/>
    <w:rsid w:val="00E51CE2"/>
    <w:rsid w:val="00E527BE"/>
    <w:rsid w:val="00E57E89"/>
    <w:rsid w:val="00E608F3"/>
    <w:rsid w:val="00E631AB"/>
    <w:rsid w:val="00E63266"/>
    <w:rsid w:val="00E70A04"/>
    <w:rsid w:val="00E71001"/>
    <w:rsid w:val="00E72CB2"/>
    <w:rsid w:val="00E75DA7"/>
    <w:rsid w:val="00E77FE5"/>
    <w:rsid w:val="00E820B1"/>
    <w:rsid w:val="00E82983"/>
    <w:rsid w:val="00E83055"/>
    <w:rsid w:val="00E858DB"/>
    <w:rsid w:val="00E860A6"/>
    <w:rsid w:val="00E876DA"/>
    <w:rsid w:val="00E905AA"/>
    <w:rsid w:val="00E90653"/>
    <w:rsid w:val="00E9161F"/>
    <w:rsid w:val="00E931A1"/>
    <w:rsid w:val="00E93969"/>
    <w:rsid w:val="00E93B0A"/>
    <w:rsid w:val="00E94161"/>
    <w:rsid w:val="00E97487"/>
    <w:rsid w:val="00E9785D"/>
    <w:rsid w:val="00EA0486"/>
    <w:rsid w:val="00EA0C1D"/>
    <w:rsid w:val="00EA0FBA"/>
    <w:rsid w:val="00EA2727"/>
    <w:rsid w:val="00EA493B"/>
    <w:rsid w:val="00EA5821"/>
    <w:rsid w:val="00EA676F"/>
    <w:rsid w:val="00EB1DDA"/>
    <w:rsid w:val="00EB2B40"/>
    <w:rsid w:val="00EB38A5"/>
    <w:rsid w:val="00EB3A98"/>
    <w:rsid w:val="00EB3AA0"/>
    <w:rsid w:val="00EB4AF0"/>
    <w:rsid w:val="00EB4C67"/>
    <w:rsid w:val="00EB608A"/>
    <w:rsid w:val="00EC0279"/>
    <w:rsid w:val="00EC2173"/>
    <w:rsid w:val="00EC333E"/>
    <w:rsid w:val="00EC47E2"/>
    <w:rsid w:val="00EC4A3A"/>
    <w:rsid w:val="00EC587E"/>
    <w:rsid w:val="00EC58AA"/>
    <w:rsid w:val="00EC656B"/>
    <w:rsid w:val="00ED022C"/>
    <w:rsid w:val="00ED1041"/>
    <w:rsid w:val="00ED1AF3"/>
    <w:rsid w:val="00ED2457"/>
    <w:rsid w:val="00ED4209"/>
    <w:rsid w:val="00ED4324"/>
    <w:rsid w:val="00ED439B"/>
    <w:rsid w:val="00ED5519"/>
    <w:rsid w:val="00ED5AD6"/>
    <w:rsid w:val="00ED5C51"/>
    <w:rsid w:val="00ED684D"/>
    <w:rsid w:val="00ED751B"/>
    <w:rsid w:val="00EE0165"/>
    <w:rsid w:val="00EE0DE7"/>
    <w:rsid w:val="00EE2A9D"/>
    <w:rsid w:val="00EE42A4"/>
    <w:rsid w:val="00EE7282"/>
    <w:rsid w:val="00EF115D"/>
    <w:rsid w:val="00EF1AB0"/>
    <w:rsid w:val="00EF1BCB"/>
    <w:rsid w:val="00EF2592"/>
    <w:rsid w:val="00EF37AD"/>
    <w:rsid w:val="00EF4DC5"/>
    <w:rsid w:val="00EF5FDF"/>
    <w:rsid w:val="00EF6757"/>
    <w:rsid w:val="00F0221B"/>
    <w:rsid w:val="00F043BF"/>
    <w:rsid w:val="00F06448"/>
    <w:rsid w:val="00F06860"/>
    <w:rsid w:val="00F15787"/>
    <w:rsid w:val="00F163DF"/>
    <w:rsid w:val="00F1754B"/>
    <w:rsid w:val="00F1759A"/>
    <w:rsid w:val="00F21D7C"/>
    <w:rsid w:val="00F220E5"/>
    <w:rsid w:val="00F2212A"/>
    <w:rsid w:val="00F23043"/>
    <w:rsid w:val="00F26EF4"/>
    <w:rsid w:val="00F27E18"/>
    <w:rsid w:val="00F342D1"/>
    <w:rsid w:val="00F34FD7"/>
    <w:rsid w:val="00F360BA"/>
    <w:rsid w:val="00F3657C"/>
    <w:rsid w:val="00F36D64"/>
    <w:rsid w:val="00F36FED"/>
    <w:rsid w:val="00F377D6"/>
    <w:rsid w:val="00F40C83"/>
    <w:rsid w:val="00F42BB7"/>
    <w:rsid w:val="00F43125"/>
    <w:rsid w:val="00F4382C"/>
    <w:rsid w:val="00F456CD"/>
    <w:rsid w:val="00F46824"/>
    <w:rsid w:val="00F46D8E"/>
    <w:rsid w:val="00F47471"/>
    <w:rsid w:val="00F47699"/>
    <w:rsid w:val="00F52AC9"/>
    <w:rsid w:val="00F533CA"/>
    <w:rsid w:val="00F543F3"/>
    <w:rsid w:val="00F5470A"/>
    <w:rsid w:val="00F56BAC"/>
    <w:rsid w:val="00F56F4F"/>
    <w:rsid w:val="00F616F8"/>
    <w:rsid w:val="00F61DBA"/>
    <w:rsid w:val="00F669B6"/>
    <w:rsid w:val="00F66F30"/>
    <w:rsid w:val="00F67EA2"/>
    <w:rsid w:val="00F7021C"/>
    <w:rsid w:val="00F71766"/>
    <w:rsid w:val="00F7176E"/>
    <w:rsid w:val="00F735E4"/>
    <w:rsid w:val="00F73902"/>
    <w:rsid w:val="00F73DB4"/>
    <w:rsid w:val="00F741A0"/>
    <w:rsid w:val="00F8179E"/>
    <w:rsid w:val="00F85110"/>
    <w:rsid w:val="00F85D9D"/>
    <w:rsid w:val="00F86892"/>
    <w:rsid w:val="00F87DE9"/>
    <w:rsid w:val="00F87EC7"/>
    <w:rsid w:val="00F91FAB"/>
    <w:rsid w:val="00F92A30"/>
    <w:rsid w:val="00F93B56"/>
    <w:rsid w:val="00F942C0"/>
    <w:rsid w:val="00F9464D"/>
    <w:rsid w:val="00F951D1"/>
    <w:rsid w:val="00F95786"/>
    <w:rsid w:val="00F97085"/>
    <w:rsid w:val="00FA2030"/>
    <w:rsid w:val="00FA34C3"/>
    <w:rsid w:val="00FA5949"/>
    <w:rsid w:val="00FB2CF0"/>
    <w:rsid w:val="00FB3084"/>
    <w:rsid w:val="00FB3C4E"/>
    <w:rsid w:val="00FB467F"/>
    <w:rsid w:val="00FB5628"/>
    <w:rsid w:val="00FC018C"/>
    <w:rsid w:val="00FC189E"/>
    <w:rsid w:val="00FC3E60"/>
    <w:rsid w:val="00FC3F09"/>
    <w:rsid w:val="00FC3F5E"/>
    <w:rsid w:val="00FC5A07"/>
    <w:rsid w:val="00FC5F87"/>
    <w:rsid w:val="00FC63F4"/>
    <w:rsid w:val="00FC6A33"/>
    <w:rsid w:val="00FD01E8"/>
    <w:rsid w:val="00FD247B"/>
    <w:rsid w:val="00FE12B9"/>
    <w:rsid w:val="00FE39CA"/>
    <w:rsid w:val="00FE686A"/>
    <w:rsid w:val="00FF0581"/>
    <w:rsid w:val="00FF306F"/>
    <w:rsid w:val="00FF35CF"/>
    <w:rsid w:val="00FF4AEE"/>
    <w:rsid w:val="00FF5039"/>
    <w:rsid w:val="00FF75C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5B0E"/>
    <w:rPr>
      <w:rFonts w:ascii="宋体" w:eastAsia="宋体" w:hAnsi="宋体" w:cs="宋体"/>
      <w:kern w:val="0"/>
    </w:rPr>
  </w:style>
  <w:style w:type="paragraph" w:styleId="1">
    <w:name w:val="heading 1"/>
    <w:basedOn w:val="a"/>
    <w:link w:val="1Char"/>
    <w:uiPriority w:val="9"/>
    <w:qFormat/>
    <w:rsid w:val="00B64C44"/>
    <w:pPr>
      <w:spacing w:before="100" w:beforeAutospacing="1" w:after="100" w:afterAutospacing="1"/>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qFormat/>
    <w:rsid w:val="005777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a0"/>
    <w:rsid w:val="004D5B58"/>
  </w:style>
  <w:style w:type="character" w:customStyle="1" w:styleId="1Char">
    <w:name w:val="标题 1 Char"/>
    <w:basedOn w:val="a0"/>
    <w:link w:val="1"/>
    <w:uiPriority w:val="9"/>
    <w:rsid w:val="00B64C44"/>
    <w:rPr>
      <w:rFonts w:ascii="宋体" w:eastAsia="宋体" w:hAnsi="宋体" w:cs="宋体"/>
      <w:b/>
      <w:bCs/>
      <w:kern w:val="36"/>
      <w:sz w:val="48"/>
      <w:szCs w:val="48"/>
    </w:rPr>
  </w:style>
  <w:style w:type="character" w:customStyle="1" w:styleId="A4">
    <w:name w:val="A4"/>
    <w:uiPriority w:val="99"/>
    <w:rsid w:val="00E82983"/>
    <w:rPr>
      <w:b/>
      <w:bCs/>
      <w:color w:val="211D1E"/>
      <w:sz w:val="28"/>
      <w:szCs w:val="28"/>
    </w:rPr>
  </w:style>
  <w:style w:type="character" w:customStyle="1" w:styleId="A7">
    <w:name w:val="A7"/>
    <w:uiPriority w:val="99"/>
    <w:rsid w:val="00E82983"/>
    <w:rPr>
      <w:color w:val="211D1E"/>
      <w:sz w:val="16"/>
      <w:szCs w:val="16"/>
    </w:rPr>
  </w:style>
  <w:style w:type="character" w:customStyle="1" w:styleId="A6">
    <w:name w:val="A6"/>
    <w:uiPriority w:val="99"/>
    <w:rsid w:val="00333F3C"/>
    <w:rPr>
      <w:rFonts w:cs="Segoe UI Symbol"/>
      <w:b/>
      <w:bCs/>
      <w:color w:val="211D1E"/>
      <w:sz w:val="40"/>
      <w:szCs w:val="40"/>
    </w:rPr>
  </w:style>
  <w:style w:type="paragraph" w:customStyle="1" w:styleId="Default">
    <w:name w:val="Default"/>
    <w:rsid w:val="00333F3C"/>
    <w:pPr>
      <w:widowControl w:val="0"/>
      <w:autoSpaceDE w:val="0"/>
      <w:autoSpaceDN w:val="0"/>
      <w:adjustRightInd w:val="0"/>
    </w:pPr>
    <w:rPr>
      <w:rFonts w:ascii="Times" w:hAnsi="Times" w:cs="Times"/>
      <w:color w:val="000000"/>
      <w:kern w:val="0"/>
    </w:rPr>
  </w:style>
  <w:style w:type="character" w:customStyle="1" w:styleId="A20">
    <w:name w:val="A2"/>
    <w:uiPriority w:val="99"/>
    <w:rsid w:val="00B63819"/>
    <w:rPr>
      <w:rFonts w:cs="Times"/>
      <w:color w:val="211D1E"/>
      <w:sz w:val="19"/>
      <w:szCs w:val="19"/>
    </w:rPr>
  </w:style>
  <w:style w:type="paragraph" w:customStyle="1" w:styleId="EndNoteBibliographyTitle">
    <w:name w:val="EndNote Bibliography Title"/>
    <w:basedOn w:val="a"/>
    <w:link w:val="EndNoteBibliographyTitle0"/>
    <w:rsid w:val="006D196C"/>
    <w:pPr>
      <w:widowControl w:val="0"/>
      <w:jc w:val="center"/>
    </w:pPr>
    <w:rPr>
      <w:rFonts w:ascii="DengXian" w:eastAsia="DengXian" w:hAnsi="DengXian" w:cstheme="minorBidi"/>
      <w:kern w:val="2"/>
    </w:rPr>
  </w:style>
  <w:style w:type="character" w:customStyle="1" w:styleId="EndNoteBibliographyTitle0">
    <w:name w:val="EndNote Bibliography Title 字符"/>
    <w:basedOn w:val="a0"/>
    <w:link w:val="EndNoteBibliographyTitle"/>
    <w:rsid w:val="006D196C"/>
    <w:rPr>
      <w:rFonts w:ascii="DengXian" w:eastAsia="DengXian" w:hAnsi="DengXian"/>
    </w:rPr>
  </w:style>
  <w:style w:type="paragraph" w:customStyle="1" w:styleId="EndNoteBibliography">
    <w:name w:val="EndNote Bibliography"/>
    <w:basedOn w:val="a"/>
    <w:link w:val="EndNoteBibliography0"/>
    <w:rsid w:val="006D196C"/>
    <w:pPr>
      <w:widowControl w:val="0"/>
      <w:jc w:val="both"/>
    </w:pPr>
    <w:rPr>
      <w:rFonts w:ascii="DengXian" w:eastAsia="DengXian" w:hAnsi="DengXian" w:cstheme="minorBidi"/>
      <w:kern w:val="2"/>
    </w:rPr>
  </w:style>
  <w:style w:type="character" w:customStyle="1" w:styleId="EndNoteBibliography0">
    <w:name w:val="EndNote Bibliography 字符"/>
    <w:basedOn w:val="a0"/>
    <w:link w:val="EndNoteBibliography"/>
    <w:rsid w:val="006D196C"/>
    <w:rPr>
      <w:rFonts w:ascii="DengXian" w:eastAsia="DengXian" w:hAnsi="DengXian"/>
    </w:rPr>
  </w:style>
  <w:style w:type="paragraph" w:styleId="a5">
    <w:name w:val="Balloon Text"/>
    <w:basedOn w:val="a"/>
    <w:link w:val="Char"/>
    <w:uiPriority w:val="99"/>
    <w:semiHidden/>
    <w:unhideWhenUsed/>
    <w:rsid w:val="00985A1F"/>
    <w:pPr>
      <w:widowControl w:val="0"/>
      <w:jc w:val="both"/>
    </w:pPr>
    <w:rPr>
      <w:rFonts w:hAnsiTheme="minorHAnsi" w:cstheme="minorBidi"/>
      <w:kern w:val="2"/>
      <w:sz w:val="18"/>
      <w:szCs w:val="18"/>
    </w:rPr>
  </w:style>
  <w:style w:type="character" w:customStyle="1" w:styleId="Char">
    <w:name w:val="批注框文本 Char"/>
    <w:basedOn w:val="a0"/>
    <w:link w:val="a5"/>
    <w:uiPriority w:val="99"/>
    <w:semiHidden/>
    <w:rsid w:val="00985A1F"/>
    <w:rPr>
      <w:rFonts w:ascii="宋体" w:eastAsia="宋体"/>
      <w:sz w:val="18"/>
      <w:szCs w:val="18"/>
    </w:rPr>
  </w:style>
  <w:style w:type="paragraph" w:styleId="a8">
    <w:name w:val="header"/>
    <w:basedOn w:val="a"/>
    <w:link w:val="Char0"/>
    <w:uiPriority w:val="99"/>
    <w:unhideWhenUsed/>
    <w:rsid w:val="009A31C8"/>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9A31C8"/>
    <w:rPr>
      <w:rFonts w:ascii="宋体" w:eastAsia="宋体" w:hAnsi="宋体" w:cs="宋体"/>
      <w:kern w:val="0"/>
      <w:sz w:val="18"/>
      <w:szCs w:val="18"/>
    </w:rPr>
  </w:style>
  <w:style w:type="paragraph" w:styleId="a9">
    <w:name w:val="footer"/>
    <w:basedOn w:val="a"/>
    <w:link w:val="Char1"/>
    <w:uiPriority w:val="99"/>
    <w:unhideWhenUsed/>
    <w:rsid w:val="009A31C8"/>
    <w:pPr>
      <w:tabs>
        <w:tab w:val="center" w:pos="4153"/>
        <w:tab w:val="right" w:pos="8306"/>
      </w:tabs>
      <w:snapToGrid w:val="0"/>
    </w:pPr>
    <w:rPr>
      <w:sz w:val="18"/>
      <w:szCs w:val="18"/>
    </w:rPr>
  </w:style>
  <w:style w:type="character" w:customStyle="1" w:styleId="Char1">
    <w:name w:val="页脚 Char"/>
    <w:basedOn w:val="a0"/>
    <w:link w:val="a9"/>
    <w:uiPriority w:val="99"/>
    <w:rsid w:val="009A31C8"/>
    <w:rPr>
      <w:rFonts w:ascii="宋体" w:eastAsia="宋体" w:hAnsi="宋体" w:cs="宋体"/>
      <w:kern w:val="0"/>
      <w:sz w:val="18"/>
      <w:szCs w:val="18"/>
    </w:rPr>
  </w:style>
  <w:style w:type="table" w:customStyle="1" w:styleId="PlainTable2">
    <w:name w:val="Plain Table 2"/>
    <w:basedOn w:val="a1"/>
    <w:uiPriority w:val="42"/>
    <w:rsid w:val="007E41EF"/>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10">
    <w:name w:val="无列表1"/>
    <w:next w:val="a2"/>
    <w:uiPriority w:val="99"/>
    <w:semiHidden/>
    <w:unhideWhenUsed/>
    <w:rsid w:val="0090725C"/>
  </w:style>
</w:styles>
</file>

<file path=word/webSettings.xml><?xml version="1.0" encoding="utf-8"?>
<w:webSettings xmlns:r="http://schemas.openxmlformats.org/officeDocument/2006/relationships" xmlns:w="http://schemas.openxmlformats.org/wordprocessingml/2006/main">
  <w:divs>
    <w:div w:id="53243921">
      <w:bodyDiv w:val="1"/>
      <w:marLeft w:val="0"/>
      <w:marRight w:val="0"/>
      <w:marTop w:val="0"/>
      <w:marBottom w:val="0"/>
      <w:divBdr>
        <w:top w:val="none" w:sz="0" w:space="0" w:color="auto"/>
        <w:left w:val="none" w:sz="0" w:space="0" w:color="auto"/>
        <w:bottom w:val="none" w:sz="0" w:space="0" w:color="auto"/>
        <w:right w:val="none" w:sz="0" w:space="0" w:color="auto"/>
      </w:divBdr>
    </w:div>
    <w:div w:id="58985120">
      <w:bodyDiv w:val="1"/>
      <w:marLeft w:val="0"/>
      <w:marRight w:val="0"/>
      <w:marTop w:val="0"/>
      <w:marBottom w:val="0"/>
      <w:divBdr>
        <w:top w:val="none" w:sz="0" w:space="0" w:color="auto"/>
        <w:left w:val="none" w:sz="0" w:space="0" w:color="auto"/>
        <w:bottom w:val="none" w:sz="0" w:space="0" w:color="auto"/>
        <w:right w:val="none" w:sz="0" w:space="0" w:color="auto"/>
      </w:divBdr>
    </w:div>
    <w:div w:id="147094580">
      <w:bodyDiv w:val="1"/>
      <w:marLeft w:val="0"/>
      <w:marRight w:val="0"/>
      <w:marTop w:val="0"/>
      <w:marBottom w:val="0"/>
      <w:divBdr>
        <w:top w:val="none" w:sz="0" w:space="0" w:color="auto"/>
        <w:left w:val="none" w:sz="0" w:space="0" w:color="auto"/>
        <w:bottom w:val="none" w:sz="0" w:space="0" w:color="auto"/>
        <w:right w:val="none" w:sz="0" w:space="0" w:color="auto"/>
      </w:divBdr>
    </w:div>
    <w:div w:id="219286561">
      <w:bodyDiv w:val="1"/>
      <w:marLeft w:val="0"/>
      <w:marRight w:val="0"/>
      <w:marTop w:val="0"/>
      <w:marBottom w:val="0"/>
      <w:divBdr>
        <w:top w:val="none" w:sz="0" w:space="0" w:color="auto"/>
        <w:left w:val="none" w:sz="0" w:space="0" w:color="auto"/>
        <w:bottom w:val="none" w:sz="0" w:space="0" w:color="auto"/>
        <w:right w:val="none" w:sz="0" w:space="0" w:color="auto"/>
      </w:divBdr>
    </w:div>
    <w:div w:id="297301727">
      <w:bodyDiv w:val="1"/>
      <w:marLeft w:val="0"/>
      <w:marRight w:val="0"/>
      <w:marTop w:val="0"/>
      <w:marBottom w:val="0"/>
      <w:divBdr>
        <w:top w:val="none" w:sz="0" w:space="0" w:color="auto"/>
        <w:left w:val="none" w:sz="0" w:space="0" w:color="auto"/>
        <w:bottom w:val="none" w:sz="0" w:space="0" w:color="auto"/>
        <w:right w:val="none" w:sz="0" w:space="0" w:color="auto"/>
      </w:divBdr>
    </w:div>
    <w:div w:id="392118067">
      <w:bodyDiv w:val="1"/>
      <w:marLeft w:val="0"/>
      <w:marRight w:val="0"/>
      <w:marTop w:val="0"/>
      <w:marBottom w:val="0"/>
      <w:divBdr>
        <w:top w:val="none" w:sz="0" w:space="0" w:color="auto"/>
        <w:left w:val="none" w:sz="0" w:space="0" w:color="auto"/>
        <w:bottom w:val="none" w:sz="0" w:space="0" w:color="auto"/>
        <w:right w:val="none" w:sz="0" w:space="0" w:color="auto"/>
      </w:divBdr>
    </w:div>
    <w:div w:id="435560769">
      <w:bodyDiv w:val="1"/>
      <w:marLeft w:val="0"/>
      <w:marRight w:val="0"/>
      <w:marTop w:val="0"/>
      <w:marBottom w:val="0"/>
      <w:divBdr>
        <w:top w:val="none" w:sz="0" w:space="0" w:color="auto"/>
        <w:left w:val="none" w:sz="0" w:space="0" w:color="auto"/>
        <w:bottom w:val="none" w:sz="0" w:space="0" w:color="auto"/>
        <w:right w:val="none" w:sz="0" w:space="0" w:color="auto"/>
      </w:divBdr>
    </w:div>
    <w:div w:id="561326843">
      <w:bodyDiv w:val="1"/>
      <w:marLeft w:val="0"/>
      <w:marRight w:val="0"/>
      <w:marTop w:val="0"/>
      <w:marBottom w:val="0"/>
      <w:divBdr>
        <w:top w:val="none" w:sz="0" w:space="0" w:color="auto"/>
        <w:left w:val="none" w:sz="0" w:space="0" w:color="auto"/>
        <w:bottom w:val="none" w:sz="0" w:space="0" w:color="auto"/>
        <w:right w:val="none" w:sz="0" w:space="0" w:color="auto"/>
      </w:divBdr>
    </w:div>
    <w:div w:id="597443144">
      <w:bodyDiv w:val="1"/>
      <w:marLeft w:val="0"/>
      <w:marRight w:val="0"/>
      <w:marTop w:val="0"/>
      <w:marBottom w:val="0"/>
      <w:divBdr>
        <w:top w:val="none" w:sz="0" w:space="0" w:color="auto"/>
        <w:left w:val="none" w:sz="0" w:space="0" w:color="auto"/>
        <w:bottom w:val="none" w:sz="0" w:space="0" w:color="auto"/>
        <w:right w:val="none" w:sz="0" w:space="0" w:color="auto"/>
      </w:divBdr>
    </w:div>
    <w:div w:id="607857685">
      <w:bodyDiv w:val="1"/>
      <w:marLeft w:val="0"/>
      <w:marRight w:val="0"/>
      <w:marTop w:val="0"/>
      <w:marBottom w:val="0"/>
      <w:divBdr>
        <w:top w:val="none" w:sz="0" w:space="0" w:color="auto"/>
        <w:left w:val="none" w:sz="0" w:space="0" w:color="auto"/>
        <w:bottom w:val="none" w:sz="0" w:space="0" w:color="auto"/>
        <w:right w:val="none" w:sz="0" w:space="0" w:color="auto"/>
      </w:divBdr>
    </w:div>
    <w:div w:id="617298193">
      <w:bodyDiv w:val="1"/>
      <w:marLeft w:val="0"/>
      <w:marRight w:val="0"/>
      <w:marTop w:val="0"/>
      <w:marBottom w:val="0"/>
      <w:divBdr>
        <w:top w:val="none" w:sz="0" w:space="0" w:color="auto"/>
        <w:left w:val="none" w:sz="0" w:space="0" w:color="auto"/>
        <w:bottom w:val="none" w:sz="0" w:space="0" w:color="auto"/>
        <w:right w:val="none" w:sz="0" w:space="0" w:color="auto"/>
      </w:divBdr>
    </w:div>
    <w:div w:id="644163416">
      <w:bodyDiv w:val="1"/>
      <w:marLeft w:val="0"/>
      <w:marRight w:val="0"/>
      <w:marTop w:val="0"/>
      <w:marBottom w:val="0"/>
      <w:divBdr>
        <w:top w:val="none" w:sz="0" w:space="0" w:color="auto"/>
        <w:left w:val="none" w:sz="0" w:space="0" w:color="auto"/>
        <w:bottom w:val="none" w:sz="0" w:space="0" w:color="auto"/>
        <w:right w:val="none" w:sz="0" w:space="0" w:color="auto"/>
      </w:divBdr>
    </w:div>
    <w:div w:id="688872797">
      <w:bodyDiv w:val="1"/>
      <w:marLeft w:val="0"/>
      <w:marRight w:val="0"/>
      <w:marTop w:val="0"/>
      <w:marBottom w:val="0"/>
      <w:divBdr>
        <w:top w:val="none" w:sz="0" w:space="0" w:color="auto"/>
        <w:left w:val="none" w:sz="0" w:space="0" w:color="auto"/>
        <w:bottom w:val="none" w:sz="0" w:space="0" w:color="auto"/>
        <w:right w:val="none" w:sz="0" w:space="0" w:color="auto"/>
      </w:divBdr>
    </w:div>
    <w:div w:id="708577258">
      <w:bodyDiv w:val="1"/>
      <w:marLeft w:val="0"/>
      <w:marRight w:val="0"/>
      <w:marTop w:val="0"/>
      <w:marBottom w:val="0"/>
      <w:divBdr>
        <w:top w:val="none" w:sz="0" w:space="0" w:color="auto"/>
        <w:left w:val="none" w:sz="0" w:space="0" w:color="auto"/>
        <w:bottom w:val="none" w:sz="0" w:space="0" w:color="auto"/>
        <w:right w:val="none" w:sz="0" w:space="0" w:color="auto"/>
      </w:divBdr>
    </w:div>
    <w:div w:id="718824980">
      <w:bodyDiv w:val="1"/>
      <w:marLeft w:val="0"/>
      <w:marRight w:val="0"/>
      <w:marTop w:val="0"/>
      <w:marBottom w:val="0"/>
      <w:divBdr>
        <w:top w:val="none" w:sz="0" w:space="0" w:color="auto"/>
        <w:left w:val="none" w:sz="0" w:space="0" w:color="auto"/>
        <w:bottom w:val="none" w:sz="0" w:space="0" w:color="auto"/>
        <w:right w:val="none" w:sz="0" w:space="0" w:color="auto"/>
      </w:divBdr>
    </w:div>
    <w:div w:id="726533746">
      <w:bodyDiv w:val="1"/>
      <w:marLeft w:val="0"/>
      <w:marRight w:val="0"/>
      <w:marTop w:val="0"/>
      <w:marBottom w:val="0"/>
      <w:divBdr>
        <w:top w:val="none" w:sz="0" w:space="0" w:color="auto"/>
        <w:left w:val="none" w:sz="0" w:space="0" w:color="auto"/>
        <w:bottom w:val="none" w:sz="0" w:space="0" w:color="auto"/>
        <w:right w:val="none" w:sz="0" w:space="0" w:color="auto"/>
      </w:divBdr>
    </w:div>
    <w:div w:id="746341658">
      <w:bodyDiv w:val="1"/>
      <w:marLeft w:val="0"/>
      <w:marRight w:val="0"/>
      <w:marTop w:val="0"/>
      <w:marBottom w:val="0"/>
      <w:divBdr>
        <w:top w:val="none" w:sz="0" w:space="0" w:color="auto"/>
        <w:left w:val="none" w:sz="0" w:space="0" w:color="auto"/>
        <w:bottom w:val="none" w:sz="0" w:space="0" w:color="auto"/>
        <w:right w:val="none" w:sz="0" w:space="0" w:color="auto"/>
      </w:divBdr>
    </w:div>
    <w:div w:id="791217934">
      <w:bodyDiv w:val="1"/>
      <w:marLeft w:val="0"/>
      <w:marRight w:val="0"/>
      <w:marTop w:val="0"/>
      <w:marBottom w:val="0"/>
      <w:divBdr>
        <w:top w:val="none" w:sz="0" w:space="0" w:color="auto"/>
        <w:left w:val="none" w:sz="0" w:space="0" w:color="auto"/>
        <w:bottom w:val="none" w:sz="0" w:space="0" w:color="auto"/>
        <w:right w:val="none" w:sz="0" w:space="0" w:color="auto"/>
      </w:divBdr>
    </w:div>
    <w:div w:id="818494938">
      <w:bodyDiv w:val="1"/>
      <w:marLeft w:val="0"/>
      <w:marRight w:val="0"/>
      <w:marTop w:val="0"/>
      <w:marBottom w:val="0"/>
      <w:divBdr>
        <w:top w:val="none" w:sz="0" w:space="0" w:color="auto"/>
        <w:left w:val="none" w:sz="0" w:space="0" w:color="auto"/>
        <w:bottom w:val="none" w:sz="0" w:space="0" w:color="auto"/>
        <w:right w:val="none" w:sz="0" w:space="0" w:color="auto"/>
      </w:divBdr>
    </w:div>
    <w:div w:id="864321508">
      <w:bodyDiv w:val="1"/>
      <w:marLeft w:val="0"/>
      <w:marRight w:val="0"/>
      <w:marTop w:val="0"/>
      <w:marBottom w:val="0"/>
      <w:divBdr>
        <w:top w:val="none" w:sz="0" w:space="0" w:color="auto"/>
        <w:left w:val="none" w:sz="0" w:space="0" w:color="auto"/>
        <w:bottom w:val="none" w:sz="0" w:space="0" w:color="auto"/>
        <w:right w:val="none" w:sz="0" w:space="0" w:color="auto"/>
      </w:divBdr>
    </w:div>
    <w:div w:id="935941387">
      <w:bodyDiv w:val="1"/>
      <w:marLeft w:val="0"/>
      <w:marRight w:val="0"/>
      <w:marTop w:val="0"/>
      <w:marBottom w:val="0"/>
      <w:divBdr>
        <w:top w:val="none" w:sz="0" w:space="0" w:color="auto"/>
        <w:left w:val="none" w:sz="0" w:space="0" w:color="auto"/>
        <w:bottom w:val="none" w:sz="0" w:space="0" w:color="auto"/>
        <w:right w:val="none" w:sz="0" w:space="0" w:color="auto"/>
      </w:divBdr>
    </w:div>
    <w:div w:id="953243942">
      <w:bodyDiv w:val="1"/>
      <w:marLeft w:val="0"/>
      <w:marRight w:val="0"/>
      <w:marTop w:val="0"/>
      <w:marBottom w:val="0"/>
      <w:divBdr>
        <w:top w:val="none" w:sz="0" w:space="0" w:color="auto"/>
        <w:left w:val="none" w:sz="0" w:space="0" w:color="auto"/>
        <w:bottom w:val="none" w:sz="0" w:space="0" w:color="auto"/>
        <w:right w:val="none" w:sz="0" w:space="0" w:color="auto"/>
      </w:divBdr>
    </w:div>
    <w:div w:id="964316278">
      <w:bodyDiv w:val="1"/>
      <w:marLeft w:val="0"/>
      <w:marRight w:val="0"/>
      <w:marTop w:val="0"/>
      <w:marBottom w:val="0"/>
      <w:divBdr>
        <w:top w:val="none" w:sz="0" w:space="0" w:color="auto"/>
        <w:left w:val="none" w:sz="0" w:space="0" w:color="auto"/>
        <w:bottom w:val="none" w:sz="0" w:space="0" w:color="auto"/>
        <w:right w:val="none" w:sz="0" w:space="0" w:color="auto"/>
      </w:divBdr>
    </w:div>
    <w:div w:id="966621450">
      <w:bodyDiv w:val="1"/>
      <w:marLeft w:val="0"/>
      <w:marRight w:val="0"/>
      <w:marTop w:val="0"/>
      <w:marBottom w:val="0"/>
      <w:divBdr>
        <w:top w:val="none" w:sz="0" w:space="0" w:color="auto"/>
        <w:left w:val="none" w:sz="0" w:space="0" w:color="auto"/>
        <w:bottom w:val="none" w:sz="0" w:space="0" w:color="auto"/>
        <w:right w:val="none" w:sz="0" w:space="0" w:color="auto"/>
      </w:divBdr>
    </w:div>
    <w:div w:id="1088112847">
      <w:bodyDiv w:val="1"/>
      <w:marLeft w:val="0"/>
      <w:marRight w:val="0"/>
      <w:marTop w:val="0"/>
      <w:marBottom w:val="0"/>
      <w:divBdr>
        <w:top w:val="none" w:sz="0" w:space="0" w:color="auto"/>
        <w:left w:val="none" w:sz="0" w:space="0" w:color="auto"/>
        <w:bottom w:val="none" w:sz="0" w:space="0" w:color="auto"/>
        <w:right w:val="none" w:sz="0" w:space="0" w:color="auto"/>
      </w:divBdr>
    </w:div>
    <w:div w:id="1153911620">
      <w:bodyDiv w:val="1"/>
      <w:marLeft w:val="0"/>
      <w:marRight w:val="0"/>
      <w:marTop w:val="0"/>
      <w:marBottom w:val="0"/>
      <w:divBdr>
        <w:top w:val="none" w:sz="0" w:space="0" w:color="auto"/>
        <w:left w:val="none" w:sz="0" w:space="0" w:color="auto"/>
        <w:bottom w:val="none" w:sz="0" w:space="0" w:color="auto"/>
        <w:right w:val="none" w:sz="0" w:space="0" w:color="auto"/>
      </w:divBdr>
    </w:div>
    <w:div w:id="1161388579">
      <w:bodyDiv w:val="1"/>
      <w:marLeft w:val="0"/>
      <w:marRight w:val="0"/>
      <w:marTop w:val="0"/>
      <w:marBottom w:val="0"/>
      <w:divBdr>
        <w:top w:val="none" w:sz="0" w:space="0" w:color="auto"/>
        <w:left w:val="none" w:sz="0" w:space="0" w:color="auto"/>
        <w:bottom w:val="none" w:sz="0" w:space="0" w:color="auto"/>
        <w:right w:val="none" w:sz="0" w:space="0" w:color="auto"/>
      </w:divBdr>
    </w:div>
    <w:div w:id="1176070072">
      <w:bodyDiv w:val="1"/>
      <w:marLeft w:val="0"/>
      <w:marRight w:val="0"/>
      <w:marTop w:val="0"/>
      <w:marBottom w:val="0"/>
      <w:divBdr>
        <w:top w:val="none" w:sz="0" w:space="0" w:color="auto"/>
        <w:left w:val="none" w:sz="0" w:space="0" w:color="auto"/>
        <w:bottom w:val="none" w:sz="0" w:space="0" w:color="auto"/>
        <w:right w:val="none" w:sz="0" w:space="0" w:color="auto"/>
      </w:divBdr>
    </w:div>
    <w:div w:id="1201475320">
      <w:bodyDiv w:val="1"/>
      <w:marLeft w:val="0"/>
      <w:marRight w:val="0"/>
      <w:marTop w:val="0"/>
      <w:marBottom w:val="0"/>
      <w:divBdr>
        <w:top w:val="none" w:sz="0" w:space="0" w:color="auto"/>
        <w:left w:val="none" w:sz="0" w:space="0" w:color="auto"/>
        <w:bottom w:val="none" w:sz="0" w:space="0" w:color="auto"/>
        <w:right w:val="none" w:sz="0" w:space="0" w:color="auto"/>
      </w:divBdr>
    </w:div>
    <w:div w:id="1273049565">
      <w:bodyDiv w:val="1"/>
      <w:marLeft w:val="0"/>
      <w:marRight w:val="0"/>
      <w:marTop w:val="0"/>
      <w:marBottom w:val="0"/>
      <w:divBdr>
        <w:top w:val="none" w:sz="0" w:space="0" w:color="auto"/>
        <w:left w:val="none" w:sz="0" w:space="0" w:color="auto"/>
        <w:bottom w:val="none" w:sz="0" w:space="0" w:color="auto"/>
        <w:right w:val="none" w:sz="0" w:space="0" w:color="auto"/>
      </w:divBdr>
    </w:div>
    <w:div w:id="1276139423">
      <w:bodyDiv w:val="1"/>
      <w:marLeft w:val="0"/>
      <w:marRight w:val="0"/>
      <w:marTop w:val="0"/>
      <w:marBottom w:val="0"/>
      <w:divBdr>
        <w:top w:val="none" w:sz="0" w:space="0" w:color="auto"/>
        <w:left w:val="none" w:sz="0" w:space="0" w:color="auto"/>
        <w:bottom w:val="none" w:sz="0" w:space="0" w:color="auto"/>
        <w:right w:val="none" w:sz="0" w:space="0" w:color="auto"/>
      </w:divBdr>
    </w:div>
    <w:div w:id="1304850152">
      <w:bodyDiv w:val="1"/>
      <w:marLeft w:val="0"/>
      <w:marRight w:val="0"/>
      <w:marTop w:val="0"/>
      <w:marBottom w:val="0"/>
      <w:divBdr>
        <w:top w:val="none" w:sz="0" w:space="0" w:color="auto"/>
        <w:left w:val="none" w:sz="0" w:space="0" w:color="auto"/>
        <w:bottom w:val="none" w:sz="0" w:space="0" w:color="auto"/>
        <w:right w:val="none" w:sz="0" w:space="0" w:color="auto"/>
      </w:divBdr>
    </w:div>
    <w:div w:id="1348947042">
      <w:bodyDiv w:val="1"/>
      <w:marLeft w:val="0"/>
      <w:marRight w:val="0"/>
      <w:marTop w:val="0"/>
      <w:marBottom w:val="0"/>
      <w:divBdr>
        <w:top w:val="none" w:sz="0" w:space="0" w:color="auto"/>
        <w:left w:val="none" w:sz="0" w:space="0" w:color="auto"/>
        <w:bottom w:val="none" w:sz="0" w:space="0" w:color="auto"/>
        <w:right w:val="none" w:sz="0" w:space="0" w:color="auto"/>
      </w:divBdr>
    </w:div>
    <w:div w:id="1377117345">
      <w:bodyDiv w:val="1"/>
      <w:marLeft w:val="0"/>
      <w:marRight w:val="0"/>
      <w:marTop w:val="0"/>
      <w:marBottom w:val="0"/>
      <w:divBdr>
        <w:top w:val="none" w:sz="0" w:space="0" w:color="auto"/>
        <w:left w:val="none" w:sz="0" w:space="0" w:color="auto"/>
        <w:bottom w:val="none" w:sz="0" w:space="0" w:color="auto"/>
        <w:right w:val="none" w:sz="0" w:space="0" w:color="auto"/>
      </w:divBdr>
    </w:div>
    <w:div w:id="1407845006">
      <w:bodyDiv w:val="1"/>
      <w:marLeft w:val="0"/>
      <w:marRight w:val="0"/>
      <w:marTop w:val="0"/>
      <w:marBottom w:val="0"/>
      <w:divBdr>
        <w:top w:val="none" w:sz="0" w:space="0" w:color="auto"/>
        <w:left w:val="none" w:sz="0" w:space="0" w:color="auto"/>
        <w:bottom w:val="none" w:sz="0" w:space="0" w:color="auto"/>
        <w:right w:val="none" w:sz="0" w:space="0" w:color="auto"/>
      </w:divBdr>
    </w:div>
    <w:div w:id="1410153011">
      <w:bodyDiv w:val="1"/>
      <w:marLeft w:val="0"/>
      <w:marRight w:val="0"/>
      <w:marTop w:val="0"/>
      <w:marBottom w:val="0"/>
      <w:divBdr>
        <w:top w:val="none" w:sz="0" w:space="0" w:color="auto"/>
        <w:left w:val="none" w:sz="0" w:space="0" w:color="auto"/>
        <w:bottom w:val="none" w:sz="0" w:space="0" w:color="auto"/>
        <w:right w:val="none" w:sz="0" w:space="0" w:color="auto"/>
      </w:divBdr>
    </w:div>
    <w:div w:id="1459183488">
      <w:bodyDiv w:val="1"/>
      <w:marLeft w:val="0"/>
      <w:marRight w:val="0"/>
      <w:marTop w:val="0"/>
      <w:marBottom w:val="0"/>
      <w:divBdr>
        <w:top w:val="none" w:sz="0" w:space="0" w:color="auto"/>
        <w:left w:val="none" w:sz="0" w:space="0" w:color="auto"/>
        <w:bottom w:val="none" w:sz="0" w:space="0" w:color="auto"/>
        <w:right w:val="none" w:sz="0" w:space="0" w:color="auto"/>
      </w:divBdr>
    </w:div>
    <w:div w:id="1480196184">
      <w:bodyDiv w:val="1"/>
      <w:marLeft w:val="0"/>
      <w:marRight w:val="0"/>
      <w:marTop w:val="0"/>
      <w:marBottom w:val="0"/>
      <w:divBdr>
        <w:top w:val="none" w:sz="0" w:space="0" w:color="auto"/>
        <w:left w:val="none" w:sz="0" w:space="0" w:color="auto"/>
        <w:bottom w:val="none" w:sz="0" w:space="0" w:color="auto"/>
        <w:right w:val="none" w:sz="0" w:space="0" w:color="auto"/>
      </w:divBdr>
    </w:div>
    <w:div w:id="1534269945">
      <w:bodyDiv w:val="1"/>
      <w:marLeft w:val="0"/>
      <w:marRight w:val="0"/>
      <w:marTop w:val="0"/>
      <w:marBottom w:val="0"/>
      <w:divBdr>
        <w:top w:val="none" w:sz="0" w:space="0" w:color="auto"/>
        <w:left w:val="none" w:sz="0" w:space="0" w:color="auto"/>
        <w:bottom w:val="none" w:sz="0" w:space="0" w:color="auto"/>
        <w:right w:val="none" w:sz="0" w:space="0" w:color="auto"/>
      </w:divBdr>
    </w:div>
    <w:div w:id="1557929769">
      <w:bodyDiv w:val="1"/>
      <w:marLeft w:val="0"/>
      <w:marRight w:val="0"/>
      <w:marTop w:val="0"/>
      <w:marBottom w:val="0"/>
      <w:divBdr>
        <w:top w:val="none" w:sz="0" w:space="0" w:color="auto"/>
        <w:left w:val="none" w:sz="0" w:space="0" w:color="auto"/>
        <w:bottom w:val="none" w:sz="0" w:space="0" w:color="auto"/>
        <w:right w:val="none" w:sz="0" w:space="0" w:color="auto"/>
      </w:divBdr>
    </w:div>
    <w:div w:id="1587567165">
      <w:bodyDiv w:val="1"/>
      <w:marLeft w:val="0"/>
      <w:marRight w:val="0"/>
      <w:marTop w:val="0"/>
      <w:marBottom w:val="0"/>
      <w:divBdr>
        <w:top w:val="none" w:sz="0" w:space="0" w:color="auto"/>
        <w:left w:val="none" w:sz="0" w:space="0" w:color="auto"/>
        <w:bottom w:val="none" w:sz="0" w:space="0" w:color="auto"/>
        <w:right w:val="none" w:sz="0" w:space="0" w:color="auto"/>
      </w:divBdr>
    </w:div>
    <w:div w:id="1661693097">
      <w:bodyDiv w:val="1"/>
      <w:marLeft w:val="0"/>
      <w:marRight w:val="0"/>
      <w:marTop w:val="0"/>
      <w:marBottom w:val="0"/>
      <w:divBdr>
        <w:top w:val="none" w:sz="0" w:space="0" w:color="auto"/>
        <w:left w:val="none" w:sz="0" w:space="0" w:color="auto"/>
        <w:bottom w:val="none" w:sz="0" w:space="0" w:color="auto"/>
        <w:right w:val="none" w:sz="0" w:space="0" w:color="auto"/>
      </w:divBdr>
    </w:div>
    <w:div w:id="1670786150">
      <w:bodyDiv w:val="1"/>
      <w:marLeft w:val="0"/>
      <w:marRight w:val="0"/>
      <w:marTop w:val="0"/>
      <w:marBottom w:val="0"/>
      <w:divBdr>
        <w:top w:val="none" w:sz="0" w:space="0" w:color="auto"/>
        <w:left w:val="none" w:sz="0" w:space="0" w:color="auto"/>
        <w:bottom w:val="none" w:sz="0" w:space="0" w:color="auto"/>
        <w:right w:val="none" w:sz="0" w:space="0" w:color="auto"/>
      </w:divBdr>
    </w:div>
    <w:div w:id="1729451198">
      <w:bodyDiv w:val="1"/>
      <w:marLeft w:val="0"/>
      <w:marRight w:val="0"/>
      <w:marTop w:val="0"/>
      <w:marBottom w:val="0"/>
      <w:divBdr>
        <w:top w:val="none" w:sz="0" w:space="0" w:color="auto"/>
        <w:left w:val="none" w:sz="0" w:space="0" w:color="auto"/>
        <w:bottom w:val="none" w:sz="0" w:space="0" w:color="auto"/>
        <w:right w:val="none" w:sz="0" w:space="0" w:color="auto"/>
      </w:divBdr>
    </w:div>
    <w:div w:id="1744792330">
      <w:bodyDiv w:val="1"/>
      <w:marLeft w:val="0"/>
      <w:marRight w:val="0"/>
      <w:marTop w:val="0"/>
      <w:marBottom w:val="0"/>
      <w:divBdr>
        <w:top w:val="none" w:sz="0" w:space="0" w:color="auto"/>
        <w:left w:val="none" w:sz="0" w:space="0" w:color="auto"/>
        <w:bottom w:val="none" w:sz="0" w:space="0" w:color="auto"/>
        <w:right w:val="none" w:sz="0" w:space="0" w:color="auto"/>
      </w:divBdr>
    </w:div>
    <w:div w:id="1758599477">
      <w:bodyDiv w:val="1"/>
      <w:marLeft w:val="0"/>
      <w:marRight w:val="0"/>
      <w:marTop w:val="0"/>
      <w:marBottom w:val="0"/>
      <w:divBdr>
        <w:top w:val="none" w:sz="0" w:space="0" w:color="auto"/>
        <w:left w:val="none" w:sz="0" w:space="0" w:color="auto"/>
        <w:bottom w:val="none" w:sz="0" w:space="0" w:color="auto"/>
        <w:right w:val="none" w:sz="0" w:space="0" w:color="auto"/>
      </w:divBdr>
    </w:div>
    <w:div w:id="1806581896">
      <w:bodyDiv w:val="1"/>
      <w:marLeft w:val="0"/>
      <w:marRight w:val="0"/>
      <w:marTop w:val="0"/>
      <w:marBottom w:val="0"/>
      <w:divBdr>
        <w:top w:val="none" w:sz="0" w:space="0" w:color="auto"/>
        <w:left w:val="none" w:sz="0" w:space="0" w:color="auto"/>
        <w:bottom w:val="none" w:sz="0" w:space="0" w:color="auto"/>
        <w:right w:val="none" w:sz="0" w:space="0" w:color="auto"/>
      </w:divBdr>
    </w:div>
    <w:div w:id="1920287775">
      <w:bodyDiv w:val="1"/>
      <w:marLeft w:val="0"/>
      <w:marRight w:val="0"/>
      <w:marTop w:val="0"/>
      <w:marBottom w:val="0"/>
      <w:divBdr>
        <w:top w:val="none" w:sz="0" w:space="0" w:color="auto"/>
        <w:left w:val="none" w:sz="0" w:space="0" w:color="auto"/>
        <w:bottom w:val="none" w:sz="0" w:space="0" w:color="auto"/>
        <w:right w:val="none" w:sz="0" w:space="0" w:color="auto"/>
      </w:divBdr>
    </w:div>
    <w:div w:id="1952399903">
      <w:bodyDiv w:val="1"/>
      <w:marLeft w:val="0"/>
      <w:marRight w:val="0"/>
      <w:marTop w:val="0"/>
      <w:marBottom w:val="0"/>
      <w:divBdr>
        <w:top w:val="none" w:sz="0" w:space="0" w:color="auto"/>
        <w:left w:val="none" w:sz="0" w:space="0" w:color="auto"/>
        <w:bottom w:val="none" w:sz="0" w:space="0" w:color="auto"/>
        <w:right w:val="none" w:sz="0" w:space="0" w:color="auto"/>
      </w:divBdr>
    </w:div>
    <w:div w:id="1958413830">
      <w:bodyDiv w:val="1"/>
      <w:marLeft w:val="0"/>
      <w:marRight w:val="0"/>
      <w:marTop w:val="0"/>
      <w:marBottom w:val="0"/>
      <w:divBdr>
        <w:top w:val="none" w:sz="0" w:space="0" w:color="auto"/>
        <w:left w:val="none" w:sz="0" w:space="0" w:color="auto"/>
        <w:bottom w:val="none" w:sz="0" w:space="0" w:color="auto"/>
        <w:right w:val="none" w:sz="0" w:space="0" w:color="auto"/>
      </w:divBdr>
    </w:div>
    <w:div w:id="1959024139">
      <w:bodyDiv w:val="1"/>
      <w:marLeft w:val="0"/>
      <w:marRight w:val="0"/>
      <w:marTop w:val="0"/>
      <w:marBottom w:val="0"/>
      <w:divBdr>
        <w:top w:val="none" w:sz="0" w:space="0" w:color="auto"/>
        <w:left w:val="none" w:sz="0" w:space="0" w:color="auto"/>
        <w:bottom w:val="none" w:sz="0" w:space="0" w:color="auto"/>
        <w:right w:val="none" w:sz="0" w:space="0" w:color="auto"/>
      </w:divBdr>
    </w:div>
    <w:div w:id="2120369131">
      <w:bodyDiv w:val="1"/>
      <w:marLeft w:val="0"/>
      <w:marRight w:val="0"/>
      <w:marTop w:val="0"/>
      <w:marBottom w:val="0"/>
      <w:divBdr>
        <w:top w:val="none" w:sz="0" w:space="0" w:color="auto"/>
        <w:left w:val="none" w:sz="0" w:space="0" w:color="auto"/>
        <w:bottom w:val="none" w:sz="0" w:space="0" w:color="auto"/>
        <w:right w:val="none" w:sz="0" w:space="0" w:color="auto"/>
      </w:divBdr>
    </w:div>
    <w:div w:id="21215630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2FB4EB-D11B-4C27-AE11-2F10F0AB7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55</Pages>
  <Words>44658</Words>
  <Characters>254551</Characters>
  <Application>Microsoft Office Word</Application>
  <DocSecurity>0</DocSecurity>
  <Lines>2121</Lines>
  <Paragraphs>597</Paragraphs>
  <ScaleCrop>false</ScaleCrop>
  <Company/>
  <LinksUpToDate>false</LinksUpToDate>
  <CharactersWithSpaces>2986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淘3319</dc:creator>
  <cp:keywords/>
  <dc:description/>
  <cp:lastModifiedBy>User</cp:lastModifiedBy>
  <cp:revision>22</cp:revision>
  <dcterms:created xsi:type="dcterms:W3CDTF">2022-09-11T05:09:00Z</dcterms:created>
  <dcterms:modified xsi:type="dcterms:W3CDTF">2022-09-12T12:41:00Z</dcterms:modified>
</cp:coreProperties>
</file>